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CCE359" w14:textId="715EA875" w:rsidR="003A6707" w:rsidRPr="00D24585" w:rsidRDefault="003A6707" w:rsidP="003A6707">
      <w:pPr>
        <w:pStyle w:val="HTMLAddress"/>
        <w:tabs>
          <w:tab w:val="left" w:pos="2835"/>
        </w:tabs>
        <w:jc w:val="center"/>
        <w:rPr>
          <w:rFonts w:ascii="Times" w:hAnsi="Times"/>
          <w:b/>
          <w:sz w:val="28"/>
          <w:lang w:val="sv-SE" w:eastAsia="ja-JP"/>
        </w:rPr>
      </w:pPr>
      <w:r w:rsidRPr="00D24585">
        <w:rPr>
          <w:rFonts w:ascii="Times" w:hAnsi="Times"/>
          <w:b/>
          <w:sz w:val="28"/>
          <w:lang w:val="sv-SE" w:eastAsia="ja-JP"/>
        </w:rPr>
        <w:t>P</w:t>
      </w:r>
      <w:r w:rsidR="0050146F">
        <w:rPr>
          <w:rFonts w:ascii="Times" w:hAnsi="Times"/>
          <w:b/>
          <w:sz w:val="28"/>
          <w:lang w:val="sv-SE" w:eastAsia="ja-JP"/>
        </w:rPr>
        <w:t>RETEST</w:t>
      </w:r>
      <w:r w:rsidRPr="00D24585">
        <w:rPr>
          <w:rFonts w:ascii="Times" w:hAnsi="Times"/>
          <w:b/>
          <w:sz w:val="28"/>
          <w:lang w:val="sv-SE" w:eastAsia="ja-JP"/>
        </w:rPr>
        <w:t xml:space="preserve"> 07:  </w:t>
      </w:r>
      <w:r w:rsidR="0050146F">
        <w:rPr>
          <w:rFonts w:ascii="Times" w:hAnsi="Times"/>
          <w:b/>
          <w:sz w:val="28"/>
          <w:lang w:val="sv-SE" w:eastAsia="ja-JP"/>
        </w:rPr>
        <w:t xml:space="preserve">NEUROLOGISKT BORTFALL &amp; OFTALMOLOGI </w:t>
      </w:r>
    </w:p>
    <w:p w14:paraId="103AA05B" w14:textId="3A57F4F9" w:rsidR="003A6707" w:rsidRPr="00D24585" w:rsidRDefault="003A6707" w:rsidP="003A6707">
      <w:pPr>
        <w:pStyle w:val="HTMLAddress"/>
        <w:tabs>
          <w:tab w:val="left" w:pos="2835"/>
        </w:tabs>
        <w:jc w:val="center"/>
        <w:rPr>
          <w:rFonts w:ascii="Times" w:hAnsi="Times"/>
          <w:u w:val="single"/>
          <w:lang w:val="sv-SE" w:eastAsia="ja-JP"/>
        </w:rPr>
      </w:pPr>
      <w:r w:rsidRPr="00D24585">
        <w:rPr>
          <w:rFonts w:ascii="Times" w:hAnsi="Times"/>
          <w:lang w:val="sv-SE" w:eastAsia="ja-JP"/>
        </w:rPr>
        <w:t xml:space="preserve">Version </w:t>
      </w:r>
      <w:r w:rsidR="001B015D">
        <w:rPr>
          <w:rFonts w:ascii="Times" w:hAnsi="Times"/>
          <w:lang w:val="sv-SE" w:eastAsia="ja-JP"/>
        </w:rPr>
        <w:t>200830</w:t>
      </w:r>
    </w:p>
    <w:p w14:paraId="1057ECB4" w14:textId="77777777" w:rsidR="00AD788F" w:rsidRDefault="00AD788F"/>
    <w:bookmarkStart w:id="0" w:name="_Toc316651560"/>
    <w:bookmarkStart w:id="1" w:name="_Toc317260830"/>
    <w:p w14:paraId="57D9D57E" w14:textId="0F87A93C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9680455" w:history="1">
        <w:r w:rsidRPr="004C6000">
          <w:rPr>
            <w:rStyle w:val="Hyperlink"/>
            <w:noProof/>
          </w:rPr>
          <w:t>FÖRHÅLLNINGSSÄTT NEUROBORTFAL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AE0351D" w14:textId="565742E2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56" w:history="1">
        <w:r w:rsidRPr="004C6000">
          <w:rPr>
            <w:rStyle w:val="Hyperlink"/>
            <w:noProof/>
          </w:rPr>
          <w:t>FÖRHÅLLNINGSSÄTT YRS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6627A6A" w14:textId="452EFAD0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57" w:history="1">
        <w:r w:rsidRPr="004C6000">
          <w:rPr>
            <w:rStyle w:val="Hyperlink"/>
            <w:noProof/>
          </w:rPr>
          <w:t>FÖRHÅLLNINGSSÄTT ÖG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AFF2F63" w14:textId="2ADE013B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58" w:history="1">
        <w:r w:rsidRPr="004C6000">
          <w:rPr>
            <w:rStyle w:val="Hyperlink"/>
            <w:noProof/>
          </w:rPr>
          <w:t>I:  CORTE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AC9E4F8" w14:textId="44E180D9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59" w:history="1">
        <w:r w:rsidRPr="004C6000">
          <w:rPr>
            <w:rStyle w:val="Hyperlink"/>
            <w:noProof/>
          </w:rPr>
          <w:t>1-Dysfas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E61EF9D" w14:textId="1D15E7AB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0" w:history="1">
        <w:r w:rsidRPr="004C6000">
          <w:rPr>
            <w:rStyle w:val="Hyperlink"/>
            <w:noProof/>
          </w:rPr>
          <w:t>2-Dysartr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E3214A1" w14:textId="4054C0B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1" w:history="1">
        <w:r w:rsidRPr="004C6000">
          <w:rPr>
            <w:rStyle w:val="Hyperlink"/>
            <w:noProof/>
          </w:rPr>
          <w:t>3-Neglek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24E3FFA" w14:textId="40D0920F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2" w:history="1">
        <w:r w:rsidRPr="004C6000">
          <w:rPr>
            <w:rStyle w:val="Hyperlink"/>
            <w:noProof/>
          </w:rPr>
          <w:t>4-Anops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EF92B57" w14:textId="39926355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3" w:history="1">
        <w:r w:rsidRPr="004C6000">
          <w:rPr>
            <w:rStyle w:val="Hyperlink"/>
            <w:noProof/>
          </w:rPr>
          <w:t>5-Primärmotor corte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8009A6C" w14:textId="79F373DA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4" w:history="1">
        <w:r w:rsidRPr="004C6000">
          <w:rPr>
            <w:rStyle w:val="Hyperlink"/>
            <w:noProof/>
          </w:rPr>
          <w:t>II:  HJÄRNSTAM, LILLHJÄRNA, KRANIALN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A30F7B3" w14:textId="2CFF666E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5" w:history="1">
        <w:r w:rsidRPr="004C6000">
          <w:rPr>
            <w:rStyle w:val="Hyperlink"/>
            <w:noProof/>
          </w:rPr>
          <w:t>1-Konjugerad ögondevi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39B7F65" w14:textId="45BC6B75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6" w:history="1">
        <w:r w:rsidRPr="004C6000">
          <w:rPr>
            <w:rStyle w:val="Hyperlink"/>
            <w:noProof/>
          </w:rPr>
          <w:t>2-Ögonmotorikpa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F7318B7" w14:textId="3434619F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7" w:history="1">
        <w:r w:rsidRPr="004C6000">
          <w:rPr>
            <w:rStyle w:val="Hyperlink"/>
            <w:noProof/>
          </w:rPr>
          <w:t>3-Nystagm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D87E1D9" w14:textId="7FEE1C73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8" w:history="1">
        <w:r w:rsidRPr="004C6000">
          <w:rPr>
            <w:rStyle w:val="Hyperlink"/>
            <w:noProof/>
          </w:rPr>
          <w:t>4-Horners syn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0F0129C" w14:textId="6D2DD942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69" w:history="1">
        <w:r w:rsidRPr="004C6000">
          <w:rPr>
            <w:rStyle w:val="Hyperlink"/>
            <w:noProof/>
          </w:rPr>
          <w:t>5-Facialispa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50696CF" w14:textId="58DC659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0" w:history="1">
        <w:r w:rsidRPr="004C6000">
          <w:rPr>
            <w:rStyle w:val="Hyperlink"/>
            <w:noProof/>
          </w:rPr>
          <w:t>6-Crossed Finding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38D43627" w14:textId="5A5470A2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1" w:history="1">
        <w:r w:rsidRPr="004C6000">
          <w:rPr>
            <w:rStyle w:val="Hyperlink"/>
            <w:noProof/>
          </w:rPr>
          <w:t>7-Akut vestibulärt syn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02E48ED" w14:textId="6FEEE2E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2" w:history="1">
        <w:r w:rsidRPr="004C6000">
          <w:rPr>
            <w:rStyle w:val="Hyperlink"/>
            <w:noProof/>
            <w:lang w:eastAsia="ja-JP"/>
          </w:rPr>
          <w:t>8-Godartad lägesyrs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4AB08AA8" w14:textId="3D8C345A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3" w:history="1">
        <w:r w:rsidRPr="004C6000">
          <w:rPr>
            <w:rStyle w:val="Hyperlink"/>
            <w:noProof/>
          </w:rPr>
          <w:t>III:  RYGGMÄR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1C431B6" w14:textId="7632855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4" w:history="1">
        <w:r w:rsidRPr="004C6000">
          <w:rPr>
            <w:rStyle w:val="Hyperlink"/>
            <w:noProof/>
          </w:rPr>
          <w:t>1-Tractus corticospinal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EB3F56D" w14:textId="6F9A7399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5" w:history="1">
        <w:r w:rsidRPr="004C6000">
          <w:rPr>
            <w:rStyle w:val="Hyperlink"/>
            <w:noProof/>
          </w:rPr>
          <w:t>2-Baksträngar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8DB1610" w14:textId="5AA67EB3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6" w:history="1">
        <w:r w:rsidRPr="004C6000">
          <w:rPr>
            <w:rStyle w:val="Hyperlink"/>
            <w:noProof/>
          </w:rPr>
          <w:t>3-Tractus spinothalamicu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7EA37E1" w14:textId="6F566D70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7" w:history="1">
        <w:r w:rsidRPr="004C6000">
          <w:rPr>
            <w:rStyle w:val="Hyperlink"/>
            <w:noProof/>
          </w:rPr>
          <w:t>4-Neurogen chock vs spinal cho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F6EAB4C" w14:textId="6683A28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8" w:history="1">
        <w:r w:rsidRPr="004C6000">
          <w:rPr>
            <w:rStyle w:val="Hyperlink"/>
            <w:noProof/>
          </w:rPr>
          <w:t>5-Cord Syndrom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3AE667E" w14:textId="731830C5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79" w:history="1">
        <w:r w:rsidRPr="004C6000">
          <w:rPr>
            <w:rStyle w:val="Hyperlink"/>
            <w:noProof/>
          </w:rPr>
          <w:t>6-Behandling av traumatisk myelopat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549EA832" w14:textId="6D2B683D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0" w:history="1">
        <w:r w:rsidRPr="004C6000">
          <w:rPr>
            <w:rStyle w:val="Hyperlink"/>
            <w:noProof/>
          </w:rPr>
          <w:t>IV:  PERIFERA N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65A75762" w14:textId="7C37DBB3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1" w:history="1">
        <w:r w:rsidRPr="004C6000">
          <w:rPr>
            <w:rStyle w:val="Hyperlink"/>
            <w:noProof/>
          </w:rPr>
          <w:t>1-Övre vs nedre motorneuronsyn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FD046E8" w14:textId="7672DFD2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2" w:history="1">
        <w:r w:rsidRPr="004C6000">
          <w:rPr>
            <w:rStyle w:val="Hyperlink"/>
            <w:noProof/>
          </w:rPr>
          <w:t>2-Enskilda neuropati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43D193B" w14:textId="32AE9470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3" w:history="1">
        <w:r w:rsidRPr="004C6000">
          <w:rPr>
            <w:rStyle w:val="Hyperlink"/>
            <w:noProof/>
          </w:rPr>
          <w:t>3-Polyneuropat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46FDDC4D" w14:textId="03F6AD6B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4" w:history="1">
        <w:r w:rsidRPr="004C6000">
          <w:rPr>
            <w:rStyle w:val="Hyperlink"/>
            <w:noProof/>
          </w:rPr>
          <w:t>4-Guillain-Barré syn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13F95715" w14:textId="7BCF94B6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5" w:history="1">
        <w:r w:rsidRPr="004C6000">
          <w:rPr>
            <w:rStyle w:val="Hyperlink"/>
            <w:noProof/>
          </w:rPr>
          <w:t>V:  NEUROMUSKULÄRJUNK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5F8E83B0" w14:textId="713BABE0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6" w:history="1">
        <w:r w:rsidRPr="004C6000">
          <w:rPr>
            <w:rStyle w:val="Hyperlink"/>
            <w:noProof/>
          </w:rPr>
          <w:t>1-Neuromuskulärjunktion sjukd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795EE694" w14:textId="0481DD78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7" w:history="1">
        <w:r w:rsidRPr="004C6000">
          <w:rPr>
            <w:rStyle w:val="Hyperlink"/>
            <w:noProof/>
          </w:rPr>
          <w:t>2-Myastenia grav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48C0AE55" w14:textId="1F9E7DD3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8" w:history="1">
        <w:r w:rsidRPr="004C6000">
          <w:rPr>
            <w:rStyle w:val="Hyperlink"/>
            <w:noProof/>
          </w:rPr>
          <w:t>3-Botulis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22ECC261" w14:textId="2F391813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89" w:history="1">
        <w:r w:rsidRPr="004C6000">
          <w:rPr>
            <w:rStyle w:val="Hyperlink"/>
            <w:noProof/>
          </w:rPr>
          <w:t>4-Kolinergt toxi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6FE9D25C" w14:textId="6EC39B4C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0" w:history="1">
        <w:r w:rsidRPr="004C6000">
          <w:rPr>
            <w:rStyle w:val="Hyperlink"/>
            <w:noProof/>
          </w:rPr>
          <w:t>VI:  MUSK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78380C6E" w14:textId="6AB538C8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1" w:history="1">
        <w:r w:rsidRPr="004C6000">
          <w:rPr>
            <w:rStyle w:val="Hyperlink"/>
            <w:noProof/>
          </w:rPr>
          <w:t>1-Myopati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1941BF4A" w14:textId="21792E90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2" w:history="1">
        <w:r w:rsidRPr="004C6000">
          <w:rPr>
            <w:rStyle w:val="Hyperlink"/>
            <w:noProof/>
          </w:rPr>
          <w:t>2-Inflammatoriska myopati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0A543FF2" w14:textId="6A173547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3" w:history="1">
        <w:r w:rsidRPr="004C6000">
          <w:rPr>
            <w:rStyle w:val="Hyperlink"/>
            <w:noProof/>
          </w:rPr>
          <w:t>VII:  STROK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5D25D405" w14:textId="4AAA47FC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4" w:history="1">
        <w:r w:rsidRPr="004C6000">
          <w:rPr>
            <w:rStyle w:val="Hyperlink"/>
            <w:noProof/>
          </w:rPr>
          <w:t>1-Röntg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0F43AAFF" w14:textId="5138714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5" w:history="1">
        <w:r w:rsidRPr="004C6000">
          <w:rPr>
            <w:rStyle w:val="Hyperlink"/>
            <w:noProof/>
          </w:rPr>
          <w:t>2-Stroke Mimic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3203B0AF" w14:textId="545521C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6" w:history="1">
        <w:r w:rsidRPr="004C6000">
          <w:rPr>
            <w:rStyle w:val="Hyperlink"/>
            <w:noProof/>
            <w:lang w:val="en-SE"/>
          </w:rPr>
          <w:t>3-Modified Rankin Sco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529DFE51" w14:textId="238AA368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7" w:history="1">
        <w:r w:rsidRPr="004C6000">
          <w:rPr>
            <w:rStyle w:val="Hyperlink"/>
            <w:noProof/>
            <w:lang w:val="en-SE"/>
          </w:rPr>
          <w:t>4-Trombolys vid akut stroke:  systematic review and meta-analysis 201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123253FA" w14:textId="564EDD58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8" w:history="1">
        <w:r w:rsidRPr="004C6000">
          <w:rPr>
            <w:rStyle w:val="Hyperlink"/>
            <w:noProof/>
          </w:rPr>
          <w:t>5-Trombolys vid akut stroke:  systematic review and meta-analysis 201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2FCC5C89" w14:textId="786EA91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499" w:history="1">
        <w:r w:rsidRPr="004C6000">
          <w:rPr>
            <w:rStyle w:val="Hyperlink"/>
            <w:noProof/>
          </w:rPr>
          <w:t>6-Trombolys 3-4,5 timmar efter strokedeb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4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E06CEE2" w14:textId="1BD81756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0" w:history="1">
        <w:r w:rsidRPr="004C6000">
          <w:rPr>
            <w:rStyle w:val="Hyperlink"/>
            <w:noProof/>
          </w:rPr>
          <w:t>7-Trombektom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763B8924" w14:textId="2971C2ED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1" w:history="1">
        <w:r w:rsidRPr="004C6000">
          <w:rPr>
            <w:rStyle w:val="Hyperlink"/>
            <w:noProof/>
          </w:rPr>
          <w:t>VIII:  TRANSITORISK ISCHEMISK ATTA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6509307F" w14:textId="0EB104CF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2" w:history="1">
        <w:r w:rsidRPr="004C6000">
          <w:rPr>
            <w:rStyle w:val="Hyperlink"/>
            <w:noProof/>
          </w:rPr>
          <w:t>1-Defini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C96733F" w14:textId="736AE60A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3" w:history="1">
        <w:r w:rsidRPr="004C6000">
          <w:rPr>
            <w:rStyle w:val="Hyperlink"/>
            <w:noProof/>
          </w:rPr>
          <w:t>2-Betydel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2CFFC13" w14:textId="2CF4B77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4" w:history="1">
        <w:r w:rsidRPr="004C6000">
          <w:rPr>
            <w:rStyle w:val="Hyperlink"/>
            <w:noProof/>
          </w:rPr>
          <w:t>3-Riskstratifier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006239F" w14:textId="36AEF43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5" w:history="1">
        <w:r w:rsidRPr="004C6000">
          <w:rPr>
            <w:rStyle w:val="Hyperlink"/>
            <w:noProof/>
          </w:rPr>
          <w:t>4-Antitrombocytbehandl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6913F83" w14:textId="56A54C0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6" w:history="1">
        <w:r w:rsidRPr="004C6000">
          <w:rPr>
            <w:rStyle w:val="Hyperlink"/>
            <w:noProof/>
          </w:rPr>
          <w:t>5-Antikoagulantbehandl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D3E59A3" w14:textId="27DB32D2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7" w:history="1">
        <w:r w:rsidRPr="004C6000">
          <w:rPr>
            <w:rStyle w:val="Hyperlink"/>
            <w:noProof/>
          </w:rPr>
          <w:t>IX:  ÖGONTRAUMA OCH URAKUTA TILLSTÅN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4C017BE9" w14:textId="7172180E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8" w:history="1">
        <w:r w:rsidRPr="004C6000">
          <w:rPr>
            <w:rStyle w:val="Hyperlink"/>
            <w:noProof/>
          </w:rPr>
          <w:t>1-Ögontrau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6FFB6E3C" w14:textId="7064EF92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09" w:history="1">
        <w:r w:rsidRPr="004C6000">
          <w:rPr>
            <w:rStyle w:val="Hyperlink"/>
            <w:noProof/>
          </w:rPr>
          <w:t>2-Bulbperfo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1BC0F6C6" w14:textId="56DEC318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0" w:history="1">
        <w:r w:rsidRPr="004C6000">
          <w:rPr>
            <w:rStyle w:val="Hyperlink"/>
            <w:noProof/>
          </w:rPr>
          <w:t>3-Kemisk/termisk skad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54C7D0E3" w14:textId="76BCC5C6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1" w:history="1">
        <w:r w:rsidRPr="004C6000">
          <w:rPr>
            <w:rStyle w:val="Hyperlink"/>
            <w:noProof/>
          </w:rPr>
          <w:t>4-Orbitalt kompartmentsyndr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10A56ED5" w14:textId="54EC31EA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2" w:history="1">
        <w:r w:rsidRPr="004C6000">
          <w:rPr>
            <w:rStyle w:val="Hyperlink"/>
            <w:noProof/>
          </w:rPr>
          <w:t>X:  ÖGON:  ÖVRIG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3599971A" w14:textId="484EC30F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3" w:history="1">
        <w:r w:rsidRPr="004C6000">
          <w:rPr>
            <w:rStyle w:val="Hyperlink"/>
            <w:noProof/>
          </w:rPr>
          <w:t>1-Ögonfall vid specialisttentam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6046A359" w14:textId="35EF045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4" w:history="1">
        <w:r w:rsidRPr="004C6000">
          <w:rPr>
            <w:rStyle w:val="Hyperlink"/>
            <w:noProof/>
          </w:rPr>
          <w:t>2-Ensidig visusbortfal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10F5848C" w14:textId="04F30EC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5" w:history="1">
        <w:r w:rsidRPr="004C6000">
          <w:rPr>
            <w:rStyle w:val="Hyperlink"/>
            <w:noProof/>
          </w:rPr>
          <w:t>3-Ögonsmär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35EAA1F6" w14:textId="22D2C59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6" w:history="1">
        <w:r w:rsidRPr="004C6000">
          <w:rPr>
            <w:rStyle w:val="Hyperlink"/>
            <w:noProof/>
          </w:rPr>
          <w:t>4-Akut glauko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05542F91" w14:textId="7F0EE5E7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7" w:history="1">
        <w:r w:rsidRPr="004C6000">
          <w:rPr>
            <w:rStyle w:val="Hyperlink"/>
            <w:noProof/>
          </w:rPr>
          <w:t>5-Endoftalm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09B16EF3" w14:textId="4F77C68D" w:rsidR="00F8389B" w:rsidRDefault="00F8389B">
      <w:pPr>
        <w:pStyle w:val="TOC2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8" w:history="1">
        <w:r w:rsidRPr="004C6000">
          <w:rPr>
            <w:rStyle w:val="Hyperlink"/>
            <w:noProof/>
          </w:rPr>
          <w:t>6-Kontakt med ög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76FA0643" w14:textId="3CB87271" w:rsidR="00F8389B" w:rsidRDefault="00F8389B">
      <w:pPr>
        <w:pStyle w:val="TOC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lang w:val="en-SE" w:eastAsia="en-GB"/>
        </w:rPr>
      </w:pPr>
      <w:hyperlink w:anchor="_Toc49680519" w:history="1">
        <w:r w:rsidRPr="004C6000">
          <w:rPr>
            <w:rStyle w:val="Hyperlink"/>
            <w:noProof/>
          </w:rPr>
          <w:t>REFERENS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6805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40C54C99" w14:textId="70CF3C10" w:rsidR="0027331A" w:rsidRPr="001B015D" w:rsidRDefault="00F8389B">
      <w:r>
        <w:rPr>
          <w:lang w:val="sv-SE" w:eastAsia="sv-SE"/>
        </w:rPr>
        <w:fldChar w:fldCharType="end"/>
      </w:r>
    </w:p>
    <w:p w14:paraId="717C71D1" w14:textId="77777777" w:rsidR="001B015D" w:rsidRDefault="001B015D">
      <w:pPr>
        <w:rPr>
          <w:rFonts w:eastAsiaTheme="majorEastAsia" w:cstheme="majorBidi"/>
          <w:bCs/>
          <w:szCs w:val="32"/>
          <w:lang w:val="sv-SE" w:eastAsia="sv-SE"/>
        </w:rPr>
      </w:pPr>
      <w:bookmarkStart w:id="2" w:name="_Toc317354314"/>
      <w:bookmarkStart w:id="3" w:name="_Toc368680606"/>
      <w:bookmarkStart w:id="4" w:name="_Toc368680660"/>
      <w:bookmarkStart w:id="5" w:name="_Toc368680869"/>
      <w:bookmarkStart w:id="6" w:name="_Toc49074104"/>
      <w:bookmarkStart w:id="7" w:name="_Toc49677675"/>
      <w:r>
        <w:br w:type="page"/>
      </w:r>
    </w:p>
    <w:p w14:paraId="182065A6" w14:textId="1BBE602D" w:rsidR="00AD788F" w:rsidRPr="001B015D" w:rsidRDefault="001134E6" w:rsidP="001B015D">
      <w:pPr>
        <w:pStyle w:val="Heading1"/>
      </w:pPr>
      <w:bookmarkStart w:id="8" w:name="_Toc49680455"/>
      <w:r w:rsidRPr="001B015D">
        <w:lastRenderedPageBreak/>
        <w:t>FÖRHÅLLNINGSSÄTT NEUROBOR</w:t>
      </w:r>
      <w:r w:rsidR="003A6707" w:rsidRPr="001B015D">
        <w:t>T</w:t>
      </w:r>
      <w:r w:rsidRPr="001B015D">
        <w:t>F</w:t>
      </w:r>
      <w:r w:rsidR="003A6707" w:rsidRPr="001B015D">
        <w:t>ALL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7C16D58C" w14:textId="77777777" w:rsidR="00BF6F88" w:rsidRDefault="00BF6F88"/>
    <w:p w14:paraId="183AD4FE" w14:textId="77777777" w:rsidR="00B76868" w:rsidRPr="00D24585" w:rsidRDefault="00B76868" w:rsidP="00B76868">
      <w:pPr>
        <w:pStyle w:val="BodyText"/>
        <w:rPr>
          <w:b/>
          <w:lang w:eastAsia="ja-JP"/>
        </w:rPr>
      </w:pPr>
      <w:r w:rsidRPr="00D24585"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6"/>
        <w:gridCol w:w="6682"/>
      </w:tblGrid>
      <w:tr w:rsidR="00B76868" w:rsidRPr="00D24585" w14:paraId="5AB938A7" w14:textId="77777777" w:rsidTr="001134E6">
        <w:tc>
          <w:tcPr>
            <w:tcW w:w="2660" w:type="dxa"/>
            <w:shd w:val="clear" w:color="auto" w:fill="auto"/>
          </w:tcPr>
          <w:p w14:paraId="2409E067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M</w:t>
            </w:r>
            <w:r w:rsidRPr="00D24585">
              <w:t>edications</w:t>
            </w:r>
          </w:p>
        </w:tc>
        <w:tc>
          <w:tcPr>
            <w:tcW w:w="6946" w:type="dxa"/>
            <w:shd w:val="clear" w:color="auto" w:fill="auto"/>
          </w:tcPr>
          <w:p w14:paraId="29F297E0" w14:textId="1C32FE94" w:rsidR="00B76868" w:rsidRPr="00D24585" w:rsidRDefault="006127FE" w:rsidP="001134E6">
            <w:pPr>
              <w:pStyle w:val="BodyText"/>
              <w:rPr>
                <w:lang w:eastAsia="ja-JP"/>
              </w:rPr>
            </w:pPr>
            <w:r>
              <w:rPr>
                <w:lang w:eastAsia="ja-JP"/>
              </w:rPr>
              <w:t>Antikoagulantia</w:t>
            </w:r>
            <w:r w:rsidR="00B76868" w:rsidRPr="00D24585">
              <w:rPr>
                <w:lang w:eastAsia="ja-JP"/>
              </w:rPr>
              <w:t xml:space="preserve">? </w:t>
            </w:r>
            <w:r>
              <w:rPr>
                <w:lang w:eastAsia="ja-JP"/>
              </w:rPr>
              <w:t xml:space="preserve"> Trombocythämmare</w:t>
            </w:r>
            <w:r w:rsidR="00B76868" w:rsidRPr="00D24585">
              <w:rPr>
                <w:lang w:eastAsia="ja-JP"/>
              </w:rPr>
              <w:t>?</w:t>
            </w:r>
          </w:p>
        </w:tc>
      </w:tr>
      <w:tr w:rsidR="00B76868" w:rsidRPr="00D24585" w14:paraId="7906DDF8" w14:textId="77777777" w:rsidTr="001134E6">
        <w:tc>
          <w:tcPr>
            <w:tcW w:w="2660" w:type="dxa"/>
            <w:shd w:val="clear" w:color="auto" w:fill="auto"/>
          </w:tcPr>
          <w:p w14:paraId="0EBF3510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A</w:t>
            </w:r>
            <w:r w:rsidRPr="00D24585">
              <w:t>llergies</w:t>
            </w:r>
          </w:p>
        </w:tc>
        <w:tc>
          <w:tcPr>
            <w:tcW w:w="6946" w:type="dxa"/>
            <w:shd w:val="clear" w:color="auto" w:fill="auto"/>
          </w:tcPr>
          <w:p w14:paraId="58636AD9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Överkänsligheter?</w:t>
            </w:r>
          </w:p>
        </w:tc>
      </w:tr>
      <w:tr w:rsidR="00B76868" w:rsidRPr="00D24585" w14:paraId="59E47766" w14:textId="77777777" w:rsidTr="001134E6">
        <w:tc>
          <w:tcPr>
            <w:tcW w:w="2660" w:type="dxa"/>
            <w:shd w:val="clear" w:color="auto" w:fill="auto"/>
          </w:tcPr>
          <w:p w14:paraId="177E7CD1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P</w:t>
            </w:r>
            <w:r w:rsidRPr="00D24585">
              <w:t>ast medical history</w:t>
            </w:r>
          </w:p>
        </w:tc>
        <w:tc>
          <w:tcPr>
            <w:tcW w:w="6946" w:type="dxa"/>
            <w:shd w:val="clear" w:color="auto" w:fill="auto"/>
          </w:tcPr>
          <w:p w14:paraId="6A870C01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Tidigare stroke?  Aterosklerotiska riskfaktorer?  Förmaksflimmer?</w:t>
            </w:r>
          </w:p>
        </w:tc>
      </w:tr>
      <w:tr w:rsidR="00B76868" w:rsidRPr="00D24585" w14:paraId="1BBD6239" w14:textId="77777777" w:rsidTr="001134E6">
        <w:tc>
          <w:tcPr>
            <w:tcW w:w="2660" w:type="dxa"/>
            <w:shd w:val="clear" w:color="auto" w:fill="auto"/>
          </w:tcPr>
          <w:p w14:paraId="2CC5799E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L</w:t>
            </w:r>
            <w:r w:rsidRPr="00D24585">
              <w:t>ife circumstances</w:t>
            </w:r>
          </w:p>
        </w:tc>
        <w:tc>
          <w:tcPr>
            <w:tcW w:w="6946" w:type="dxa"/>
            <w:shd w:val="clear" w:color="auto" w:fill="auto"/>
          </w:tcPr>
          <w:p w14:paraId="2ED77C04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Sociala omständigheter?</w:t>
            </w:r>
          </w:p>
        </w:tc>
      </w:tr>
      <w:tr w:rsidR="00B76868" w:rsidRPr="00D24585" w14:paraId="5B7AC164" w14:textId="77777777" w:rsidTr="001134E6">
        <w:tc>
          <w:tcPr>
            <w:tcW w:w="2660" w:type="dxa"/>
            <w:shd w:val="clear" w:color="auto" w:fill="auto"/>
          </w:tcPr>
          <w:p w14:paraId="4B6DE419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E</w:t>
            </w:r>
            <w:r w:rsidRPr="00D24585">
              <w:t>thanol</w:t>
            </w:r>
          </w:p>
        </w:tc>
        <w:tc>
          <w:tcPr>
            <w:tcW w:w="6946" w:type="dxa"/>
            <w:shd w:val="clear" w:color="auto" w:fill="auto"/>
          </w:tcPr>
          <w:p w14:paraId="51D4602F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Alkohol?</w:t>
            </w:r>
          </w:p>
        </w:tc>
      </w:tr>
      <w:tr w:rsidR="00B76868" w:rsidRPr="00D24585" w14:paraId="33452AA4" w14:textId="77777777" w:rsidTr="001134E6">
        <w:tc>
          <w:tcPr>
            <w:tcW w:w="2660" w:type="dxa"/>
            <w:shd w:val="clear" w:color="auto" w:fill="auto"/>
          </w:tcPr>
          <w:p w14:paraId="0F59FCC3" w14:textId="77777777" w:rsidR="00B76868" w:rsidRPr="00D24585" w:rsidRDefault="00B76868" w:rsidP="001A0378">
            <w:pPr>
              <w:pStyle w:val="ListBullet2"/>
            </w:pPr>
            <w:r w:rsidRPr="00D24585">
              <w:rPr>
                <w:b/>
              </w:rPr>
              <w:t>S</w:t>
            </w:r>
            <w:r w:rsidRPr="00D24585">
              <w:t>moking</w:t>
            </w:r>
          </w:p>
        </w:tc>
        <w:tc>
          <w:tcPr>
            <w:tcW w:w="6946" w:type="dxa"/>
            <w:shd w:val="clear" w:color="auto" w:fill="auto"/>
          </w:tcPr>
          <w:p w14:paraId="0A4279BE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Tobak?</w:t>
            </w:r>
          </w:p>
        </w:tc>
      </w:tr>
    </w:tbl>
    <w:p w14:paraId="7F81AD64" w14:textId="77777777" w:rsidR="00B76868" w:rsidRPr="00D24585" w:rsidRDefault="00B76868" w:rsidP="00B76868">
      <w:pPr>
        <w:pStyle w:val="BodyText"/>
        <w:rPr>
          <w:lang w:eastAsia="ja-JP"/>
        </w:rPr>
      </w:pPr>
    </w:p>
    <w:p w14:paraId="2CE5D109" w14:textId="77777777" w:rsidR="00B76868" w:rsidRPr="00D24585" w:rsidRDefault="00B76868" w:rsidP="00B76868">
      <w:pPr>
        <w:pStyle w:val="BodyText"/>
        <w:rPr>
          <w:b/>
          <w:lang w:eastAsia="ja-JP"/>
        </w:rPr>
      </w:pPr>
      <w:r w:rsidRPr="00D24585">
        <w:rPr>
          <w:b/>
          <w:lang w:eastAsia="ja-JP"/>
        </w:rPr>
        <w:t>A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53"/>
        <w:gridCol w:w="7635"/>
      </w:tblGrid>
      <w:tr w:rsidR="00B76868" w:rsidRPr="00D24585" w14:paraId="6B7B30CA" w14:textId="77777777" w:rsidTr="001134E6">
        <w:tc>
          <w:tcPr>
            <w:tcW w:w="1668" w:type="dxa"/>
            <w:shd w:val="clear" w:color="auto" w:fill="auto"/>
          </w:tcPr>
          <w:p w14:paraId="07911BEB" w14:textId="77777777" w:rsidR="00B76868" w:rsidRPr="00D24585" w:rsidRDefault="00B76868" w:rsidP="001134E6">
            <w:pPr>
              <w:pStyle w:val="BodyText"/>
              <w:rPr>
                <w:b/>
              </w:rPr>
            </w:pPr>
            <w:r w:rsidRPr="00D24585">
              <w:rPr>
                <w:b/>
              </w:rPr>
              <w:t>O</w:t>
            </w:r>
            <w:r w:rsidRPr="00D24585">
              <w:t>nset</w:t>
            </w:r>
          </w:p>
        </w:tc>
        <w:tc>
          <w:tcPr>
            <w:tcW w:w="7938" w:type="dxa"/>
            <w:shd w:val="clear" w:color="auto" w:fill="auto"/>
          </w:tcPr>
          <w:p w14:paraId="64E8AB16" w14:textId="77777777" w:rsidR="00B76868" w:rsidRPr="00D24585" w:rsidRDefault="00B76868" w:rsidP="001A0378">
            <w:pPr>
              <w:pStyle w:val="ListBullet2"/>
            </w:pPr>
            <w:r w:rsidRPr="00D24585">
              <w:t>När började bortfall?</w:t>
            </w:r>
          </w:p>
          <w:p w14:paraId="4CF844FB" w14:textId="77777777" w:rsidR="00B76868" w:rsidRPr="00DA03E4" w:rsidRDefault="00B76868" w:rsidP="001A0378">
            <w:pPr>
              <w:pStyle w:val="ListBullet2"/>
              <w:rPr>
                <w:lang w:val="sv-SE"/>
              </w:rPr>
            </w:pPr>
            <w:r w:rsidRPr="00DA03E4">
              <w:rPr>
                <w:lang w:val="sv-SE"/>
              </w:rPr>
              <w:t>Hur plötsligt nådde bortfallet max intensitet (sek-min-tim)?</w:t>
            </w:r>
          </w:p>
        </w:tc>
      </w:tr>
      <w:tr w:rsidR="00B76868" w:rsidRPr="00D24585" w14:paraId="4E9BE9C5" w14:textId="77777777" w:rsidTr="001134E6">
        <w:tc>
          <w:tcPr>
            <w:tcW w:w="1668" w:type="dxa"/>
            <w:shd w:val="clear" w:color="auto" w:fill="auto"/>
          </w:tcPr>
          <w:p w14:paraId="700BACE4" w14:textId="77777777" w:rsidR="00B76868" w:rsidRPr="00D24585" w:rsidRDefault="00B76868" w:rsidP="001134E6">
            <w:pPr>
              <w:pStyle w:val="BodyText"/>
            </w:pPr>
            <w:r w:rsidRPr="00D24585">
              <w:rPr>
                <w:b/>
              </w:rPr>
              <w:t>P</w:t>
            </w:r>
            <w:r w:rsidRPr="00D24585">
              <w:t>osition</w:t>
            </w:r>
          </w:p>
        </w:tc>
        <w:tc>
          <w:tcPr>
            <w:tcW w:w="7938" w:type="dxa"/>
            <w:shd w:val="clear" w:color="auto" w:fill="auto"/>
          </w:tcPr>
          <w:p w14:paraId="0AF49C3F" w14:textId="286F1B42" w:rsidR="00B76868" w:rsidRPr="00DA03E4" w:rsidRDefault="00B76868" w:rsidP="001A0378">
            <w:pPr>
              <w:pStyle w:val="ListBullet2"/>
              <w:rPr>
                <w:lang w:val="sv-SE"/>
              </w:rPr>
            </w:pPr>
            <w:r w:rsidRPr="00DA03E4">
              <w:rPr>
                <w:lang w:val="sv-SE"/>
              </w:rPr>
              <w:t xml:space="preserve">Vilken kroppsdel </w:t>
            </w:r>
            <w:r w:rsidR="00F5792D" w:rsidRPr="00DA03E4">
              <w:rPr>
                <w:lang w:val="sv-SE"/>
              </w:rPr>
              <w:t xml:space="preserve">(eller synfältsdel) </w:t>
            </w:r>
            <w:r w:rsidRPr="00DA03E4">
              <w:rPr>
                <w:lang w:val="sv-SE"/>
              </w:rPr>
              <w:t>påverkas av bortfallet?</w:t>
            </w:r>
          </w:p>
          <w:p w14:paraId="651AC246" w14:textId="77777777" w:rsidR="00B76868" w:rsidRPr="00D24585" w:rsidRDefault="00B76868" w:rsidP="001A0378">
            <w:pPr>
              <w:pStyle w:val="ListBullet2"/>
            </w:pPr>
            <w:r w:rsidRPr="00D24585">
              <w:t>Har bortfallet spridit sig?</w:t>
            </w:r>
          </w:p>
        </w:tc>
      </w:tr>
      <w:tr w:rsidR="00B76868" w:rsidRPr="00D24585" w14:paraId="090FAC42" w14:textId="77777777" w:rsidTr="001134E6">
        <w:tc>
          <w:tcPr>
            <w:tcW w:w="1668" w:type="dxa"/>
            <w:shd w:val="clear" w:color="auto" w:fill="auto"/>
          </w:tcPr>
          <w:p w14:paraId="4E640B73" w14:textId="77777777" w:rsidR="00B76868" w:rsidRPr="00D24585" w:rsidRDefault="00B76868" w:rsidP="001134E6">
            <w:pPr>
              <w:pStyle w:val="BodyText"/>
            </w:pPr>
            <w:r w:rsidRPr="00D24585">
              <w:rPr>
                <w:b/>
              </w:rPr>
              <w:t>Q</w:t>
            </w:r>
            <w:r w:rsidRPr="00D24585">
              <w:t>uality</w:t>
            </w:r>
          </w:p>
        </w:tc>
        <w:tc>
          <w:tcPr>
            <w:tcW w:w="7938" w:type="dxa"/>
            <w:shd w:val="clear" w:color="auto" w:fill="auto"/>
          </w:tcPr>
          <w:p w14:paraId="6F180F4B" w14:textId="77777777" w:rsidR="00B76868" w:rsidRPr="00DA03E4" w:rsidRDefault="00B76868" w:rsidP="001A0378">
            <w:pPr>
              <w:pStyle w:val="ListBullet2"/>
              <w:rPr>
                <w:lang w:val="sv-SE"/>
              </w:rPr>
            </w:pPr>
            <w:r w:rsidRPr="00DA03E4">
              <w:rPr>
                <w:lang w:val="sv-SE"/>
              </w:rPr>
              <w:t>Motoriskt och/eller sensoriskt bortfall?</w:t>
            </w:r>
          </w:p>
        </w:tc>
      </w:tr>
      <w:tr w:rsidR="00B76868" w:rsidRPr="00D24585" w14:paraId="4DB36462" w14:textId="77777777" w:rsidTr="001134E6">
        <w:tc>
          <w:tcPr>
            <w:tcW w:w="1668" w:type="dxa"/>
            <w:shd w:val="clear" w:color="auto" w:fill="auto"/>
          </w:tcPr>
          <w:p w14:paraId="395004C4" w14:textId="77777777" w:rsidR="00B76868" w:rsidRPr="00D24585" w:rsidRDefault="00B76868" w:rsidP="001134E6">
            <w:pPr>
              <w:pStyle w:val="BodyText"/>
            </w:pPr>
            <w:r w:rsidRPr="00D24585">
              <w:rPr>
                <w:b/>
              </w:rPr>
              <w:t>R</w:t>
            </w:r>
            <w:r w:rsidRPr="00D24585">
              <w:t>elieving / aggravating</w:t>
            </w:r>
          </w:p>
        </w:tc>
        <w:tc>
          <w:tcPr>
            <w:tcW w:w="7938" w:type="dxa"/>
            <w:shd w:val="clear" w:color="auto" w:fill="auto"/>
          </w:tcPr>
          <w:p w14:paraId="4DD3B429" w14:textId="77777777" w:rsidR="00B76868" w:rsidRPr="00DA03E4" w:rsidRDefault="00B76868" w:rsidP="001A0378">
            <w:pPr>
              <w:pStyle w:val="ListBullet2"/>
              <w:rPr>
                <w:lang w:val="sv-SE"/>
              </w:rPr>
            </w:pPr>
            <w:r w:rsidRPr="00DA03E4">
              <w:rPr>
                <w:lang w:val="sv-SE"/>
              </w:rPr>
              <w:t>Vid långdraget bortfall:  föreligger faktorer som förbättrar / försämrar bortfallet?</w:t>
            </w:r>
          </w:p>
        </w:tc>
      </w:tr>
      <w:tr w:rsidR="00B76868" w:rsidRPr="00D24585" w14:paraId="7953EDCE" w14:textId="77777777" w:rsidTr="001134E6">
        <w:tc>
          <w:tcPr>
            <w:tcW w:w="1668" w:type="dxa"/>
            <w:shd w:val="clear" w:color="auto" w:fill="auto"/>
          </w:tcPr>
          <w:p w14:paraId="761ED51F" w14:textId="77777777" w:rsidR="00B76868" w:rsidRPr="00D24585" w:rsidRDefault="00B76868" w:rsidP="001134E6">
            <w:pPr>
              <w:pStyle w:val="BodyText"/>
            </w:pPr>
            <w:r w:rsidRPr="00D24585">
              <w:rPr>
                <w:b/>
              </w:rPr>
              <w:t>S</w:t>
            </w:r>
            <w:r w:rsidRPr="00D24585">
              <w:t>everity</w:t>
            </w:r>
          </w:p>
        </w:tc>
        <w:tc>
          <w:tcPr>
            <w:tcW w:w="7938" w:type="dxa"/>
            <w:shd w:val="clear" w:color="auto" w:fill="auto"/>
          </w:tcPr>
          <w:p w14:paraId="17E2F815" w14:textId="1BC4C69E" w:rsidR="00B76868" w:rsidRPr="00DA03E4" w:rsidRDefault="00B76868" w:rsidP="006127FE">
            <w:pPr>
              <w:pStyle w:val="ListBullet2"/>
              <w:rPr>
                <w:lang w:val="sv-SE"/>
              </w:rPr>
            </w:pPr>
            <w:r w:rsidRPr="00DA03E4">
              <w:rPr>
                <w:lang w:val="sv-SE"/>
              </w:rPr>
              <w:t xml:space="preserve">Graden av bortfallet, t ex hur det påverkar </w:t>
            </w:r>
            <w:r w:rsidR="006127FE" w:rsidRPr="00DA03E4">
              <w:rPr>
                <w:lang w:val="sv-SE"/>
              </w:rPr>
              <w:t>vardags aktiviteter</w:t>
            </w:r>
          </w:p>
        </w:tc>
      </w:tr>
      <w:tr w:rsidR="00B76868" w:rsidRPr="00D24585" w14:paraId="65A5D249" w14:textId="77777777" w:rsidTr="001134E6">
        <w:tc>
          <w:tcPr>
            <w:tcW w:w="1668" w:type="dxa"/>
            <w:shd w:val="clear" w:color="auto" w:fill="auto"/>
          </w:tcPr>
          <w:p w14:paraId="23D6F02C" w14:textId="77777777" w:rsidR="00B76868" w:rsidRPr="00D24585" w:rsidRDefault="00B76868" w:rsidP="001134E6">
            <w:pPr>
              <w:pStyle w:val="BodyText"/>
            </w:pPr>
            <w:r w:rsidRPr="00D24585">
              <w:rPr>
                <w:b/>
              </w:rPr>
              <w:t>T</w:t>
            </w:r>
            <w:r w:rsidRPr="00D24585">
              <w:t>ime</w:t>
            </w:r>
          </w:p>
        </w:tc>
        <w:tc>
          <w:tcPr>
            <w:tcW w:w="7938" w:type="dxa"/>
            <w:shd w:val="clear" w:color="auto" w:fill="auto"/>
          </w:tcPr>
          <w:p w14:paraId="07C8970A" w14:textId="2B588FCB" w:rsidR="00B76868" w:rsidRPr="00D24585" w:rsidRDefault="00B76868" w:rsidP="001A0378">
            <w:pPr>
              <w:pStyle w:val="ListBullet2"/>
            </w:pPr>
            <w:r w:rsidRPr="00D24585">
              <w:t xml:space="preserve">Förloppet:  konstant?  fluktuerande?  </w:t>
            </w:r>
            <w:r w:rsidR="006127FE">
              <w:t>tilltagande</w:t>
            </w:r>
            <w:r w:rsidRPr="00D24585">
              <w:t>?</w:t>
            </w:r>
          </w:p>
          <w:p w14:paraId="3556FFF3" w14:textId="77777777" w:rsidR="00B76868" w:rsidRPr="00D24585" w:rsidRDefault="00B76868" w:rsidP="001A0378">
            <w:pPr>
              <w:pStyle w:val="ListBullet2"/>
            </w:pPr>
            <w:r w:rsidRPr="00D24585">
              <w:t>Tidigare liknande episoder?</w:t>
            </w:r>
          </w:p>
        </w:tc>
      </w:tr>
      <w:tr w:rsidR="00B76868" w:rsidRPr="00D24585" w14:paraId="6CD92F9B" w14:textId="77777777" w:rsidTr="001134E6">
        <w:tc>
          <w:tcPr>
            <w:tcW w:w="1668" w:type="dxa"/>
            <w:shd w:val="clear" w:color="auto" w:fill="auto"/>
          </w:tcPr>
          <w:p w14:paraId="25811F86" w14:textId="77777777" w:rsidR="00B76868" w:rsidRPr="00D24585" w:rsidRDefault="00B76868" w:rsidP="001134E6">
            <w:pPr>
              <w:pStyle w:val="BodyText"/>
              <w:rPr>
                <w:b/>
              </w:rPr>
            </w:pPr>
            <w:r w:rsidRPr="00D24585">
              <w:rPr>
                <w:b/>
              </w:rPr>
              <w:t>+</w:t>
            </w:r>
          </w:p>
        </w:tc>
        <w:tc>
          <w:tcPr>
            <w:tcW w:w="7938" w:type="dxa"/>
            <w:shd w:val="clear" w:color="auto" w:fill="auto"/>
          </w:tcPr>
          <w:p w14:paraId="65A32BD2" w14:textId="77777777" w:rsidR="00B76868" w:rsidRPr="00D24585" w:rsidRDefault="00B76868" w:rsidP="001A0378">
            <w:pPr>
              <w:pStyle w:val="ListBullet2"/>
            </w:pPr>
            <w:r w:rsidRPr="00D24585">
              <w:t>Smärta:  huvudvärk, nacksmärta, bröstsmärta?</w:t>
            </w:r>
          </w:p>
          <w:p w14:paraId="3FD516D1" w14:textId="77777777" w:rsidR="00B76868" w:rsidRPr="00D24585" w:rsidRDefault="00B76868" w:rsidP="001A0378">
            <w:pPr>
              <w:pStyle w:val="ListBullet2"/>
            </w:pPr>
            <w:r w:rsidRPr="00D24585">
              <w:t>Feber?</w:t>
            </w:r>
          </w:p>
        </w:tc>
      </w:tr>
    </w:tbl>
    <w:p w14:paraId="63044BC9" w14:textId="77777777" w:rsidR="00B76868" w:rsidRPr="00D24585" w:rsidRDefault="00B76868" w:rsidP="00B76868">
      <w:pPr>
        <w:tabs>
          <w:tab w:val="left" w:pos="2835"/>
        </w:tabs>
        <w:rPr>
          <w:lang w:eastAsia="ja-JP"/>
        </w:rPr>
      </w:pPr>
    </w:p>
    <w:p w14:paraId="36DC4F3D" w14:textId="77777777" w:rsidR="00B76868" w:rsidRPr="00D24585" w:rsidRDefault="00B76868" w:rsidP="00B76868">
      <w:pPr>
        <w:pStyle w:val="BodyText"/>
        <w:rPr>
          <w:b/>
          <w:lang w:eastAsia="ja-JP"/>
        </w:rPr>
      </w:pPr>
      <w:r w:rsidRPr="00D24585">
        <w:rPr>
          <w:b/>
          <w:lang w:eastAsia="ja-JP"/>
        </w:rPr>
        <w:t>S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216"/>
        <w:gridCol w:w="7072"/>
      </w:tblGrid>
      <w:tr w:rsidR="00B76868" w:rsidRPr="00D24585" w14:paraId="5373F229" w14:textId="77777777" w:rsidTr="001134E6">
        <w:tc>
          <w:tcPr>
            <w:tcW w:w="2235" w:type="dxa"/>
            <w:shd w:val="clear" w:color="auto" w:fill="auto"/>
          </w:tcPr>
          <w:p w14:paraId="3CD89C3F" w14:textId="77777777" w:rsidR="00B76868" w:rsidRPr="00D24585" w:rsidRDefault="00B76868" w:rsidP="001A0378">
            <w:pPr>
              <w:pStyle w:val="ListBullet2"/>
            </w:pPr>
            <w:r w:rsidRPr="00D24585">
              <w:t>Vitalparametrar</w:t>
            </w:r>
          </w:p>
        </w:tc>
        <w:tc>
          <w:tcPr>
            <w:tcW w:w="7561" w:type="dxa"/>
            <w:shd w:val="clear" w:color="auto" w:fill="auto"/>
          </w:tcPr>
          <w:p w14:paraId="5CEEE27E" w14:textId="77777777" w:rsidR="00B76868" w:rsidRPr="00D24585" w:rsidRDefault="00B76868" w:rsidP="001134E6">
            <w:pPr>
              <w:pStyle w:val="BodyText"/>
            </w:pPr>
            <w:r w:rsidRPr="00D24585">
              <w:t>Andningsfrekvens, SpO2%, hjärtfrekvens, blodtryck, temperatur</w:t>
            </w:r>
          </w:p>
        </w:tc>
      </w:tr>
      <w:tr w:rsidR="00B76868" w:rsidRPr="00D24585" w14:paraId="4B4D6CEC" w14:textId="77777777" w:rsidTr="001134E6">
        <w:tc>
          <w:tcPr>
            <w:tcW w:w="2235" w:type="dxa"/>
            <w:shd w:val="clear" w:color="auto" w:fill="auto"/>
          </w:tcPr>
          <w:p w14:paraId="221DE870" w14:textId="77777777" w:rsidR="00B76868" w:rsidRPr="00D24585" w:rsidRDefault="00B76868" w:rsidP="001A0378">
            <w:pPr>
              <w:pStyle w:val="ListBullet2"/>
            </w:pPr>
            <w:r w:rsidRPr="00D24585">
              <w:t>Hjärta</w:t>
            </w:r>
          </w:p>
        </w:tc>
        <w:tc>
          <w:tcPr>
            <w:tcW w:w="7561" w:type="dxa"/>
            <w:shd w:val="clear" w:color="auto" w:fill="auto"/>
          </w:tcPr>
          <w:p w14:paraId="706AC67C" w14:textId="6DA9CBCF" w:rsidR="00B76868" w:rsidRPr="00D24585" w:rsidRDefault="00B76868" w:rsidP="001134E6">
            <w:pPr>
              <w:pStyle w:val="BodyText"/>
            </w:pPr>
            <w:r w:rsidRPr="00D24585">
              <w:t>Oregelbunden rytm?</w:t>
            </w:r>
            <w:r w:rsidR="0060566A">
              <w:t xml:space="preserve"> Blåsljud?</w:t>
            </w:r>
          </w:p>
        </w:tc>
      </w:tr>
      <w:tr w:rsidR="00B76868" w:rsidRPr="00D24585" w14:paraId="226BD952" w14:textId="77777777" w:rsidTr="001134E6">
        <w:tc>
          <w:tcPr>
            <w:tcW w:w="2235" w:type="dxa"/>
            <w:shd w:val="clear" w:color="auto" w:fill="auto"/>
          </w:tcPr>
          <w:p w14:paraId="74586688" w14:textId="77777777" w:rsidR="00B76868" w:rsidRPr="00D24585" w:rsidRDefault="00B76868" w:rsidP="001A0378">
            <w:pPr>
              <w:pStyle w:val="ListBullet2"/>
            </w:pPr>
            <w:r w:rsidRPr="00D24585">
              <w:t>Neuro</w:t>
            </w:r>
          </w:p>
        </w:tc>
        <w:tc>
          <w:tcPr>
            <w:tcW w:w="7561" w:type="dxa"/>
            <w:shd w:val="clear" w:color="auto" w:fill="auto"/>
          </w:tcPr>
          <w:p w14:paraId="7E627693" w14:textId="77777777" w:rsidR="00B76868" w:rsidRPr="00D24585" w:rsidRDefault="0030697C" w:rsidP="001134E6">
            <w:pPr>
              <w:pStyle w:val="BodyText"/>
            </w:pPr>
            <w:hyperlink r:id="rId8" w:history="1">
              <w:r w:rsidR="00B76868" w:rsidRPr="00D24585">
                <w:rPr>
                  <w:rStyle w:val="Hyperlink"/>
                </w:rPr>
                <w:t>SWESEM</w:t>
              </w:r>
            </w:hyperlink>
            <w:r w:rsidR="00B76868" w:rsidRPr="00D24585">
              <w:t>s detaljerade neurologisk undersökning</w:t>
            </w:r>
          </w:p>
        </w:tc>
      </w:tr>
    </w:tbl>
    <w:p w14:paraId="1E7CD244" w14:textId="77777777" w:rsidR="00B76868" w:rsidRPr="00D24585" w:rsidRDefault="00B76868" w:rsidP="00B76868">
      <w:pPr>
        <w:rPr>
          <w:lang w:eastAsia="ja-JP"/>
        </w:rPr>
      </w:pPr>
    </w:p>
    <w:p w14:paraId="359B4C60" w14:textId="77777777" w:rsidR="00B76868" w:rsidRPr="00D24585" w:rsidRDefault="00B76868" w:rsidP="00B76868">
      <w:pPr>
        <w:pStyle w:val="BodyText"/>
        <w:rPr>
          <w:b/>
          <w:lang w:eastAsia="ja-JP"/>
        </w:rPr>
      </w:pPr>
      <w:r w:rsidRPr="00D24585">
        <w:rPr>
          <w:b/>
          <w:lang w:eastAsia="ja-JP"/>
        </w:rPr>
        <w:t>Prov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24"/>
        <w:gridCol w:w="7664"/>
      </w:tblGrid>
      <w:tr w:rsidR="00B76868" w:rsidRPr="00D24585" w14:paraId="07555438" w14:textId="77777777" w:rsidTr="001134E6">
        <w:tc>
          <w:tcPr>
            <w:tcW w:w="1668" w:type="dxa"/>
            <w:shd w:val="clear" w:color="auto" w:fill="auto"/>
          </w:tcPr>
          <w:p w14:paraId="21CDD844" w14:textId="77777777" w:rsidR="00B76868" w:rsidRPr="00D24585" w:rsidRDefault="00B76868" w:rsidP="001134E6">
            <w:pPr>
              <w:pStyle w:val="BodyText"/>
            </w:pPr>
            <w:r w:rsidRPr="00D24585">
              <w:t>12 avl EKG</w:t>
            </w:r>
          </w:p>
        </w:tc>
        <w:tc>
          <w:tcPr>
            <w:tcW w:w="7938" w:type="dxa"/>
            <w:shd w:val="clear" w:color="auto" w:fill="auto"/>
          </w:tcPr>
          <w:p w14:paraId="70EE76ED" w14:textId="77777777" w:rsidR="00B76868" w:rsidRPr="00D24585" w:rsidRDefault="00B76868" w:rsidP="001134E6">
            <w:pPr>
              <w:pStyle w:val="BodyText"/>
              <w:rPr>
                <w:lang w:eastAsia="ja-JP"/>
              </w:rPr>
            </w:pPr>
            <w:r w:rsidRPr="00D24585">
              <w:rPr>
                <w:lang w:eastAsia="ja-JP"/>
              </w:rPr>
              <w:t>Förmaksflimmer?</w:t>
            </w:r>
          </w:p>
        </w:tc>
      </w:tr>
      <w:tr w:rsidR="00F5792D" w:rsidRPr="00D24585" w14:paraId="64759B84" w14:textId="77777777" w:rsidTr="001134E6">
        <w:tc>
          <w:tcPr>
            <w:tcW w:w="1668" w:type="dxa"/>
            <w:shd w:val="clear" w:color="auto" w:fill="auto"/>
          </w:tcPr>
          <w:p w14:paraId="731BFD7A" w14:textId="29662E41" w:rsidR="00F5792D" w:rsidRPr="00D24585" w:rsidRDefault="00F5792D" w:rsidP="001134E6">
            <w:pPr>
              <w:pStyle w:val="BodyText"/>
            </w:pPr>
            <w:r>
              <w:t>CRP</w:t>
            </w:r>
          </w:p>
        </w:tc>
        <w:tc>
          <w:tcPr>
            <w:tcW w:w="7938" w:type="dxa"/>
            <w:shd w:val="clear" w:color="auto" w:fill="auto"/>
          </w:tcPr>
          <w:p w14:paraId="13D81A4C" w14:textId="50092AE9" w:rsidR="00F5792D" w:rsidRPr="00D24585" w:rsidRDefault="00F5792D" w:rsidP="001134E6">
            <w:pPr>
              <w:pStyle w:val="BodyText"/>
              <w:rPr>
                <w:lang w:eastAsia="ja-JP"/>
              </w:rPr>
            </w:pPr>
            <w:r>
              <w:rPr>
                <w:lang w:eastAsia="ja-JP"/>
              </w:rPr>
              <w:t>Hos patienter &gt; 50 år</w:t>
            </w:r>
          </w:p>
        </w:tc>
      </w:tr>
    </w:tbl>
    <w:p w14:paraId="6F8C8E08" w14:textId="77777777" w:rsidR="00B76868" w:rsidRPr="00D24585" w:rsidRDefault="00B76868" w:rsidP="00B76868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</w:p>
    <w:p w14:paraId="36F9623F" w14:textId="77777777" w:rsidR="00B76868" w:rsidRDefault="00B76868"/>
    <w:p w14:paraId="59318C26" w14:textId="77777777" w:rsidR="003A6707" w:rsidRDefault="003A670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660C65FB" w14:textId="24407E14" w:rsidR="003A6707" w:rsidRPr="00FE18D6" w:rsidRDefault="003A6707" w:rsidP="003A6707">
      <w:pPr>
        <w:pStyle w:val="Heading1"/>
      </w:pPr>
      <w:bookmarkStart w:id="9" w:name="_Toc316651561"/>
      <w:bookmarkStart w:id="10" w:name="_Toc317260831"/>
      <w:bookmarkStart w:id="11" w:name="_Toc317262059"/>
      <w:bookmarkStart w:id="12" w:name="_Toc317354315"/>
      <w:bookmarkStart w:id="13" w:name="_Toc368680607"/>
      <w:bookmarkStart w:id="14" w:name="_Toc368680661"/>
      <w:bookmarkStart w:id="15" w:name="_Toc368680870"/>
      <w:bookmarkStart w:id="16" w:name="_Toc49074105"/>
      <w:bookmarkStart w:id="17" w:name="_Toc49677676"/>
      <w:bookmarkStart w:id="18" w:name="_Toc49680456"/>
      <w:r>
        <w:lastRenderedPageBreak/>
        <w:t>FÖRHÅLLNINGSSÄTT YRSEL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</w:p>
    <w:p w14:paraId="20E0D46A" w14:textId="77777777" w:rsidR="00AA05BF" w:rsidRDefault="00AA05BF" w:rsidP="00BF6F88"/>
    <w:p w14:paraId="35D6366B" w14:textId="77777777" w:rsidR="00991C49" w:rsidRPr="0039439E" w:rsidRDefault="00991C49" w:rsidP="00991C49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9"/>
        <w:gridCol w:w="6679"/>
      </w:tblGrid>
      <w:tr w:rsidR="00991C49" w:rsidRPr="0039439E" w14:paraId="62B901FD" w14:textId="77777777" w:rsidTr="00DF4BEA">
        <w:tc>
          <w:tcPr>
            <w:tcW w:w="2660" w:type="dxa"/>
            <w:shd w:val="clear" w:color="auto" w:fill="auto"/>
          </w:tcPr>
          <w:p w14:paraId="75F281FB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M</w:t>
            </w:r>
            <w:r w:rsidRPr="0039439E">
              <w:rPr>
                <w:lang w:val="sv-SE"/>
              </w:rPr>
              <w:t>edications</w:t>
            </w:r>
          </w:p>
        </w:tc>
        <w:tc>
          <w:tcPr>
            <w:tcW w:w="6946" w:type="dxa"/>
            <w:shd w:val="clear" w:color="auto" w:fill="auto"/>
          </w:tcPr>
          <w:p w14:paraId="73717596" w14:textId="621FC574" w:rsidR="00991C49" w:rsidRPr="0039439E" w:rsidRDefault="00FB7104" w:rsidP="00DF4BEA">
            <w:pPr>
              <w:pStyle w:val="BodyText"/>
              <w:rPr>
                <w:lang w:eastAsia="ja-JP"/>
              </w:rPr>
            </w:pPr>
            <w:r>
              <w:rPr>
                <w:lang w:eastAsia="ja-JP"/>
              </w:rPr>
              <w:t>Antikoagulantia</w:t>
            </w:r>
            <w:r w:rsidR="00991C49" w:rsidRPr="0039439E">
              <w:rPr>
                <w:lang w:eastAsia="ja-JP"/>
              </w:rPr>
              <w:t>? Vestibulotoxiska läkemedel?</w:t>
            </w:r>
          </w:p>
        </w:tc>
      </w:tr>
      <w:tr w:rsidR="00991C49" w:rsidRPr="0039439E" w14:paraId="1773F127" w14:textId="77777777" w:rsidTr="00DF4BEA">
        <w:tc>
          <w:tcPr>
            <w:tcW w:w="2660" w:type="dxa"/>
            <w:shd w:val="clear" w:color="auto" w:fill="auto"/>
          </w:tcPr>
          <w:p w14:paraId="6E8E228C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A</w:t>
            </w:r>
            <w:r w:rsidRPr="0039439E">
              <w:rPr>
                <w:lang w:val="sv-SE"/>
              </w:rPr>
              <w:t>llergies</w:t>
            </w:r>
          </w:p>
        </w:tc>
        <w:tc>
          <w:tcPr>
            <w:tcW w:w="6946" w:type="dxa"/>
            <w:shd w:val="clear" w:color="auto" w:fill="auto"/>
          </w:tcPr>
          <w:p w14:paraId="5DD03451" w14:textId="77777777" w:rsidR="00991C49" w:rsidRPr="0039439E" w:rsidRDefault="00991C49" w:rsidP="00DF4BEA">
            <w:pPr>
              <w:pStyle w:val="BodyText"/>
              <w:rPr>
                <w:lang w:eastAsia="ja-JP"/>
              </w:rPr>
            </w:pPr>
            <w:r w:rsidRPr="0039439E">
              <w:rPr>
                <w:lang w:eastAsia="ja-JP"/>
              </w:rPr>
              <w:t>Överkänsligheter?</w:t>
            </w:r>
          </w:p>
        </w:tc>
      </w:tr>
      <w:tr w:rsidR="00991C49" w:rsidRPr="0039439E" w14:paraId="69AC2CEA" w14:textId="77777777" w:rsidTr="00DF4BEA">
        <w:tc>
          <w:tcPr>
            <w:tcW w:w="2660" w:type="dxa"/>
            <w:shd w:val="clear" w:color="auto" w:fill="auto"/>
          </w:tcPr>
          <w:p w14:paraId="55F723F5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P</w:t>
            </w:r>
            <w:r w:rsidRPr="0039439E">
              <w:rPr>
                <w:lang w:val="sv-SE"/>
              </w:rPr>
              <w:t>ast medical history</w:t>
            </w:r>
          </w:p>
        </w:tc>
        <w:tc>
          <w:tcPr>
            <w:tcW w:w="6946" w:type="dxa"/>
            <w:shd w:val="clear" w:color="auto" w:fill="auto"/>
          </w:tcPr>
          <w:p w14:paraId="052B5017" w14:textId="77777777" w:rsidR="00991C49" w:rsidRPr="0039439E" w:rsidRDefault="00991C49" w:rsidP="00DF4BEA">
            <w:pPr>
              <w:pStyle w:val="BodyText"/>
              <w:rPr>
                <w:lang w:eastAsia="ja-JP"/>
              </w:rPr>
            </w:pPr>
            <w:r w:rsidRPr="0039439E">
              <w:rPr>
                <w:lang w:eastAsia="ja-JP"/>
              </w:rPr>
              <w:t>Tidigare stroke?  Aterosklerotiska riskfaktorer?  Förmaksflimmer?</w:t>
            </w:r>
          </w:p>
        </w:tc>
      </w:tr>
      <w:tr w:rsidR="00991C49" w:rsidRPr="0039439E" w14:paraId="42AE68A2" w14:textId="77777777" w:rsidTr="00DF4BEA">
        <w:tc>
          <w:tcPr>
            <w:tcW w:w="2660" w:type="dxa"/>
            <w:shd w:val="clear" w:color="auto" w:fill="auto"/>
          </w:tcPr>
          <w:p w14:paraId="0D43ED72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L</w:t>
            </w:r>
            <w:r w:rsidRPr="0039439E">
              <w:rPr>
                <w:lang w:val="sv-SE"/>
              </w:rPr>
              <w:t>ife circumstances</w:t>
            </w:r>
          </w:p>
        </w:tc>
        <w:tc>
          <w:tcPr>
            <w:tcW w:w="6946" w:type="dxa"/>
            <w:shd w:val="clear" w:color="auto" w:fill="auto"/>
          </w:tcPr>
          <w:p w14:paraId="01F8D921" w14:textId="77777777" w:rsidR="00991C49" w:rsidRPr="0039439E" w:rsidRDefault="00991C49" w:rsidP="00DF4BEA">
            <w:pPr>
              <w:pStyle w:val="BodyText"/>
              <w:rPr>
                <w:lang w:eastAsia="ja-JP"/>
              </w:rPr>
            </w:pPr>
            <w:r w:rsidRPr="0039439E">
              <w:rPr>
                <w:lang w:eastAsia="ja-JP"/>
              </w:rPr>
              <w:t>Sociala omständigheter?</w:t>
            </w:r>
          </w:p>
        </w:tc>
      </w:tr>
      <w:tr w:rsidR="00991C49" w:rsidRPr="0039439E" w14:paraId="69D77FF6" w14:textId="77777777" w:rsidTr="00DF4BEA">
        <w:tc>
          <w:tcPr>
            <w:tcW w:w="2660" w:type="dxa"/>
            <w:shd w:val="clear" w:color="auto" w:fill="auto"/>
          </w:tcPr>
          <w:p w14:paraId="37F0D7AF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E</w:t>
            </w:r>
            <w:r w:rsidRPr="0039439E">
              <w:rPr>
                <w:lang w:val="sv-SE"/>
              </w:rPr>
              <w:t>thanol</w:t>
            </w:r>
          </w:p>
        </w:tc>
        <w:tc>
          <w:tcPr>
            <w:tcW w:w="6946" w:type="dxa"/>
            <w:shd w:val="clear" w:color="auto" w:fill="auto"/>
          </w:tcPr>
          <w:p w14:paraId="2D8F3456" w14:textId="77777777" w:rsidR="00991C49" w:rsidRPr="0039439E" w:rsidRDefault="00991C49" w:rsidP="00DF4BEA">
            <w:pPr>
              <w:pStyle w:val="BodyText"/>
              <w:rPr>
                <w:lang w:eastAsia="ja-JP"/>
              </w:rPr>
            </w:pPr>
            <w:r w:rsidRPr="0039439E">
              <w:rPr>
                <w:lang w:eastAsia="ja-JP"/>
              </w:rPr>
              <w:t>Alkohol?</w:t>
            </w:r>
          </w:p>
        </w:tc>
      </w:tr>
      <w:tr w:rsidR="00991C49" w:rsidRPr="0039439E" w14:paraId="6BC84F63" w14:textId="77777777" w:rsidTr="00DF4BEA">
        <w:tc>
          <w:tcPr>
            <w:tcW w:w="2660" w:type="dxa"/>
            <w:shd w:val="clear" w:color="auto" w:fill="auto"/>
          </w:tcPr>
          <w:p w14:paraId="0B54ED77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S</w:t>
            </w:r>
            <w:r w:rsidRPr="0039439E">
              <w:rPr>
                <w:lang w:val="sv-SE"/>
              </w:rPr>
              <w:t>moking</w:t>
            </w:r>
          </w:p>
        </w:tc>
        <w:tc>
          <w:tcPr>
            <w:tcW w:w="6946" w:type="dxa"/>
            <w:shd w:val="clear" w:color="auto" w:fill="auto"/>
          </w:tcPr>
          <w:p w14:paraId="5426B3B0" w14:textId="77777777" w:rsidR="00991C49" w:rsidRPr="0039439E" w:rsidRDefault="00991C49" w:rsidP="00DF4BEA">
            <w:pPr>
              <w:pStyle w:val="BodyText"/>
              <w:rPr>
                <w:lang w:eastAsia="ja-JP"/>
              </w:rPr>
            </w:pPr>
            <w:r w:rsidRPr="0039439E">
              <w:rPr>
                <w:lang w:eastAsia="ja-JP"/>
              </w:rPr>
              <w:t>Tobak?</w:t>
            </w:r>
          </w:p>
        </w:tc>
      </w:tr>
    </w:tbl>
    <w:p w14:paraId="7E9A6ABE" w14:textId="77777777" w:rsidR="00991C49" w:rsidRPr="0039439E" w:rsidRDefault="00991C49" w:rsidP="00991C49">
      <w:pPr>
        <w:pStyle w:val="BodyText"/>
        <w:rPr>
          <w:lang w:eastAsia="ja-JP"/>
        </w:rPr>
      </w:pPr>
    </w:p>
    <w:p w14:paraId="04FDFCE1" w14:textId="77777777" w:rsidR="00991C49" w:rsidRPr="0039439E" w:rsidRDefault="00991C49" w:rsidP="00991C49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A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594"/>
        <w:gridCol w:w="6694"/>
      </w:tblGrid>
      <w:tr w:rsidR="00991C49" w:rsidRPr="0039439E" w14:paraId="6D21915E" w14:textId="77777777" w:rsidTr="00DF4BEA">
        <w:tc>
          <w:tcPr>
            <w:tcW w:w="2660" w:type="dxa"/>
            <w:shd w:val="clear" w:color="auto" w:fill="auto"/>
          </w:tcPr>
          <w:p w14:paraId="1EDAEEF9" w14:textId="77777777" w:rsidR="00991C49" w:rsidRPr="0039439E" w:rsidRDefault="00991C49" w:rsidP="00DF4BEA">
            <w:pPr>
              <w:pStyle w:val="BodyText"/>
              <w:rPr>
                <w:b/>
              </w:rPr>
            </w:pPr>
            <w:r w:rsidRPr="0039439E">
              <w:rPr>
                <w:b/>
              </w:rPr>
              <w:t>O</w:t>
            </w:r>
            <w:r w:rsidRPr="0039439E">
              <w:t>nset</w:t>
            </w:r>
          </w:p>
        </w:tc>
        <w:tc>
          <w:tcPr>
            <w:tcW w:w="6946" w:type="dxa"/>
            <w:shd w:val="clear" w:color="auto" w:fill="auto"/>
          </w:tcPr>
          <w:p w14:paraId="500E98E1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När började yrseln?  Aktivitet?</w:t>
            </w:r>
          </w:p>
          <w:p w14:paraId="5B0BC215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Hur plötsligt nådde yrseln max intensitet (sek-min-tim)?</w:t>
            </w:r>
          </w:p>
        </w:tc>
      </w:tr>
      <w:tr w:rsidR="00FB7104" w:rsidRPr="0039439E" w14:paraId="1EFC2C31" w14:textId="77777777" w:rsidTr="00DF4BEA">
        <w:tc>
          <w:tcPr>
            <w:tcW w:w="2660" w:type="dxa"/>
            <w:shd w:val="clear" w:color="auto" w:fill="auto"/>
          </w:tcPr>
          <w:p w14:paraId="0BE26315" w14:textId="4B3803FB" w:rsidR="00FB7104" w:rsidRPr="0039439E" w:rsidRDefault="00FB7104" w:rsidP="00DF4BEA">
            <w:pPr>
              <w:pStyle w:val="BodyText"/>
              <w:rPr>
                <w:b/>
              </w:rPr>
            </w:pPr>
            <w:r>
              <w:rPr>
                <w:b/>
              </w:rPr>
              <w:t>P</w:t>
            </w:r>
            <w:r w:rsidRPr="00FB7104">
              <w:t>osition</w:t>
            </w:r>
          </w:p>
        </w:tc>
        <w:tc>
          <w:tcPr>
            <w:tcW w:w="6946" w:type="dxa"/>
            <w:shd w:val="clear" w:color="auto" w:fill="auto"/>
          </w:tcPr>
          <w:p w14:paraId="06FFD0DC" w14:textId="2D4155DA" w:rsidR="00FB7104" w:rsidRPr="0039439E" w:rsidRDefault="005B24BA" w:rsidP="00DF4BEA">
            <w:pPr>
              <w:pStyle w:val="ListBullet2"/>
              <w:rPr>
                <w:lang w:val="sv-SE"/>
              </w:rPr>
            </w:pPr>
            <w:r>
              <w:rPr>
                <w:lang w:val="sv-SE"/>
              </w:rPr>
              <w:t>Är yrseln utlöst av lägesändringar?</w:t>
            </w:r>
          </w:p>
        </w:tc>
      </w:tr>
      <w:tr w:rsidR="00991C49" w:rsidRPr="0039439E" w14:paraId="78BD2B7E" w14:textId="77777777" w:rsidTr="00DF4BEA">
        <w:tc>
          <w:tcPr>
            <w:tcW w:w="2660" w:type="dxa"/>
            <w:shd w:val="clear" w:color="auto" w:fill="auto"/>
          </w:tcPr>
          <w:p w14:paraId="3BD2B903" w14:textId="77777777" w:rsidR="00991C49" w:rsidRPr="0039439E" w:rsidRDefault="00991C49" w:rsidP="00DF4BEA">
            <w:pPr>
              <w:pStyle w:val="BodyText"/>
            </w:pPr>
            <w:r w:rsidRPr="0039439E">
              <w:rPr>
                <w:b/>
              </w:rPr>
              <w:t>Q</w:t>
            </w:r>
            <w:r w:rsidRPr="0039439E">
              <w:t>uality</w:t>
            </w:r>
          </w:p>
        </w:tc>
        <w:tc>
          <w:tcPr>
            <w:tcW w:w="6946" w:type="dxa"/>
            <w:shd w:val="clear" w:color="auto" w:fill="auto"/>
          </w:tcPr>
          <w:p w14:paraId="1E10774B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Svimfärdighet?  Upplevelse av rörelse?  Annat?</w:t>
            </w:r>
          </w:p>
        </w:tc>
      </w:tr>
      <w:tr w:rsidR="00991C49" w:rsidRPr="0039439E" w14:paraId="27A08D7A" w14:textId="77777777" w:rsidTr="00DF4BEA">
        <w:tc>
          <w:tcPr>
            <w:tcW w:w="2660" w:type="dxa"/>
            <w:shd w:val="clear" w:color="auto" w:fill="auto"/>
          </w:tcPr>
          <w:p w14:paraId="0C3A8A45" w14:textId="77777777" w:rsidR="00991C49" w:rsidRPr="0039439E" w:rsidRDefault="00991C49" w:rsidP="00DF4BEA">
            <w:pPr>
              <w:pStyle w:val="BodyText"/>
            </w:pPr>
            <w:r w:rsidRPr="0039439E">
              <w:rPr>
                <w:b/>
              </w:rPr>
              <w:t>R</w:t>
            </w:r>
            <w:r w:rsidRPr="0039439E">
              <w:t>elieving / aggravating</w:t>
            </w:r>
          </w:p>
        </w:tc>
        <w:tc>
          <w:tcPr>
            <w:tcW w:w="6946" w:type="dxa"/>
            <w:shd w:val="clear" w:color="auto" w:fill="auto"/>
          </w:tcPr>
          <w:p w14:paraId="3CD73888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Värre med rörelse av huvudet?</w:t>
            </w:r>
          </w:p>
        </w:tc>
      </w:tr>
      <w:tr w:rsidR="00991C49" w:rsidRPr="0039439E" w14:paraId="62523437" w14:textId="77777777" w:rsidTr="00DF4BEA">
        <w:tc>
          <w:tcPr>
            <w:tcW w:w="2660" w:type="dxa"/>
            <w:shd w:val="clear" w:color="auto" w:fill="auto"/>
          </w:tcPr>
          <w:p w14:paraId="55605384" w14:textId="77777777" w:rsidR="00991C49" w:rsidRPr="0039439E" w:rsidRDefault="00991C49" w:rsidP="00DF4BEA">
            <w:pPr>
              <w:pStyle w:val="BodyText"/>
            </w:pPr>
            <w:r w:rsidRPr="0039439E">
              <w:rPr>
                <w:b/>
              </w:rPr>
              <w:t>S</w:t>
            </w:r>
            <w:r w:rsidRPr="0039439E">
              <w:t>everity</w:t>
            </w:r>
          </w:p>
        </w:tc>
        <w:tc>
          <w:tcPr>
            <w:tcW w:w="6946" w:type="dxa"/>
            <w:shd w:val="clear" w:color="auto" w:fill="auto"/>
          </w:tcPr>
          <w:p w14:paraId="6B70D2C1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Hur yrseln påverkar funktion</w:t>
            </w:r>
          </w:p>
        </w:tc>
      </w:tr>
      <w:tr w:rsidR="00991C49" w:rsidRPr="0039439E" w14:paraId="4DA1FFB2" w14:textId="77777777" w:rsidTr="00DF4BEA">
        <w:tc>
          <w:tcPr>
            <w:tcW w:w="2660" w:type="dxa"/>
            <w:shd w:val="clear" w:color="auto" w:fill="auto"/>
          </w:tcPr>
          <w:p w14:paraId="06AA16CC" w14:textId="77777777" w:rsidR="00991C49" w:rsidRPr="0039439E" w:rsidRDefault="00991C49" w:rsidP="00DF4BEA">
            <w:pPr>
              <w:pStyle w:val="BodyText"/>
            </w:pPr>
            <w:r w:rsidRPr="0039439E">
              <w:rPr>
                <w:b/>
              </w:rPr>
              <w:t>T</w:t>
            </w:r>
            <w:r w:rsidRPr="0039439E">
              <w:t>ime</w:t>
            </w:r>
          </w:p>
        </w:tc>
        <w:tc>
          <w:tcPr>
            <w:tcW w:w="6946" w:type="dxa"/>
            <w:shd w:val="clear" w:color="auto" w:fill="auto"/>
          </w:tcPr>
          <w:p w14:paraId="46394A67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Duration:  sekunder, timmar, dagar?</w:t>
            </w:r>
          </w:p>
          <w:p w14:paraId="1EE83766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Tidigare liknande episoder?</w:t>
            </w:r>
          </w:p>
        </w:tc>
      </w:tr>
      <w:tr w:rsidR="00991C49" w:rsidRPr="0039439E" w14:paraId="3D17547F" w14:textId="77777777" w:rsidTr="00DF4BEA">
        <w:tc>
          <w:tcPr>
            <w:tcW w:w="2660" w:type="dxa"/>
            <w:shd w:val="clear" w:color="auto" w:fill="auto"/>
          </w:tcPr>
          <w:p w14:paraId="5ADB3FFB" w14:textId="77777777" w:rsidR="00991C49" w:rsidRPr="0039439E" w:rsidRDefault="00991C49" w:rsidP="00DF4BEA">
            <w:pPr>
              <w:pStyle w:val="BodyText"/>
              <w:rPr>
                <w:b/>
              </w:rPr>
            </w:pPr>
            <w:r w:rsidRPr="0039439E">
              <w:rPr>
                <w:b/>
              </w:rPr>
              <w:t>+</w:t>
            </w:r>
          </w:p>
        </w:tc>
        <w:tc>
          <w:tcPr>
            <w:tcW w:w="6946" w:type="dxa"/>
            <w:shd w:val="clear" w:color="auto" w:fill="auto"/>
          </w:tcPr>
          <w:p w14:paraId="283264BD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Dubbelseende?</w:t>
            </w:r>
          </w:p>
          <w:p w14:paraId="304F775C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Dysartri</w:t>
            </w:r>
          </w:p>
          <w:p w14:paraId="73A2CFF2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Dysfagi?</w:t>
            </w:r>
          </w:p>
          <w:p w14:paraId="48107AB6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Nedsatt hörsel?</w:t>
            </w:r>
          </w:p>
          <w:p w14:paraId="3B408570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Nedsatt kraft?</w:t>
            </w:r>
          </w:p>
          <w:p w14:paraId="354BF40D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Nedsatt känsel?</w:t>
            </w:r>
          </w:p>
          <w:p w14:paraId="3DDE72CF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Dysmetri?</w:t>
            </w:r>
          </w:p>
          <w:p w14:paraId="19E7521B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Huvudvärk / nacksmärta?</w:t>
            </w:r>
          </w:p>
          <w:p w14:paraId="5A45A6A8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Trauma mot huvudet / nacken nyligen?</w:t>
            </w:r>
          </w:p>
        </w:tc>
      </w:tr>
    </w:tbl>
    <w:p w14:paraId="43116155" w14:textId="77777777" w:rsidR="00991C49" w:rsidRPr="0039439E" w:rsidRDefault="00991C49" w:rsidP="00991C49">
      <w:pPr>
        <w:tabs>
          <w:tab w:val="left" w:pos="2835"/>
        </w:tabs>
        <w:rPr>
          <w:lang w:eastAsia="ja-JP"/>
        </w:rPr>
      </w:pPr>
    </w:p>
    <w:p w14:paraId="0CCFC184" w14:textId="77777777" w:rsidR="00991C49" w:rsidRPr="0039439E" w:rsidRDefault="00991C49" w:rsidP="00991C49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S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3"/>
        <w:gridCol w:w="6685"/>
      </w:tblGrid>
      <w:tr w:rsidR="00991C49" w:rsidRPr="0039439E" w14:paraId="72DBFCEB" w14:textId="77777777" w:rsidTr="00DF4BEA">
        <w:tc>
          <w:tcPr>
            <w:tcW w:w="2660" w:type="dxa"/>
            <w:shd w:val="clear" w:color="auto" w:fill="auto"/>
          </w:tcPr>
          <w:p w14:paraId="193F8AF2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Vitalparametrar</w:t>
            </w:r>
          </w:p>
        </w:tc>
        <w:tc>
          <w:tcPr>
            <w:tcW w:w="7136" w:type="dxa"/>
            <w:shd w:val="clear" w:color="auto" w:fill="auto"/>
          </w:tcPr>
          <w:p w14:paraId="35C21CEA" w14:textId="77777777" w:rsidR="00991C49" w:rsidRPr="0039439E" w:rsidRDefault="00991C49" w:rsidP="00DF4BEA">
            <w:pPr>
              <w:pStyle w:val="BodyText"/>
            </w:pPr>
            <w:r w:rsidRPr="0039439E">
              <w:t>Andningsfrekvens, SpO2%, hjärtfrekvens, blodtryck, temperatur</w:t>
            </w:r>
          </w:p>
        </w:tc>
      </w:tr>
      <w:tr w:rsidR="00991C49" w:rsidRPr="0039439E" w14:paraId="1209CFC2" w14:textId="77777777" w:rsidTr="00DF4BEA">
        <w:tc>
          <w:tcPr>
            <w:tcW w:w="2660" w:type="dxa"/>
            <w:shd w:val="clear" w:color="auto" w:fill="auto"/>
          </w:tcPr>
          <w:p w14:paraId="7C82C13F" w14:textId="77777777" w:rsidR="00991C49" w:rsidRPr="0039439E" w:rsidRDefault="00991C49" w:rsidP="00DF4BEA">
            <w:pPr>
              <w:pStyle w:val="ListBullet2"/>
              <w:rPr>
                <w:lang w:val="sv-SE"/>
              </w:rPr>
            </w:pPr>
            <w:r w:rsidRPr="0039439E">
              <w:rPr>
                <w:lang w:val="sv-SE"/>
              </w:rPr>
              <w:t>Neuro</w:t>
            </w:r>
          </w:p>
        </w:tc>
        <w:tc>
          <w:tcPr>
            <w:tcW w:w="7136" w:type="dxa"/>
            <w:shd w:val="clear" w:color="auto" w:fill="auto"/>
          </w:tcPr>
          <w:p w14:paraId="3F3C9415" w14:textId="77777777" w:rsidR="00991C49" w:rsidRPr="0039439E" w:rsidRDefault="0030697C" w:rsidP="00DF4BEA">
            <w:pPr>
              <w:pStyle w:val="BodyText"/>
            </w:pPr>
            <w:hyperlink r:id="rId9" w:history="1">
              <w:r w:rsidR="00991C49" w:rsidRPr="00DB4DD5">
                <w:rPr>
                  <w:rStyle w:val="Hyperlink"/>
                </w:rPr>
                <w:t>SWESEM</w:t>
              </w:r>
            </w:hyperlink>
            <w:r w:rsidR="00991C49">
              <w:t>s d</w:t>
            </w:r>
            <w:r w:rsidR="00991C49" w:rsidRPr="0039439E">
              <w:t>etaljerad</w:t>
            </w:r>
            <w:r w:rsidR="00991C49">
              <w:t>e</w:t>
            </w:r>
            <w:r w:rsidR="00991C49" w:rsidRPr="0039439E">
              <w:t xml:space="preserve"> neurolo</w:t>
            </w:r>
            <w:r w:rsidR="00991C49">
              <w:t>gisk undersökning</w:t>
            </w:r>
          </w:p>
        </w:tc>
      </w:tr>
    </w:tbl>
    <w:p w14:paraId="1D740F0F" w14:textId="77777777" w:rsidR="00991C49" w:rsidRDefault="00991C49" w:rsidP="00991C49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</w:p>
    <w:p w14:paraId="3FAC5EC7" w14:textId="3F9A7576" w:rsidR="007A7A04" w:rsidRPr="0039439E" w:rsidRDefault="007A7A04" w:rsidP="00991C49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  <w:r>
        <w:rPr>
          <w:rFonts w:ascii="Times" w:hAnsi="Times"/>
        </w:rPr>
        <w:t xml:space="preserve">Se därefter </w:t>
      </w:r>
      <w:hyperlink r:id="rId10" w:history="1">
        <w:r w:rsidR="00746F30" w:rsidRPr="008B6A51">
          <w:rPr>
            <w:rStyle w:val="Hyperlink"/>
          </w:rPr>
          <w:t>Mochalina 2015</w:t>
        </w:r>
      </w:hyperlink>
      <w:r w:rsidR="007B71D9">
        <w:fldChar w:fldCharType="begin"/>
      </w:r>
      <w:r w:rsidR="007B71D9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" w:tooltip="Mochalina, 2015 #1421" w:history="1">
        <w:r w:rsidR="00F8389B">
          <w:rPr>
            <w:noProof/>
          </w:rPr>
          <w:t>1</w:t>
        </w:r>
      </w:hyperlink>
      <w:r w:rsidR="007B71D9">
        <w:rPr>
          <w:noProof/>
        </w:rPr>
        <w:t>]</w:t>
      </w:r>
      <w:r w:rsidR="007B71D9">
        <w:fldChar w:fldCharType="end"/>
      </w:r>
      <w:r w:rsidR="00746F30">
        <w:t xml:space="preserve"> s2 </w:t>
      </w:r>
      <w:r w:rsidR="00746F30">
        <w:rPr>
          <w:rFonts w:ascii="Times" w:hAnsi="Times"/>
        </w:rPr>
        <w:t>flödesschema</w:t>
      </w:r>
      <w:r>
        <w:rPr>
          <w:rFonts w:ascii="Times" w:hAnsi="Times"/>
        </w:rPr>
        <w:t>.</w:t>
      </w:r>
    </w:p>
    <w:p w14:paraId="2059F344" w14:textId="77777777" w:rsidR="00991C49" w:rsidRDefault="00991C49" w:rsidP="00BF6F88">
      <w:pPr>
        <w:rPr>
          <w:b/>
        </w:rPr>
      </w:pPr>
    </w:p>
    <w:p w14:paraId="03D54A37" w14:textId="1865DFE0" w:rsidR="003A6707" w:rsidRDefault="003A6707">
      <w:pPr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3733DAF8" w14:textId="0906AFA5" w:rsidR="006E3B00" w:rsidRPr="00FE18D6" w:rsidRDefault="006E3B00" w:rsidP="006E3B00">
      <w:pPr>
        <w:pStyle w:val="Heading1"/>
      </w:pPr>
      <w:bookmarkStart w:id="19" w:name="_Toc316651563"/>
      <w:bookmarkStart w:id="20" w:name="_Toc317260833"/>
      <w:bookmarkStart w:id="21" w:name="_Toc317262061"/>
      <w:bookmarkStart w:id="22" w:name="_Toc317354317"/>
      <w:bookmarkStart w:id="23" w:name="_Toc368680608"/>
      <w:bookmarkStart w:id="24" w:name="_Toc368680662"/>
      <w:bookmarkStart w:id="25" w:name="_Toc368680871"/>
      <w:bookmarkStart w:id="26" w:name="_Toc49074106"/>
      <w:bookmarkStart w:id="27" w:name="_Toc49677677"/>
      <w:bookmarkStart w:id="28" w:name="_Toc49680457"/>
      <w:r>
        <w:lastRenderedPageBreak/>
        <w:t xml:space="preserve">FÖRHÅLLNINGSSÄTT </w:t>
      </w:r>
      <w:r w:rsidR="00537AF6">
        <w:t>ÖGON</w:t>
      </w:r>
      <w:bookmarkEnd w:id="28"/>
    </w:p>
    <w:p w14:paraId="5B643362" w14:textId="77777777" w:rsidR="006E3B00" w:rsidRDefault="006E3B00" w:rsidP="006E3B00"/>
    <w:p w14:paraId="1082628D" w14:textId="5AD202F8" w:rsidR="00537AF6" w:rsidRPr="00537AF6" w:rsidRDefault="006E3B00" w:rsidP="006E3B00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603"/>
        <w:gridCol w:w="6685"/>
      </w:tblGrid>
      <w:tr w:rsidR="00537AF6" w:rsidRPr="0039439E" w14:paraId="011E24F5" w14:textId="77777777" w:rsidTr="006B49D9">
        <w:tc>
          <w:tcPr>
            <w:tcW w:w="2660" w:type="dxa"/>
            <w:shd w:val="clear" w:color="auto" w:fill="auto"/>
          </w:tcPr>
          <w:p w14:paraId="195B3433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M</w:t>
            </w:r>
            <w:r w:rsidRPr="0039439E">
              <w:rPr>
                <w:lang w:val="sv-SE"/>
              </w:rPr>
              <w:t>edications</w:t>
            </w:r>
          </w:p>
        </w:tc>
        <w:tc>
          <w:tcPr>
            <w:tcW w:w="6946" w:type="dxa"/>
            <w:shd w:val="clear" w:color="auto" w:fill="auto"/>
          </w:tcPr>
          <w:p w14:paraId="5AEE401B" w14:textId="14E64019" w:rsidR="00537AF6" w:rsidRPr="00537AF6" w:rsidRDefault="00537AF6" w:rsidP="00537AF6">
            <w:r w:rsidRPr="00537AF6">
              <w:t xml:space="preserve">Ögondroppar/ögonsalva, </w:t>
            </w:r>
            <w:r>
              <w:rPr>
                <w:lang w:val="sv-SE"/>
              </w:rPr>
              <w:t>a</w:t>
            </w:r>
            <w:r w:rsidRPr="00537AF6">
              <w:t>ntikoagulantia</w:t>
            </w:r>
          </w:p>
        </w:tc>
      </w:tr>
      <w:tr w:rsidR="00537AF6" w:rsidRPr="0039439E" w14:paraId="160F680E" w14:textId="77777777" w:rsidTr="006B49D9">
        <w:tc>
          <w:tcPr>
            <w:tcW w:w="2660" w:type="dxa"/>
            <w:shd w:val="clear" w:color="auto" w:fill="auto"/>
          </w:tcPr>
          <w:p w14:paraId="7C7C8C30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A</w:t>
            </w:r>
            <w:r w:rsidRPr="0039439E">
              <w:rPr>
                <w:lang w:val="sv-SE"/>
              </w:rPr>
              <w:t>llergies</w:t>
            </w:r>
          </w:p>
        </w:tc>
        <w:tc>
          <w:tcPr>
            <w:tcW w:w="6946" w:type="dxa"/>
            <w:shd w:val="clear" w:color="auto" w:fill="auto"/>
          </w:tcPr>
          <w:p w14:paraId="511B0EB0" w14:textId="77777777" w:rsidR="00537AF6" w:rsidRPr="00537AF6" w:rsidRDefault="00537AF6" w:rsidP="00537AF6">
            <w:r w:rsidRPr="00537AF6">
              <w:t>Överkänsligheter?</w:t>
            </w:r>
          </w:p>
        </w:tc>
      </w:tr>
      <w:tr w:rsidR="00537AF6" w:rsidRPr="0039439E" w14:paraId="7C67C42E" w14:textId="77777777" w:rsidTr="006B49D9">
        <w:tc>
          <w:tcPr>
            <w:tcW w:w="2660" w:type="dxa"/>
            <w:shd w:val="clear" w:color="auto" w:fill="auto"/>
          </w:tcPr>
          <w:p w14:paraId="6817AD10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P</w:t>
            </w:r>
            <w:r w:rsidRPr="0039439E">
              <w:rPr>
                <w:lang w:val="sv-SE"/>
              </w:rPr>
              <w:t>ast medical history</w:t>
            </w:r>
          </w:p>
        </w:tc>
        <w:tc>
          <w:tcPr>
            <w:tcW w:w="6946" w:type="dxa"/>
            <w:shd w:val="clear" w:color="auto" w:fill="auto"/>
          </w:tcPr>
          <w:p w14:paraId="6F571FB1" w14:textId="6E8081B6" w:rsidR="00537AF6" w:rsidRPr="00537AF6" w:rsidRDefault="00537AF6" w:rsidP="00537AF6">
            <w:r w:rsidRPr="00537AF6">
              <w:t>Ögonsjukdomar, tidigare ögonkirurgi</w:t>
            </w:r>
            <w:r>
              <w:rPr>
                <w:lang w:val="sv-SE"/>
              </w:rPr>
              <w:t>, s</w:t>
            </w:r>
            <w:r w:rsidRPr="00537AF6">
              <w:t>ystemsjukdomar som kan påverka ögat (t ex diabetes, hypertoni, herpesinfektion)</w:t>
            </w:r>
          </w:p>
        </w:tc>
      </w:tr>
      <w:tr w:rsidR="00537AF6" w:rsidRPr="0039439E" w14:paraId="10CC9499" w14:textId="77777777" w:rsidTr="006B49D9">
        <w:tc>
          <w:tcPr>
            <w:tcW w:w="2660" w:type="dxa"/>
            <w:shd w:val="clear" w:color="auto" w:fill="auto"/>
          </w:tcPr>
          <w:p w14:paraId="33DE14B8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L</w:t>
            </w:r>
            <w:r w:rsidRPr="0039439E">
              <w:rPr>
                <w:lang w:val="sv-SE"/>
              </w:rPr>
              <w:t>ife circumstances</w:t>
            </w:r>
          </w:p>
        </w:tc>
        <w:tc>
          <w:tcPr>
            <w:tcW w:w="6946" w:type="dxa"/>
            <w:shd w:val="clear" w:color="auto" w:fill="auto"/>
          </w:tcPr>
          <w:p w14:paraId="4284570A" w14:textId="77777777" w:rsidR="00537AF6" w:rsidRPr="00537AF6" w:rsidRDefault="00537AF6" w:rsidP="00537AF6">
            <w:r w:rsidRPr="00537AF6">
              <w:t>Yrke</w:t>
            </w:r>
          </w:p>
          <w:p w14:paraId="69CDA1FF" w14:textId="6A0BE0B0" w:rsidR="00537AF6" w:rsidRPr="00537AF6" w:rsidRDefault="00537AF6" w:rsidP="00537AF6">
            <w:r w:rsidRPr="00537AF6">
              <w:t>Kontaktlinsanvändning</w:t>
            </w:r>
          </w:p>
        </w:tc>
      </w:tr>
      <w:tr w:rsidR="00537AF6" w:rsidRPr="0039439E" w14:paraId="05931240" w14:textId="77777777" w:rsidTr="006B49D9">
        <w:tc>
          <w:tcPr>
            <w:tcW w:w="2660" w:type="dxa"/>
            <w:shd w:val="clear" w:color="auto" w:fill="auto"/>
          </w:tcPr>
          <w:p w14:paraId="136D66B6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E</w:t>
            </w:r>
            <w:r w:rsidRPr="0039439E">
              <w:rPr>
                <w:lang w:val="sv-SE"/>
              </w:rPr>
              <w:t>thanol</w:t>
            </w:r>
          </w:p>
        </w:tc>
        <w:tc>
          <w:tcPr>
            <w:tcW w:w="6946" w:type="dxa"/>
            <w:shd w:val="clear" w:color="auto" w:fill="auto"/>
          </w:tcPr>
          <w:p w14:paraId="6709FF46" w14:textId="6035C271" w:rsidR="00537AF6" w:rsidRPr="00537AF6" w:rsidRDefault="00537AF6" w:rsidP="00537AF6">
            <w:r w:rsidRPr="00537AF6">
              <w:t>Alkohol</w:t>
            </w:r>
          </w:p>
        </w:tc>
      </w:tr>
      <w:tr w:rsidR="00537AF6" w:rsidRPr="0039439E" w14:paraId="67D547E8" w14:textId="77777777" w:rsidTr="006B49D9">
        <w:tc>
          <w:tcPr>
            <w:tcW w:w="2660" w:type="dxa"/>
            <w:shd w:val="clear" w:color="auto" w:fill="auto"/>
          </w:tcPr>
          <w:p w14:paraId="762FD15A" w14:textId="77777777" w:rsidR="00537AF6" w:rsidRPr="0039439E" w:rsidRDefault="00537AF6" w:rsidP="006B49D9">
            <w:pPr>
              <w:pStyle w:val="ListBullet2"/>
              <w:rPr>
                <w:lang w:val="sv-SE"/>
              </w:rPr>
            </w:pPr>
            <w:r w:rsidRPr="0039439E">
              <w:rPr>
                <w:b/>
                <w:lang w:val="sv-SE"/>
              </w:rPr>
              <w:t>S</w:t>
            </w:r>
            <w:r w:rsidRPr="0039439E">
              <w:rPr>
                <w:lang w:val="sv-SE"/>
              </w:rPr>
              <w:t>moking</w:t>
            </w:r>
          </w:p>
        </w:tc>
        <w:tc>
          <w:tcPr>
            <w:tcW w:w="6946" w:type="dxa"/>
            <w:shd w:val="clear" w:color="auto" w:fill="auto"/>
          </w:tcPr>
          <w:p w14:paraId="237F5B10" w14:textId="09714E35" w:rsidR="00537AF6" w:rsidRPr="00537AF6" w:rsidRDefault="00537AF6" w:rsidP="00537AF6">
            <w:r w:rsidRPr="00537AF6">
              <w:t>Tobak</w:t>
            </w:r>
          </w:p>
        </w:tc>
      </w:tr>
    </w:tbl>
    <w:p w14:paraId="51DF237E" w14:textId="77777777" w:rsidR="00537AF6" w:rsidRPr="0039439E" w:rsidRDefault="00537AF6" w:rsidP="006E3B00">
      <w:pPr>
        <w:pStyle w:val="BodyText"/>
        <w:rPr>
          <w:lang w:eastAsia="ja-JP"/>
        </w:rPr>
      </w:pPr>
    </w:p>
    <w:p w14:paraId="1C18613B" w14:textId="77777777" w:rsidR="006E3B00" w:rsidRPr="0039439E" w:rsidRDefault="006E3B00" w:rsidP="006E3B00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Anamnes</w:t>
      </w: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4"/>
        <w:gridCol w:w="8672"/>
      </w:tblGrid>
      <w:tr w:rsidR="007469B1" w:rsidRPr="0079366E" w14:paraId="41D3DA85" w14:textId="77777777" w:rsidTr="006B49D9">
        <w:tc>
          <w:tcPr>
            <w:tcW w:w="534" w:type="dxa"/>
            <w:shd w:val="clear" w:color="auto" w:fill="auto"/>
          </w:tcPr>
          <w:p w14:paraId="46DAE5BC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O</w:t>
            </w:r>
          </w:p>
        </w:tc>
        <w:tc>
          <w:tcPr>
            <w:tcW w:w="8672" w:type="dxa"/>
            <w:shd w:val="clear" w:color="auto" w:fill="auto"/>
          </w:tcPr>
          <w:p w14:paraId="56AC4778" w14:textId="77777777" w:rsidR="007469B1" w:rsidRPr="0079366E" w:rsidRDefault="007469B1" w:rsidP="006B49D9">
            <w:pPr>
              <w:pStyle w:val="Checkbox"/>
            </w:pPr>
            <w:r w:rsidRPr="0079366E">
              <w:t>Debuthastighet</w:t>
            </w:r>
          </w:p>
          <w:p w14:paraId="2A3EAF32" w14:textId="77777777" w:rsidR="007469B1" w:rsidRPr="0079366E" w:rsidRDefault="007469B1" w:rsidP="006B49D9">
            <w:pPr>
              <w:pStyle w:val="Checkbox"/>
            </w:pPr>
            <w:r w:rsidRPr="0079366E">
              <w:t>Aktivitet vid debut (t ex trauma, aktivitet med risk för främmande kropp)</w:t>
            </w:r>
          </w:p>
        </w:tc>
      </w:tr>
      <w:tr w:rsidR="007469B1" w:rsidRPr="0079366E" w14:paraId="684E5C34" w14:textId="77777777" w:rsidTr="006B49D9">
        <w:tc>
          <w:tcPr>
            <w:tcW w:w="534" w:type="dxa"/>
            <w:shd w:val="clear" w:color="auto" w:fill="auto"/>
          </w:tcPr>
          <w:p w14:paraId="7772F37C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P</w:t>
            </w:r>
          </w:p>
        </w:tc>
        <w:tc>
          <w:tcPr>
            <w:tcW w:w="8672" w:type="dxa"/>
            <w:shd w:val="clear" w:color="auto" w:fill="auto"/>
          </w:tcPr>
          <w:p w14:paraId="0FF3CDB7" w14:textId="77777777" w:rsidR="007469B1" w:rsidRPr="0079366E" w:rsidRDefault="007469B1" w:rsidP="006B49D9">
            <w:pPr>
              <w:pStyle w:val="Checkbox"/>
            </w:pPr>
            <w:r w:rsidRPr="0079366E">
              <w:t>Ett eller bägge ögonen</w:t>
            </w:r>
          </w:p>
          <w:p w14:paraId="1727AE17" w14:textId="77777777" w:rsidR="007469B1" w:rsidRPr="0079366E" w:rsidRDefault="007469B1" w:rsidP="006B49D9">
            <w:pPr>
              <w:pStyle w:val="Checkbox"/>
            </w:pPr>
            <w:r w:rsidRPr="0079366E">
              <w:t>Hela synfält eller delar därav</w:t>
            </w:r>
          </w:p>
        </w:tc>
      </w:tr>
      <w:tr w:rsidR="007469B1" w:rsidRPr="0079366E" w14:paraId="5F27D0D1" w14:textId="77777777" w:rsidTr="006B49D9">
        <w:tc>
          <w:tcPr>
            <w:tcW w:w="534" w:type="dxa"/>
            <w:shd w:val="clear" w:color="auto" w:fill="auto"/>
          </w:tcPr>
          <w:p w14:paraId="21342B68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Q</w:t>
            </w:r>
          </w:p>
        </w:tc>
        <w:tc>
          <w:tcPr>
            <w:tcW w:w="8672" w:type="dxa"/>
            <w:shd w:val="clear" w:color="auto" w:fill="auto"/>
          </w:tcPr>
          <w:p w14:paraId="6971F990" w14:textId="77777777" w:rsidR="007469B1" w:rsidRPr="0079366E" w:rsidRDefault="007469B1" w:rsidP="006B49D9">
            <w:pPr>
              <w:pStyle w:val="Checkbox"/>
            </w:pPr>
            <w:r w:rsidRPr="0079366E">
              <w:t>Ögonsmärta, skav, klåda</w:t>
            </w:r>
          </w:p>
          <w:p w14:paraId="547FFFC6" w14:textId="77777777" w:rsidR="007469B1" w:rsidRPr="0079366E" w:rsidRDefault="007469B1" w:rsidP="006B49D9">
            <w:pPr>
              <w:pStyle w:val="Checkbox"/>
            </w:pPr>
            <w:r w:rsidRPr="0079366E">
              <w:t>Synnedsättning</w:t>
            </w:r>
          </w:p>
          <w:p w14:paraId="4D842F70" w14:textId="77777777" w:rsidR="007469B1" w:rsidRPr="0079366E" w:rsidRDefault="007469B1" w:rsidP="006B49D9">
            <w:pPr>
              <w:pStyle w:val="Checkbox"/>
            </w:pPr>
            <w:r w:rsidRPr="0079366E">
              <w:t>Synförändringar (t ex halo, floaters, blixtrar, synflimmer, metamorfopsier)</w:t>
            </w:r>
          </w:p>
          <w:p w14:paraId="631CB3BA" w14:textId="77777777" w:rsidR="007469B1" w:rsidRPr="0079366E" w:rsidRDefault="007469B1" w:rsidP="006B49D9">
            <w:pPr>
              <w:pStyle w:val="Checkbox"/>
            </w:pPr>
            <w:r w:rsidRPr="0079366E">
              <w:t>Diplopi:  monokulärt (försvinner ej när andra ögat maskeras) vs binokulärt (försvinner när ett eller det andra ögat maskeras)</w:t>
            </w:r>
          </w:p>
        </w:tc>
      </w:tr>
      <w:tr w:rsidR="007469B1" w:rsidRPr="0079366E" w14:paraId="136AE13C" w14:textId="77777777" w:rsidTr="006B49D9">
        <w:tc>
          <w:tcPr>
            <w:tcW w:w="534" w:type="dxa"/>
            <w:shd w:val="clear" w:color="auto" w:fill="auto"/>
          </w:tcPr>
          <w:p w14:paraId="1582D17F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R</w:t>
            </w:r>
          </w:p>
        </w:tc>
        <w:tc>
          <w:tcPr>
            <w:tcW w:w="8672" w:type="dxa"/>
            <w:shd w:val="clear" w:color="auto" w:fill="auto"/>
          </w:tcPr>
          <w:p w14:paraId="56ABBA5F" w14:textId="77777777" w:rsidR="007469B1" w:rsidRPr="0079366E" w:rsidRDefault="007469B1" w:rsidP="006B49D9">
            <w:pPr>
              <w:pStyle w:val="Checkbox"/>
            </w:pPr>
            <w:r w:rsidRPr="0079366E">
              <w:t>Ökad smärta vid ljus</w:t>
            </w:r>
          </w:p>
          <w:p w14:paraId="1519A20F" w14:textId="77777777" w:rsidR="007469B1" w:rsidRPr="0079366E" w:rsidRDefault="007469B1" w:rsidP="006B49D9">
            <w:pPr>
              <w:pStyle w:val="Checkbox"/>
            </w:pPr>
            <w:r w:rsidRPr="0079366E">
              <w:t>Ökad smärta vid ögonrörelser</w:t>
            </w:r>
          </w:p>
        </w:tc>
      </w:tr>
      <w:tr w:rsidR="007469B1" w:rsidRPr="0079366E" w14:paraId="287C4B2E" w14:textId="77777777" w:rsidTr="006B49D9">
        <w:tc>
          <w:tcPr>
            <w:tcW w:w="534" w:type="dxa"/>
            <w:shd w:val="clear" w:color="auto" w:fill="auto"/>
          </w:tcPr>
          <w:p w14:paraId="064F6EBA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S</w:t>
            </w:r>
          </w:p>
        </w:tc>
        <w:tc>
          <w:tcPr>
            <w:tcW w:w="8672" w:type="dxa"/>
            <w:shd w:val="clear" w:color="auto" w:fill="auto"/>
          </w:tcPr>
          <w:p w14:paraId="30578454" w14:textId="77777777" w:rsidR="007469B1" w:rsidRPr="0079366E" w:rsidRDefault="007469B1" w:rsidP="006B49D9">
            <w:pPr>
              <w:pStyle w:val="Checkbox"/>
            </w:pPr>
            <w:r w:rsidRPr="0079366E">
              <w:t>Gradering av besvären</w:t>
            </w:r>
          </w:p>
        </w:tc>
      </w:tr>
      <w:tr w:rsidR="007469B1" w:rsidRPr="0079366E" w14:paraId="48082E02" w14:textId="77777777" w:rsidTr="006B49D9">
        <w:tc>
          <w:tcPr>
            <w:tcW w:w="534" w:type="dxa"/>
            <w:shd w:val="clear" w:color="auto" w:fill="auto"/>
          </w:tcPr>
          <w:p w14:paraId="435CF42F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T</w:t>
            </w:r>
          </w:p>
        </w:tc>
        <w:tc>
          <w:tcPr>
            <w:tcW w:w="8672" w:type="dxa"/>
            <w:shd w:val="clear" w:color="auto" w:fill="auto"/>
          </w:tcPr>
          <w:p w14:paraId="60108C0F" w14:textId="77777777" w:rsidR="007469B1" w:rsidRPr="0079366E" w:rsidRDefault="007469B1" w:rsidP="006B49D9">
            <w:pPr>
              <w:pStyle w:val="Checkbox"/>
            </w:pPr>
            <w:r w:rsidRPr="0079366E">
              <w:t>Symptomdynamik</w:t>
            </w:r>
          </w:p>
          <w:p w14:paraId="75DA053F" w14:textId="77777777" w:rsidR="007469B1" w:rsidRPr="0079366E" w:rsidRDefault="007469B1" w:rsidP="006B49D9">
            <w:pPr>
              <w:pStyle w:val="Checkbox"/>
            </w:pPr>
            <w:r w:rsidRPr="0079366E">
              <w:t>Tidigare liknande episoder</w:t>
            </w:r>
          </w:p>
        </w:tc>
      </w:tr>
      <w:tr w:rsidR="007469B1" w:rsidRPr="0079366E" w14:paraId="098CE66A" w14:textId="77777777" w:rsidTr="006B49D9">
        <w:tc>
          <w:tcPr>
            <w:tcW w:w="534" w:type="dxa"/>
            <w:shd w:val="clear" w:color="auto" w:fill="auto"/>
          </w:tcPr>
          <w:p w14:paraId="7CD9E0C2" w14:textId="77777777" w:rsidR="007469B1" w:rsidRPr="0079366E" w:rsidRDefault="007469B1" w:rsidP="006B49D9">
            <w:pPr>
              <w:rPr>
                <w:b/>
              </w:rPr>
            </w:pPr>
            <w:r w:rsidRPr="0079366E">
              <w:rPr>
                <w:b/>
              </w:rPr>
              <w:t>+</w:t>
            </w:r>
          </w:p>
        </w:tc>
        <w:tc>
          <w:tcPr>
            <w:tcW w:w="8672" w:type="dxa"/>
            <w:shd w:val="clear" w:color="auto" w:fill="auto"/>
          </w:tcPr>
          <w:p w14:paraId="4D90711B" w14:textId="77777777" w:rsidR="007469B1" w:rsidRPr="0079366E" w:rsidRDefault="007469B1" w:rsidP="006B49D9">
            <w:pPr>
              <w:pStyle w:val="Checkbox"/>
            </w:pPr>
            <w:r w:rsidRPr="0079366E">
              <w:t>Förändring i ögats utseende</w:t>
            </w:r>
          </w:p>
          <w:p w14:paraId="394FF1C0" w14:textId="77777777" w:rsidR="007469B1" w:rsidRPr="0079366E" w:rsidRDefault="007469B1" w:rsidP="006B49D9">
            <w:pPr>
              <w:pStyle w:val="Checkbox"/>
            </w:pPr>
            <w:r w:rsidRPr="0079366E">
              <w:t>Ökat/minskat tårflöde</w:t>
            </w:r>
          </w:p>
          <w:p w14:paraId="4AFA1D87" w14:textId="77777777" w:rsidR="007469B1" w:rsidRPr="0079366E" w:rsidRDefault="007469B1" w:rsidP="006B49D9">
            <w:pPr>
              <w:pStyle w:val="Checkbox"/>
            </w:pPr>
            <w:r w:rsidRPr="0079366E">
              <w:t>Övriga symptom (t ex huvudvärk, symtom som talar för systemsjukdomar)</w:t>
            </w:r>
          </w:p>
          <w:p w14:paraId="784BA885" w14:textId="77777777" w:rsidR="007469B1" w:rsidRPr="0079366E" w:rsidRDefault="007469B1" w:rsidP="006B49D9">
            <w:pPr>
              <w:pStyle w:val="Checkbox"/>
            </w:pPr>
            <w:r w:rsidRPr="0079366E">
              <w:t>Annan sjuk i liknande</w:t>
            </w:r>
          </w:p>
        </w:tc>
      </w:tr>
    </w:tbl>
    <w:p w14:paraId="429E5A4F" w14:textId="77777777" w:rsidR="006E3B00" w:rsidRPr="0039439E" w:rsidRDefault="006E3B00" w:rsidP="006E3B00">
      <w:pPr>
        <w:tabs>
          <w:tab w:val="left" w:pos="2835"/>
        </w:tabs>
        <w:rPr>
          <w:lang w:eastAsia="ja-JP"/>
        </w:rPr>
      </w:pPr>
    </w:p>
    <w:p w14:paraId="4FFB60E4" w14:textId="3E583A73" w:rsidR="006E3B00" w:rsidRPr="0039439E" w:rsidRDefault="006E3B00" w:rsidP="006E3B00">
      <w:pPr>
        <w:pStyle w:val="BodyText"/>
        <w:rPr>
          <w:b/>
          <w:lang w:eastAsia="ja-JP"/>
        </w:rPr>
      </w:pPr>
      <w:r w:rsidRPr="0039439E">
        <w:rPr>
          <w:b/>
          <w:lang w:eastAsia="ja-JP"/>
        </w:rPr>
        <w:t>S</w:t>
      </w:r>
      <w:r w:rsidR="00B52FAC">
        <w:rPr>
          <w:b/>
          <w:lang w:eastAsia="ja-JP"/>
        </w:rPr>
        <w:t>creening s</w:t>
      </w:r>
      <w:r w:rsidRPr="0039439E">
        <w:rPr>
          <w:b/>
          <w:lang w:eastAsia="ja-JP"/>
        </w:rPr>
        <w:t>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526"/>
        <w:gridCol w:w="7762"/>
      </w:tblGrid>
      <w:tr w:rsidR="006E3B00" w:rsidRPr="0039439E" w14:paraId="324113E9" w14:textId="77777777" w:rsidTr="00B52FAC">
        <w:tc>
          <w:tcPr>
            <w:tcW w:w="1526" w:type="dxa"/>
            <w:shd w:val="clear" w:color="auto" w:fill="auto"/>
          </w:tcPr>
          <w:p w14:paraId="79C0DCA6" w14:textId="6DA175D7" w:rsidR="006E3B00" w:rsidRPr="00B52FAC" w:rsidRDefault="00B52FAC" w:rsidP="00B52FAC">
            <w:r w:rsidRPr="00B52FAC">
              <w:t>Yttre inspektion</w:t>
            </w:r>
          </w:p>
        </w:tc>
        <w:tc>
          <w:tcPr>
            <w:tcW w:w="7762" w:type="dxa"/>
            <w:shd w:val="clear" w:color="auto" w:fill="auto"/>
          </w:tcPr>
          <w:p w14:paraId="3E78516F" w14:textId="77777777" w:rsidR="00B52FAC" w:rsidRPr="00B52FAC" w:rsidRDefault="00B52FAC" w:rsidP="00B52FAC">
            <w:pPr>
              <w:pStyle w:val="ListBullet2"/>
              <w:rPr>
                <w:lang w:val="sv-SE"/>
              </w:rPr>
            </w:pPr>
            <w:r w:rsidRPr="00B52FAC">
              <w:rPr>
                <w:lang w:val="sv-SE"/>
              </w:rPr>
              <w:t>Orbita, ögonlock och tårapparat:  svullnad, rodnad, deformitet?</w:t>
            </w:r>
          </w:p>
          <w:p w14:paraId="76DDB3A1" w14:textId="2A146CCE" w:rsidR="006E3B00" w:rsidRPr="00B52FAC" w:rsidRDefault="00B52FAC" w:rsidP="006B49D9">
            <w:pPr>
              <w:pStyle w:val="ListBullet2"/>
              <w:rPr>
                <w:lang w:val="sv-SE"/>
              </w:rPr>
            </w:pPr>
            <w:r w:rsidRPr="00B52FAC">
              <w:rPr>
                <w:lang w:val="sv-SE"/>
              </w:rPr>
              <w:t>Konjunktiva &amp; kornea:  injektion, kemos, sekretion, främmande kropp, synliga erosioner?</w:t>
            </w:r>
          </w:p>
        </w:tc>
      </w:tr>
      <w:tr w:rsidR="006E3B00" w:rsidRPr="0039439E" w14:paraId="42EBFE6B" w14:textId="77777777" w:rsidTr="00B52FAC">
        <w:tc>
          <w:tcPr>
            <w:tcW w:w="1526" w:type="dxa"/>
            <w:shd w:val="clear" w:color="auto" w:fill="auto"/>
          </w:tcPr>
          <w:p w14:paraId="05A5A532" w14:textId="0CA9DB65" w:rsidR="006E3B00" w:rsidRPr="00B52FAC" w:rsidRDefault="00B52FAC" w:rsidP="00B52FAC">
            <w:r w:rsidRPr="00B52FAC">
              <w:t>Visus</w:t>
            </w:r>
          </w:p>
        </w:tc>
        <w:tc>
          <w:tcPr>
            <w:tcW w:w="7762" w:type="dxa"/>
            <w:shd w:val="clear" w:color="auto" w:fill="auto"/>
          </w:tcPr>
          <w:p w14:paraId="2054734E" w14:textId="77777777" w:rsidR="00B52FAC" w:rsidRPr="0079366E" w:rsidRDefault="00B52FAC" w:rsidP="00B52FAC">
            <w:pPr>
              <w:pStyle w:val="ListBullet2"/>
            </w:pPr>
            <w:r w:rsidRPr="0079366E">
              <w:t>Höger öga</w:t>
            </w:r>
          </w:p>
          <w:p w14:paraId="3EBF1095" w14:textId="28F5FDEB" w:rsidR="006E3B00" w:rsidRPr="0039439E" w:rsidRDefault="00B52FAC" w:rsidP="006B49D9">
            <w:pPr>
              <w:pStyle w:val="ListBullet2"/>
            </w:pPr>
            <w:r w:rsidRPr="0079366E">
              <w:t>Vänster öga</w:t>
            </w:r>
          </w:p>
        </w:tc>
      </w:tr>
      <w:tr w:rsidR="00B52FAC" w:rsidRPr="0039439E" w14:paraId="08EA48EA" w14:textId="77777777" w:rsidTr="00B52FAC">
        <w:tc>
          <w:tcPr>
            <w:tcW w:w="1526" w:type="dxa"/>
            <w:shd w:val="clear" w:color="auto" w:fill="auto"/>
          </w:tcPr>
          <w:p w14:paraId="18955737" w14:textId="60D3F032" w:rsidR="00B52FAC" w:rsidRPr="00B52FAC" w:rsidRDefault="00B52FAC" w:rsidP="00B52FAC">
            <w:r w:rsidRPr="00B52FAC">
              <w:t>Pupiller</w:t>
            </w:r>
          </w:p>
        </w:tc>
        <w:tc>
          <w:tcPr>
            <w:tcW w:w="7762" w:type="dxa"/>
            <w:shd w:val="clear" w:color="auto" w:fill="auto"/>
          </w:tcPr>
          <w:p w14:paraId="50FAFCBA" w14:textId="3AC7E9D4" w:rsidR="00B52FAC" w:rsidRPr="0079366E" w:rsidRDefault="00B52FAC" w:rsidP="00B52FAC">
            <w:pPr>
              <w:pStyle w:val="ListBullet2"/>
            </w:pPr>
            <w:r>
              <w:t>S</w:t>
            </w:r>
            <w:r w:rsidRPr="0079366E">
              <w:t>torlek</w:t>
            </w:r>
          </w:p>
          <w:p w14:paraId="47BE421D" w14:textId="77777777" w:rsidR="00B52FAC" w:rsidRPr="0079366E" w:rsidRDefault="00B52FAC" w:rsidP="00B52FAC">
            <w:pPr>
              <w:pStyle w:val="ListBullet2"/>
            </w:pPr>
            <w:r w:rsidRPr="0079366E">
              <w:t>Ljusreaktion (direkt och indirekt)</w:t>
            </w:r>
          </w:p>
          <w:p w14:paraId="343FA6AF" w14:textId="38B97177" w:rsidR="00B52FAC" w:rsidRPr="0079366E" w:rsidRDefault="00B52FAC" w:rsidP="00B52FAC">
            <w:pPr>
              <w:pStyle w:val="ListBullet2"/>
            </w:pPr>
            <w:r w:rsidRPr="0079366E">
              <w:t>Swinging flashlight tes</w:t>
            </w:r>
            <w:r>
              <w:t>t</w:t>
            </w:r>
          </w:p>
        </w:tc>
      </w:tr>
    </w:tbl>
    <w:p w14:paraId="728C23FD" w14:textId="77777777" w:rsidR="006E3B00" w:rsidRDefault="006E3B00" w:rsidP="006E3B00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</w:rPr>
      </w:pPr>
    </w:p>
    <w:p w14:paraId="3458BF8F" w14:textId="77777777" w:rsidR="00D704FC" w:rsidRPr="00D704FC" w:rsidRDefault="00D704FC">
      <w:pPr>
        <w:rPr>
          <w:b/>
          <w:bCs/>
          <w:lang w:val="sv-SE"/>
        </w:rPr>
      </w:pPr>
      <w:r w:rsidRPr="00D704FC">
        <w:rPr>
          <w:b/>
          <w:bCs/>
          <w:lang w:val="sv-SE"/>
        </w:rPr>
        <w:t>Hypotesdriven status</w:t>
      </w:r>
    </w:p>
    <w:p w14:paraId="0A64D2BD" w14:textId="4F1FBE8C" w:rsidR="006E3B00" w:rsidRDefault="00D704FC">
      <w:pPr>
        <w:rPr>
          <w:rFonts w:eastAsiaTheme="majorEastAsia" w:cstheme="majorBidi"/>
          <w:bCs/>
          <w:szCs w:val="32"/>
          <w:lang w:val="sv-SE" w:eastAsia="sv-SE"/>
        </w:rPr>
      </w:pPr>
      <w:r>
        <w:rPr>
          <w:lang w:val="sv-SE"/>
        </w:rPr>
        <w:t xml:space="preserve">Se </w:t>
      </w:r>
      <w:hyperlink r:id="rId11" w:history="1">
        <w:r w:rsidRPr="00D704FC">
          <w:rPr>
            <w:rStyle w:val="Hyperlink"/>
            <w:lang w:val="sv-SE"/>
          </w:rPr>
          <w:t>SWESEM Akut oftalmologi</w:t>
        </w:r>
      </w:hyperlink>
      <w:r w:rsidR="006E3B00">
        <w:br w:type="page"/>
      </w:r>
    </w:p>
    <w:p w14:paraId="3FEA093B" w14:textId="054D87F1" w:rsidR="007E32A7" w:rsidRPr="003A6707" w:rsidRDefault="00BC4BD5" w:rsidP="003A6707">
      <w:pPr>
        <w:pStyle w:val="Heading1"/>
      </w:pPr>
      <w:bookmarkStart w:id="29" w:name="_Toc49680458"/>
      <w:r w:rsidRPr="003A6707">
        <w:lastRenderedPageBreak/>
        <w:t>I:  CORTEX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9"/>
    </w:p>
    <w:p w14:paraId="1070E917" w14:textId="77777777" w:rsidR="00BC4BD5" w:rsidRPr="00021489" w:rsidRDefault="00BC4BD5" w:rsidP="003A6707">
      <w:pPr>
        <w:pStyle w:val="Heading2"/>
      </w:pPr>
      <w:bookmarkStart w:id="30" w:name="_Toc316651564"/>
      <w:bookmarkStart w:id="31" w:name="_Toc317260834"/>
      <w:bookmarkStart w:id="32" w:name="_Toc317262062"/>
      <w:bookmarkStart w:id="33" w:name="_Toc317354318"/>
      <w:bookmarkStart w:id="34" w:name="_Toc368680609"/>
      <w:bookmarkStart w:id="35" w:name="_Toc368680663"/>
      <w:bookmarkStart w:id="36" w:name="_Toc368680872"/>
      <w:bookmarkStart w:id="37" w:name="_Toc49074107"/>
      <w:bookmarkStart w:id="38" w:name="_Toc49677678"/>
      <w:bookmarkStart w:id="39" w:name="_Toc49680459"/>
      <w:r w:rsidRPr="00021489">
        <w:t>1-Dysfasi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</w:p>
    <w:p w14:paraId="56AAC3DD" w14:textId="354AB40C" w:rsidR="00BC4BD5" w:rsidRDefault="0032156E" w:rsidP="00BC4BD5">
      <w:r>
        <w:t>1-</w:t>
      </w:r>
      <w:r w:rsidR="006127FE">
        <w:t>Vad menas med ’a</w:t>
      </w:r>
      <w:r w:rsidR="00BC4BD5">
        <w:t>fasi’?</w:t>
      </w:r>
      <w:r w:rsidR="006127FE">
        <w:t xml:space="preserve"> (</w:t>
      </w:r>
      <w:hyperlink r:id="rId12" w:history="1">
        <w:r w:rsidR="006127FE" w:rsidRPr="006127FE">
          <w:rPr>
            <w:rStyle w:val="Hyperlink"/>
          </w:rPr>
          <w:t>https://en.wikipedia.org/wiki/Aphasia</w:t>
        </w:r>
      </w:hyperlink>
      <w:r w:rsidR="006127FE">
        <w:t>)</w:t>
      </w:r>
    </w:p>
    <w:p w14:paraId="7028CB13" w14:textId="77777777" w:rsidR="00BC4BD5" w:rsidRDefault="00BC4BD5" w:rsidP="00BC4BD5"/>
    <w:p w14:paraId="06C8A5B9" w14:textId="77777777" w:rsidR="006B73A0" w:rsidRDefault="006B73A0" w:rsidP="00BC4BD5"/>
    <w:p w14:paraId="023E8E0C" w14:textId="77777777" w:rsidR="006B73A0" w:rsidRDefault="006B73A0" w:rsidP="00BC4BD5"/>
    <w:p w14:paraId="68039747" w14:textId="67215734" w:rsidR="00BC4BD5" w:rsidRDefault="0032156E" w:rsidP="00BC4BD5">
      <w:r>
        <w:t>2-</w:t>
      </w:r>
      <w:r w:rsidR="00BC4BD5">
        <w:t xml:space="preserve">Var sitter patologin vid expressiv </w:t>
      </w:r>
      <w:r w:rsidR="00F10832">
        <w:t>afasi</w:t>
      </w:r>
      <w:r w:rsidR="00BC4BD5">
        <w:t>?</w:t>
      </w:r>
      <w:r w:rsidR="006127FE">
        <w:t xml:space="preserve"> (</w:t>
      </w:r>
      <w:hyperlink r:id="rId13" w:history="1">
        <w:r w:rsidR="006127FE" w:rsidRPr="006127FE">
          <w:rPr>
            <w:rStyle w:val="Hyperlink"/>
          </w:rPr>
          <w:t>https://en.wikipedia.org/wiki/Aphasia</w:t>
        </w:r>
      </w:hyperlink>
      <w:r w:rsidR="006127FE">
        <w:t>)</w:t>
      </w:r>
    </w:p>
    <w:p w14:paraId="6CCF76E7" w14:textId="77777777" w:rsidR="00BC4BD5" w:rsidRDefault="00BC4BD5" w:rsidP="00BC4BD5"/>
    <w:p w14:paraId="5A8A7090" w14:textId="77777777" w:rsidR="006B73A0" w:rsidRDefault="006B73A0" w:rsidP="00BC4BD5"/>
    <w:p w14:paraId="34DC1A55" w14:textId="77777777" w:rsidR="006B73A0" w:rsidRDefault="006B73A0" w:rsidP="00BC4BD5"/>
    <w:p w14:paraId="6E115C46" w14:textId="7122922F" w:rsidR="007E32A7" w:rsidRDefault="0032156E" w:rsidP="00BC4BD5">
      <w:r>
        <w:t>3-</w:t>
      </w:r>
      <w:r w:rsidR="00BC4BD5">
        <w:t>V</w:t>
      </w:r>
      <w:r w:rsidR="007E32A7">
        <w:t>ar</w:t>
      </w:r>
      <w:r w:rsidR="00BC4BD5">
        <w:t xml:space="preserve"> sitter patologin vid impressiv</w:t>
      </w:r>
      <w:r w:rsidR="00F10832">
        <w:t xml:space="preserve"> ("receptive") a</w:t>
      </w:r>
      <w:r w:rsidR="00BC4BD5">
        <w:t>fasi?</w:t>
      </w:r>
      <w:r w:rsidR="006127FE">
        <w:t xml:space="preserve"> (</w:t>
      </w:r>
      <w:hyperlink r:id="rId14" w:history="1">
        <w:r w:rsidR="006127FE" w:rsidRPr="006127FE">
          <w:rPr>
            <w:rStyle w:val="Hyperlink"/>
          </w:rPr>
          <w:t>https://en.wikipedia.org/wiki/Aphasia</w:t>
        </w:r>
      </w:hyperlink>
      <w:r w:rsidR="006127FE">
        <w:t>)</w:t>
      </w:r>
    </w:p>
    <w:p w14:paraId="2B0DDA0C" w14:textId="77777777" w:rsidR="007E32A7" w:rsidRDefault="007E32A7" w:rsidP="007E32A7"/>
    <w:p w14:paraId="7AEAFCA7" w14:textId="77777777" w:rsidR="006B73A0" w:rsidRDefault="006B73A0" w:rsidP="007E32A7"/>
    <w:p w14:paraId="0C0D33A9" w14:textId="77777777" w:rsidR="006B73A0" w:rsidRDefault="006B73A0" w:rsidP="007E32A7"/>
    <w:p w14:paraId="4D72D87F" w14:textId="2D861C29" w:rsidR="00692A41" w:rsidRPr="003A6707" w:rsidRDefault="00BC4BD5" w:rsidP="0076280D">
      <w:pPr>
        <w:pStyle w:val="Heading2"/>
      </w:pPr>
      <w:bookmarkStart w:id="40" w:name="_Toc317262063"/>
      <w:bookmarkStart w:id="41" w:name="_Toc317354319"/>
      <w:bookmarkStart w:id="42" w:name="_Toc368680610"/>
      <w:bookmarkStart w:id="43" w:name="_Toc368680664"/>
      <w:bookmarkStart w:id="44" w:name="_Toc368680873"/>
      <w:bookmarkStart w:id="45" w:name="_Toc49074108"/>
      <w:bookmarkStart w:id="46" w:name="_Toc49677679"/>
      <w:bookmarkStart w:id="47" w:name="_Toc49680460"/>
      <w:r w:rsidRPr="00021489">
        <w:t>2-</w:t>
      </w:r>
      <w:r w:rsidR="00692A41" w:rsidRPr="00021489">
        <w:t>Dysartri</w:t>
      </w:r>
      <w:bookmarkEnd w:id="40"/>
      <w:bookmarkEnd w:id="41"/>
      <w:bookmarkEnd w:id="42"/>
      <w:bookmarkEnd w:id="43"/>
      <w:bookmarkEnd w:id="44"/>
      <w:bookmarkEnd w:id="45"/>
      <w:bookmarkEnd w:id="46"/>
      <w:bookmarkEnd w:id="47"/>
    </w:p>
    <w:p w14:paraId="49E86DAE" w14:textId="7DF87381" w:rsidR="00692A41" w:rsidRDefault="0032156E" w:rsidP="007E32A7">
      <w:r>
        <w:t>1-</w:t>
      </w:r>
      <w:r w:rsidR="00692A41">
        <w:t>V</w:t>
      </w:r>
      <w:r w:rsidR="007E32A7">
        <w:t>ad</w:t>
      </w:r>
      <w:r w:rsidR="00692A41">
        <w:t xml:space="preserve"> menas med ’dysartri’?</w:t>
      </w:r>
      <w:r w:rsidR="00F10832">
        <w:t xml:space="preserve"> (</w:t>
      </w:r>
      <w:hyperlink r:id="rId15" w:history="1">
        <w:r w:rsidR="00F10832" w:rsidRPr="00F10832">
          <w:rPr>
            <w:rStyle w:val="Hyperlink"/>
          </w:rPr>
          <w:t>https://en.wikipedia.org/wiki/Dysarthria</w:t>
        </w:r>
      </w:hyperlink>
      <w:r w:rsidR="00F10832">
        <w:t>)</w:t>
      </w:r>
    </w:p>
    <w:p w14:paraId="74C49B7A" w14:textId="77777777" w:rsidR="00692A41" w:rsidRDefault="00692A41" w:rsidP="007E32A7"/>
    <w:p w14:paraId="71838AB8" w14:textId="77777777" w:rsidR="006B73A0" w:rsidRDefault="006B73A0" w:rsidP="007E32A7"/>
    <w:p w14:paraId="23EB9858" w14:textId="77777777" w:rsidR="006B73A0" w:rsidRDefault="006B73A0" w:rsidP="007E32A7"/>
    <w:p w14:paraId="358D8D69" w14:textId="2C422EED" w:rsidR="007E32A7" w:rsidRDefault="0032156E" w:rsidP="007E32A7">
      <w:r>
        <w:t>2-</w:t>
      </w:r>
      <w:r w:rsidR="00692A41">
        <w:t>Var kan patologin befinner sig vid dyastri?</w:t>
      </w:r>
      <w:r w:rsidR="00654885">
        <w:t xml:space="preserve"> (</w:t>
      </w:r>
      <w:hyperlink r:id="rId16" w:history="1">
        <w:r w:rsidR="00654885" w:rsidRPr="00F10832">
          <w:rPr>
            <w:rStyle w:val="Hyperlink"/>
          </w:rPr>
          <w:t>https://en.wikipedia.org/wiki/Dysarthria</w:t>
        </w:r>
      </w:hyperlink>
      <w:r w:rsidR="00654885">
        <w:t>)</w:t>
      </w:r>
    </w:p>
    <w:p w14:paraId="1276B2D0" w14:textId="77777777" w:rsidR="00692A41" w:rsidRDefault="00692A41" w:rsidP="007E32A7"/>
    <w:p w14:paraId="20401D3F" w14:textId="77777777" w:rsidR="006B73A0" w:rsidRDefault="006B73A0" w:rsidP="007E32A7"/>
    <w:p w14:paraId="5E6DBB1D" w14:textId="77777777" w:rsidR="006B73A0" w:rsidRDefault="006B73A0" w:rsidP="007E32A7"/>
    <w:p w14:paraId="6EB69BD8" w14:textId="77777777" w:rsidR="00692A41" w:rsidRPr="00021489" w:rsidRDefault="00692A41" w:rsidP="003A6707">
      <w:pPr>
        <w:pStyle w:val="Heading2"/>
      </w:pPr>
      <w:bookmarkStart w:id="48" w:name="_Toc316651565"/>
      <w:bookmarkStart w:id="49" w:name="_Toc317260835"/>
      <w:bookmarkStart w:id="50" w:name="_Toc317262064"/>
      <w:bookmarkStart w:id="51" w:name="_Toc317354320"/>
      <w:bookmarkStart w:id="52" w:name="_Toc368680611"/>
      <w:bookmarkStart w:id="53" w:name="_Toc368680665"/>
      <w:bookmarkStart w:id="54" w:name="_Toc368680874"/>
      <w:bookmarkStart w:id="55" w:name="_Toc49074109"/>
      <w:bookmarkStart w:id="56" w:name="_Toc49677680"/>
      <w:bookmarkStart w:id="57" w:name="_Toc49680461"/>
      <w:r w:rsidRPr="00021489">
        <w:t>3-Neglekt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</w:p>
    <w:p w14:paraId="6E8595D7" w14:textId="642953A9" w:rsidR="00692A41" w:rsidRDefault="0032156E" w:rsidP="007E32A7">
      <w:r>
        <w:t>1-</w:t>
      </w:r>
      <w:r w:rsidR="00692A41">
        <w:t>V</w:t>
      </w:r>
      <w:r w:rsidR="007E32A7">
        <w:t>ad</w:t>
      </w:r>
      <w:r w:rsidR="00654885">
        <w:t xml:space="preserve"> menas med ’neglec</w:t>
      </w:r>
      <w:r w:rsidR="00692A41">
        <w:t>t’?</w:t>
      </w:r>
      <w:r w:rsidR="00654885">
        <w:t xml:space="preserve"> (</w:t>
      </w:r>
      <w:hyperlink r:id="rId17" w:history="1">
        <w:r w:rsidR="00654885" w:rsidRPr="00654885">
          <w:rPr>
            <w:rStyle w:val="Hyperlink"/>
          </w:rPr>
          <w:t>https://sv.wikipedia.org/wiki/Neglect</w:t>
        </w:r>
      </w:hyperlink>
      <w:r w:rsidR="00654885">
        <w:t>)</w:t>
      </w:r>
    </w:p>
    <w:p w14:paraId="15D25A5C" w14:textId="77777777" w:rsidR="00692A41" w:rsidRDefault="00692A41" w:rsidP="007E32A7"/>
    <w:p w14:paraId="56AEB2FB" w14:textId="77777777" w:rsidR="006B73A0" w:rsidRDefault="006B73A0" w:rsidP="007E32A7"/>
    <w:p w14:paraId="32B0348F" w14:textId="77777777" w:rsidR="006B73A0" w:rsidRDefault="006B73A0" w:rsidP="007E32A7"/>
    <w:p w14:paraId="41E13BA3" w14:textId="253DF75E" w:rsidR="00692A41" w:rsidRDefault="0032156E" w:rsidP="007E32A7">
      <w:r>
        <w:t>2-</w:t>
      </w:r>
      <w:r w:rsidR="00654885">
        <w:t>Var sitter patologin vid neglec</w:t>
      </w:r>
      <w:r w:rsidR="00692A41">
        <w:t>t?</w:t>
      </w:r>
      <w:r w:rsidR="00654885">
        <w:t xml:space="preserve"> (</w:t>
      </w:r>
      <w:hyperlink r:id="rId18" w:history="1">
        <w:r w:rsidR="00654885" w:rsidRPr="00654885">
          <w:rPr>
            <w:rStyle w:val="Hyperlink"/>
          </w:rPr>
          <w:t>https://sv.wikipedia.org/wiki/Neglect</w:t>
        </w:r>
      </w:hyperlink>
      <w:r w:rsidR="00654885">
        <w:t>)</w:t>
      </w:r>
    </w:p>
    <w:p w14:paraId="78B9A93D" w14:textId="77777777" w:rsidR="007E32A7" w:rsidRDefault="007E32A7" w:rsidP="007E32A7"/>
    <w:p w14:paraId="2CDD1071" w14:textId="77777777" w:rsidR="006B73A0" w:rsidRDefault="006B73A0" w:rsidP="007E32A7"/>
    <w:p w14:paraId="7C5C7698" w14:textId="77777777" w:rsidR="006B73A0" w:rsidRDefault="006B73A0">
      <w:pPr>
        <w:rPr>
          <w:rFonts w:ascii="Times" w:eastAsiaTheme="majorEastAsia" w:hAnsi="Times" w:cstheme="majorBidi"/>
          <w:b/>
          <w:bCs/>
          <w:szCs w:val="26"/>
        </w:rPr>
      </w:pPr>
      <w:bookmarkStart w:id="58" w:name="_Toc316651566"/>
      <w:bookmarkStart w:id="59" w:name="_Toc317260836"/>
      <w:r>
        <w:br w:type="page"/>
      </w:r>
    </w:p>
    <w:p w14:paraId="059E7EE0" w14:textId="25C4722A" w:rsidR="00692A41" w:rsidRPr="00021489" w:rsidRDefault="00692A41" w:rsidP="003A6707">
      <w:pPr>
        <w:pStyle w:val="Heading2"/>
      </w:pPr>
      <w:bookmarkStart w:id="60" w:name="_Toc317262065"/>
      <w:bookmarkStart w:id="61" w:name="_Toc317354321"/>
      <w:bookmarkStart w:id="62" w:name="_Toc368680612"/>
      <w:bookmarkStart w:id="63" w:name="_Toc368680666"/>
      <w:bookmarkStart w:id="64" w:name="_Toc368680875"/>
      <w:bookmarkStart w:id="65" w:name="_Toc49074110"/>
      <w:bookmarkStart w:id="66" w:name="_Toc49677681"/>
      <w:bookmarkStart w:id="67" w:name="_Toc49680462"/>
      <w:r w:rsidRPr="00021489">
        <w:lastRenderedPageBreak/>
        <w:t>4-Anopsi</w:t>
      </w:r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</w:p>
    <w:p w14:paraId="2C7618A4" w14:textId="5AC242AB" w:rsidR="007C1720" w:rsidRDefault="0032156E" w:rsidP="007E32A7">
      <w:r>
        <w:t>1-</w:t>
      </w:r>
      <w:r w:rsidR="007C1720">
        <w:t>Vad menas med ’homonym’ vs ’heteronym’ anopsi?</w:t>
      </w:r>
      <w:r w:rsidR="00E042B1">
        <w:t xml:space="preserve"> (</w:t>
      </w:r>
      <w:hyperlink r:id="rId19" w:history="1">
        <w:r w:rsidR="00E042B1" w:rsidRPr="00E042B1">
          <w:rPr>
            <w:rStyle w:val="Hyperlink"/>
          </w:rPr>
          <w:t>https://en.wikipedia.org/wiki/Anopsia</w:t>
        </w:r>
      </w:hyperlink>
      <w:r w:rsidR="00E042B1">
        <w:t>)</w:t>
      </w:r>
    </w:p>
    <w:p w14:paraId="499C0712" w14:textId="77777777" w:rsidR="007C1720" w:rsidRDefault="007C1720" w:rsidP="007E32A7"/>
    <w:p w14:paraId="37CC8542" w14:textId="77777777" w:rsidR="006B73A0" w:rsidRDefault="006B73A0" w:rsidP="007E32A7"/>
    <w:p w14:paraId="071530C3" w14:textId="77777777" w:rsidR="006B73A0" w:rsidRDefault="006B73A0" w:rsidP="007E32A7"/>
    <w:p w14:paraId="01C81FED" w14:textId="3DA7EDCA" w:rsidR="007C1720" w:rsidRDefault="0032156E" w:rsidP="007E32A7">
      <w:r>
        <w:t>2-</w:t>
      </w:r>
      <w:r w:rsidR="007C1720">
        <w:t>Var sitter patologin vid högersidig homonym hemianopsi?</w:t>
      </w:r>
      <w:r w:rsidR="00926182">
        <w:t xml:space="preserve"> (</w:t>
      </w:r>
      <w:hyperlink r:id="rId20" w:history="1">
        <w:r w:rsidR="00926182" w:rsidRPr="00926182">
          <w:rPr>
            <w:rStyle w:val="Hyperlink"/>
          </w:rPr>
          <w:t>https://en.wikipedia.org/wiki/Homonymous_hemianopsia</w:t>
        </w:r>
      </w:hyperlink>
      <w:r w:rsidR="00926182">
        <w:t>)</w:t>
      </w:r>
    </w:p>
    <w:p w14:paraId="757D672A" w14:textId="77777777" w:rsidR="007C1720" w:rsidRDefault="007C1720" w:rsidP="007E32A7"/>
    <w:p w14:paraId="3C211662" w14:textId="77777777" w:rsidR="006B73A0" w:rsidRDefault="006B73A0" w:rsidP="007E32A7"/>
    <w:p w14:paraId="52FC59B1" w14:textId="77777777" w:rsidR="006B73A0" w:rsidRDefault="006B73A0" w:rsidP="007E32A7"/>
    <w:p w14:paraId="66EBAC92" w14:textId="6158CB64" w:rsidR="007C1720" w:rsidRDefault="0032156E" w:rsidP="007E32A7">
      <w:r>
        <w:t>3-</w:t>
      </w:r>
      <w:r w:rsidR="007C1720">
        <w:t xml:space="preserve">Var sitter patologin vid </w:t>
      </w:r>
      <w:r w:rsidR="00BC4BD5">
        <w:t>vänstersidig nedre kvadrantanopsi?</w:t>
      </w:r>
      <w:r w:rsidR="00590E30">
        <w:t xml:space="preserve"> (</w:t>
      </w:r>
      <w:hyperlink r:id="rId21" w:history="1">
        <w:r w:rsidR="00590E30" w:rsidRPr="00590E30">
          <w:rPr>
            <w:rStyle w:val="Hyperlink"/>
          </w:rPr>
          <w:t>https://en.wikipedia.org/wiki/Quadrantanopia</w:t>
        </w:r>
      </w:hyperlink>
      <w:r w:rsidR="00590E30">
        <w:t>)</w:t>
      </w:r>
    </w:p>
    <w:p w14:paraId="7A48469C" w14:textId="77777777" w:rsidR="00BC4BD5" w:rsidRDefault="00BC4BD5" w:rsidP="007E32A7"/>
    <w:p w14:paraId="5C648C89" w14:textId="77777777" w:rsidR="006B73A0" w:rsidRDefault="006B73A0" w:rsidP="007E32A7"/>
    <w:p w14:paraId="3609C5A0" w14:textId="77777777" w:rsidR="006B73A0" w:rsidRDefault="006B73A0" w:rsidP="007E32A7"/>
    <w:p w14:paraId="41C9CC40" w14:textId="4B0BF3DD" w:rsidR="00BC4BD5" w:rsidRDefault="0032156E" w:rsidP="007E32A7">
      <w:r>
        <w:t>4-</w:t>
      </w:r>
      <w:r w:rsidR="00BC4BD5">
        <w:t xml:space="preserve">Var sitter patologin vid </w:t>
      </w:r>
      <w:r w:rsidR="00590E30">
        <w:t>bitemporal hemianopsi?  Vilka tillstånd kan orsaka det? (</w:t>
      </w:r>
      <w:hyperlink r:id="rId22" w:history="1">
        <w:r w:rsidR="00590E30" w:rsidRPr="00590E30">
          <w:rPr>
            <w:rStyle w:val="Hyperlink"/>
          </w:rPr>
          <w:t>https://en.wikipedia.org/wiki/Bitemporal_hemianopsia</w:t>
        </w:r>
      </w:hyperlink>
      <w:r w:rsidR="00590E30">
        <w:t>)</w:t>
      </w:r>
    </w:p>
    <w:p w14:paraId="75AD9D92" w14:textId="77777777" w:rsidR="0058403F" w:rsidRDefault="0058403F" w:rsidP="007E32A7"/>
    <w:p w14:paraId="187042EE" w14:textId="77777777" w:rsidR="006B73A0" w:rsidRDefault="006B73A0" w:rsidP="007E32A7"/>
    <w:p w14:paraId="2FEF5B4D" w14:textId="77777777" w:rsidR="006B73A0" w:rsidRDefault="006B73A0" w:rsidP="007E32A7"/>
    <w:p w14:paraId="2082E094" w14:textId="127A90E7" w:rsidR="00692A41" w:rsidRPr="00021489" w:rsidRDefault="00692A41" w:rsidP="003A6707">
      <w:pPr>
        <w:pStyle w:val="Heading2"/>
      </w:pPr>
      <w:bookmarkStart w:id="68" w:name="_Toc316651567"/>
      <w:bookmarkStart w:id="69" w:name="_Toc317260837"/>
      <w:bookmarkStart w:id="70" w:name="_Toc317262066"/>
      <w:bookmarkStart w:id="71" w:name="_Toc317354322"/>
      <w:bookmarkStart w:id="72" w:name="_Toc368680613"/>
      <w:bookmarkStart w:id="73" w:name="_Toc368680667"/>
      <w:bookmarkStart w:id="74" w:name="_Toc368680876"/>
      <w:bookmarkStart w:id="75" w:name="_Toc49074111"/>
      <w:bookmarkStart w:id="76" w:name="_Toc49677682"/>
      <w:bookmarkStart w:id="77" w:name="_Toc49680463"/>
      <w:r w:rsidRPr="00021489">
        <w:t>5-</w:t>
      </w:r>
      <w:bookmarkEnd w:id="68"/>
      <w:r w:rsidR="00590E30">
        <w:t>Primärmotor cortex</w:t>
      </w:r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</w:p>
    <w:p w14:paraId="57EE4F07" w14:textId="48C24DA4" w:rsidR="0058403F" w:rsidRDefault="0032156E" w:rsidP="007E32A7">
      <w:r>
        <w:t>1-</w:t>
      </w:r>
      <w:r w:rsidR="00692A41">
        <w:t>H</w:t>
      </w:r>
      <w:r w:rsidR="003F55A3">
        <w:t>ur är prim</w:t>
      </w:r>
      <w:r w:rsidR="00590E30">
        <w:t xml:space="preserve">ärmotor cortex organiserad?  Vad menas med "homunculus"? </w:t>
      </w:r>
      <w:r w:rsidR="00EA5875">
        <w:t>(</w:t>
      </w:r>
      <w:hyperlink r:id="rId23" w:history="1">
        <w:r w:rsidR="00EA5875" w:rsidRPr="00EA5875">
          <w:rPr>
            <w:rStyle w:val="Hyperlink"/>
          </w:rPr>
          <w:t>https://en.wikipedia.org/wiki/Primary_motor_cortex</w:t>
        </w:r>
      </w:hyperlink>
      <w:r w:rsidR="00EA5875">
        <w:t xml:space="preserve"> </w:t>
      </w:r>
      <w:r w:rsidR="00037ED4">
        <w:t>Introduktion + Homunculus)</w:t>
      </w:r>
    </w:p>
    <w:p w14:paraId="6C5AA166" w14:textId="77777777" w:rsidR="00692A41" w:rsidRDefault="00692A41" w:rsidP="007E32A7"/>
    <w:p w14:paraId="6B2D1921" w14:textId="77777777" w:rsidR="00590E30" w:rsidRDefault="00590E30" w:rsidP="007E32A7"/>
    <w:p w14:paraId="0C8E5A17" w14:textId="77777777" w:rsidR="006B73A0" w:rsidRDefault="006B73A0" w:rsidP="007E32A7"/>
    <w:p w14:paraId="6356E473" w14:textId="01AF5E05" w:rsidR="00EA5875" w:rsidRPr="00DA03E4" w:rsidRDefault="0032156E" w:rsidP="007E32A7">
      <w:pPr>
        <w:rPr>
          <w:lang w:val="en-US"/>
        </w:rPr>
      </w:pPr>
      <w:r>
        <w:t>2-</w:t>
      </w:r>
      <w:r w:rsidR="00EA5875">
        <w:t xml:space="preserve">Påverkas individuella muskler av en skada till primärmotor cortex? </w:t>
      </w:r>
      <w:r w:rsidR="00EA5875" w:rsidRPr="00DA03E4">
        <w:rPr>
          <w:lang w:val="en-US"/>
        </w:rPr>
        <w:t>(</w:t>
      </w:r>
      <w:hyperlink r:id="rId24" w:history="1">
        <w:r w:rsidR="00EA5875" w:rsidRPr="00DA03E4">
          <w:rPr>
            <w:rStyle w:val="Hyperlink"/>
            <w:lang w:val="en-US"/>
          </w:rPr>
          <w:t>https://en.wikipedia.org/wiki/Primary_motor_cortex</w:t>
        </w:r>
      </w:hyperlink>
      <w:r w:rsidR="00D0682D" w:rsidRPr="00DA03E4">
        <w:rPr>
          <w:lang w:val="en-US"/>
        </w:rPr>
        <w:t xml:space="preserve"> Common Misconceptions)</w:t>
      </w:r>
    </w:p>
    <w:p w14:paraId="3DC09732" w14:textId="77777777" w:rsidR="007E32A7" w:rsidRPr="00DA03E4" w:rsidRDefault="007E32A7" w:rsidP="007E32A7">
      <w:pPr>
        <w:rPr>
          <w:lang w:val="en-US"/>
        </w:rPr>
      </w:pPr>
    </w:p>
    <w:p w14:paraId="20753028" w14:textId="77777777" w:rsidR="00593D3E" w:rsidRPr="00DA03E4" w:rsidRDefault="00593D3E">
      <w:pPr>
        <w:rPr>
          <w:b/>
          <w:lang w:val="en-US"/>
        </w:rPr>
      </w:pPr>
    </w:p>
    <w:p w14:paraId="1332B90D" w14:textId="77777777" w:rsidR="003A6707" w:rsidRPr="00DA03E4" w:rsidRDefault="003A6707">
      <w:pPr>
        <w:rPr>
          <w:rFonts w:ascii="Times" w:eastAsiaTheme="majorEastAsia" w:hAnsi="Times" w:cstheme="majorBidi"/>
          <w:bCs/>
          <w:szCs w:val="32"/>
          <w:lang w:val="en-US"/>
        </w:rPr>
      </w:pPr>
      <w:r w:rsidRPr="00DA03E4">
        <w:rPr>
          <w:lang w:val="en-US"/>
        </w:rPr>
        <w:br w:type="page"/>
      </w:r>
    </w:p>
    <w:p w14:paraId="4AC543F3" w14:textId="54609E90" w:rsidR="00021489" w:rsidRDefault="00021489" w:rsidP="003A6707">
      <w:pPr>
        <w:pStyle w:val="Heading1"/>
      </w:pPr>
      <w:bookmarkStart w:id="78" w:name="_Toc316651568"/>
      <w:bookmarkStart w:id="79" w:name="_Toc317260838"/>
      <w:bookmarkStart w:id="80" w:name="_Toc317262067"/>
      <w:bookmarkStart w:id="81" w:name="_Toc317354323"/>
      <w:bookmarkStart w:id="82" w:name="_Toc368680614"/>
      <w:bookmarkStart w:id="83" w:name="_Toc368680668"/>
      <w:bookmarkStart w:id="84" w:name="_Toc368680877"/>
      <w:bookmarkStart w:id="85" w:name="_Toc49074112"/>
      <w:bookmarkStart w:id="86" w:name="_Toc49677683"/>
      <w:bookmarkStart w:id="87" w:name="_Toc49680464"/>
      <w:r>
        <w:lastRenderedPageBreak/>
        <w:t>II:  HJÄR</w:t>
      </w:r>
      <w:r w:rsidR="002E6A26">
        <w:t>NSTAM, LILLHJÄRNA, KRANIAL</w:t>
      </w:r>
      <w:r>
        <w:t>NERVER</w:t>
      </w:r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</w:p>
    <w:p w14:paraId="6440280F" w14:textId="77777777" w:rsidR="003A6707" w:rsidRDefault="003A6707" w:rsidP="004F0C12"/>
    <w:p w14:paraId="1ADAD26B" w14:textId="77777777" w:rsidR="003A6707" w:rsidRDefault="003A6707" w:rsidP="003A6707">
      <w:pPr>
        <w:pStyle w:val="Heading2"/>
      </w:pPr>
      <w:bookmarkStart w:id="88" w:name="_Toc316651569"/>
      <w:bookmarkStart w:id="89" w:name="_Toc317260839"/>
      <w:bookmarkStart w:id="90" w:name="_Toc317262068"/>
      <w:bookmarkStart w:id="91" w:name="_Toc317354324"/>
      <w:bookmarkStart w:id="92" w:name="_Toc368680615"/>
      <w:bookmarkStart w:id="93" w:name="_Toc368680669"/>
      <w:bookmarkStart w:id="94" w:name="_Toc368680878"/>
      <w:bookmarkStart w:id="95" w:name="_Toc49074113"/>
      <w:bookmarkStart w:id="96" w:name="_Toc49677684"/>
      <w:bookmarkStart w:id="97" w:name="_Toc49680465"/>
      <w:r>
        <w:t>1-Konjugerad ögondeviation</w:t>
      </w:r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</w:p>
    <w:p w14:paraId="09174CAB" w14:textId="036CD70D" w:rsidR="003A6707" w:rsidRDefault="0032156E" w:rsidP="004F0C12">
      <w:r>
        <w:t>1-</w:t>
      </w:r>
      <w:r w:rsidR="00D0682D">
        <w:t xml:space="preserve">Vad menas med </w:t>
      </w:r>
      <w:r w:rsidR="003A6707">
        <w:t>konjugera</w:t>
      </w:r>
      <w:r w:rsidR="00D0682D">
        <w:t>d</w:t>
      </w:r>
      <w:r w:rsidR="003A6707">
        <w:t xml:space="preserve"> ögondeviation</w:t>
      </w:r>
      <w:r w:rsidR="001D5162">
        <w:t xml:space="preserve"> ("gaze palsy"</w:t>
      </w:r>
      <w:r w:rsidR="00D0682D">
        <w:t>)</w:t>
      </w:r>
      <w:r w:rsidR="003A6707">
        <w:t>?</w:t>
      </w:r>
      <w:r w:rsidR="001D5162">
        <w:t xml:space="preserve"> (</w:t>
      </w:r>
      <w:hyperlink r:id="rId25" w:history="1">
        <w:r w:rsidR="001D5162" w:rsidRPr="001D5162">
          <w:rPr>
            <w:rStyle w:val="Hyperlink"/>
          </w:rPr>
          <w:t>http://www.aao.org/bcscsnippetdetail.aspx?id=f5a77965-de2a-4fb0-82fb-5f4089671ad6</w:t>
        </w:r>
      </w:hyperlink>
      <w:r w:rsidR="001D5162">
        <w:t>)</w:t>
      </w:r>
    </w:p>
    <w:p w14:paraId="5DE4FF7B" w14:textId="77777777" w:rsidR="003A6707" w:rsidRDefault="003A6707" w:rsidP="004F0C12"/>
    <w:p w14:paraId="0361CC62" w14:textId="77777777" w:rsidR="00D51659" w:rsidRDefault="00D51659" w:rsidP="004F0C12"/>
    <w:p w14:paraId="1F208043" w14:textId="77777777" w:rsidR="00B7677B" w:rsidRDefault="00B7677B" w:rsidP="004F0C12"/>
    <w:p w14:paraId="0CCC9DD1" w14:textId="478465CE" w:rsidR="001E2A47" w:rsidRDefault="0032156E" w:rsidP="004F0C12">
      <w:r>
        <w:t>2-</w:t>
      </w:r>
      <w:r w:rsidR="001D5162">
        <w:t>Konjugerad ögondeviation kan orsakas av en cerebralskada, en hjärnstamsskada eller ett krampanfall.  Sitter patologin ipsilateralt eller kontralateralt till ögondeviationen vid dessa tillstånd? (</w:t>
      </w:r>
      <w:hyperlink r:id="rId26" w:history="1">
        <w:r w:rsidR="001D5162" w:rsidRPr="001D5162">
          <w:rPr>
            <w:rStyle w:val="Hyperlink"/>
          </w:rPr>
          <w:t>http://www.aao.org/bcscsnippetdetail.aspx?id=f5a77965-de2a-4fb0-82fb-5f4089671ad6</w:t>
        </w:r>
      </w:hyperlink>
      <w:r w:rsidR="001D5162">
        <w:t>)</w:t>
      </w:r>
    </w:p>
    <w:p w14:paraId="25EF51D3" w14:textId="77777777" w:rsidR="003A6707" w:rsidRDefault="003A6707" w:rsidP="004F0C12"/>
    <w:p w14:paraId="3CE53F3D" w14:textId="77777777" w:rsidR="00B7677B" w:rsidRDefault="00B7677B" w:rsidP="004F0C12"/>
    <w:p w14:paraId="0BA0A2B8" w14:textId="77777777" w:rsidR="00DF4BEA" w:rsidRDefault="00DF4BEA" w:rsidP="004F0C12"/>
    <w:p w14:paraId="4448617E" w14:textId="7974D3D5" w:rsidR="004F0C12" w:rsidRDefault="003A6707" w:rsidP="003A6707">
      <w:pPr>
        <w:pStyle w:val="Heading2"/>
      </w:pPr>
      <w:bookmarkStart w:id="98" w:name="_Toc316651570"/>
      <w:bookmarkStart w:id="99" w:name="_Toc317260840"/>
      <w:bookmarkStart w:id="100" w:name="_Toc317262069"/>
      <w:bookmarkStart w:id="101" w:name="_Toc317354325"/>
      <w:bookmarkStart w:id="102" w:name="_Toc368680616"/>
      <w:bookmarkStart w:id="103" w:name="_Toc368680670"/>
      <w:bookmarkStart w:id="104" w:name="_Toc368680879"/>
      <w:bookmarkStart w:id="105" w:name="_Toc49074114"/>
      <w:bookmarkStart w:id="106" w:name="_Toc49677685"/>
      <w:bookmarkStart w:id="107" w:name="_Toc49680466"/>
      <w:r>
        <w:t>2-</w:t>
      </w:r>
      <w:r w:rsidR="004F0C12">
        <w:t>Ögonmotorikpares</w:t>
      </w:r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</w:p>
    <w:p w14:paraId="27D0FA7D" w14:textId="49B969C2" w:rsidR="004F0C12" w:rsidRDefault="0032156E" w:rsidP="004F0C12">
      <w:r>
        <w:t>1-</w:t>
      </w:r>
      <w:r w:rsidR="007C38D8">
        <w:t xml:space="preserve">Hur ser ögonen ut vid en </w:t>
      </w:r>
      <w:r w:rsidR="001466B4">
        <w:t xml:space="preserve">total </w:t>
      </w:r>
      <w:r w:rsidR="007C38D8">
        <w:t>högersidig kranialnerv III pares?</w:t>
      </w:r>
      <w:r w:rsidR="001466B4">
        <w:t xml:space="preserve">  Hur ser ögat ut initialt vid en kompression av kranialnerv III orsakad av inklämning?  (</w:t>
      </w:r>
      <w:hyperlink r:id="rId27" w:history="1">
        <w:r w:rsidR="001466B4" w:rsidRPr="001466B4">
          <w:rPr>
            <w:rStyle w:val="Hyperlink"/>
          </w:rPr>
          <w:t>https://en.wikipedia.org/wiki/Oculomotor_nerve_palsy</w:t>
        </w:r>
      </w:hyperlink>
      <w:r w:rsidR="001466B4">
        <w:t>)</w:t>
      </w:r>
    </w:p>
    <w:p w14:paraId="729AE561" w14:textId="77777777" w:rsidR="007C38D8" w:rsidRDefault="007C38D8" w:rsidP="004F0C12"/>
    <w:p w14:paraId="3C798EEB" w14:textId="77777777" w:rsidR="007C38D8" w:rsidRDefault="007C38D8" w:rsidP="004F0C12"/>
    <w:p w14:paraId="1E6CA530" w14:textId="77777777" w:rsidR="007C38D8" w:rsidRDefault="007C38D8" w:rsidP="004F0C12"/>
    <w:p w14:paraId="1957EC7E" w14:textId="2DD1BF4C" w:rsidR="00795212" w:rsidRDefault="0032156E" w:rsidP="00795212">
      <w:r>
        <w:t>2-</w:t>
      </w:r>
      <w:r w:rsidR="00795212">
        <w:t>Hur ser ögonen ut vid en kranialnerv IV pares? (</w:t>
      </w:r>
      <w:hyperlink r:id="rId28" w:history="1">
        <w:r w:rsidR="00795212" w:rsidRPr="00795212">
          <w:rPr>
            <w:rStyle w:val="Hyperlink"/>
          </w:rPr>
          <w:t>https://en.wikipedia.org/wiki/Trochlear_nerve</w:t>
        </w:r>
      </w:hyperlink>
      <w:r w:rsidR="00795212">
        <w:t>)</w:t>
      </w:r>
    </w:p>
    <w:p w14:paraId="5D185465" w14:textId="77777777" w:rsidR="00795212" w:rsidRDefault="00795212" w:rsidP="004F0C12"/>
    <w:p w14:paraId="096A907E" w14:textId="77777777" w:rsidR="00795212" w:rsidRDefault="00795212" w:rsidP="004F0C12"/>
    <w:p w14:paraId="2965FA5E" w14:textId="77777777" w:rsidR="00795212" w:rsidRDefault="00795212" w:rsidP="004F0C12"/>
    <w:p w14:paraId="14795ED4" w14:textId="78D8CE28" w:rsidR="00795212" w:rsidRDefault="0032156E" w:rsidP="004F0C12">
      <w:r>
        <w:t>3-</w:t>
      </w:r>
      <w:r w:rsidR="007C38D8">
        <w:t xml:space="preserve">Hur ser ögonen ut vid en vänstersidig </w:t>
      </w:r>
      <w:r w:rsidR="00ED0BE1">
        <w:t xml:space="preserve">kranialnerv </w:t>
      </w:r>
      <w:r w:rsidR="007C38D8">
        <w:t>V</w:t>
      </w:r>
      <w:r w:rsidR="00ED0BE1">
        <w:t>I</w:t>
      </w:r>
      <w:r w:rsidR="007C38D8">
        <w:t xml:space="preserve"> pares?</w:t>
      </w:r>
      <w:r w:rsidR="008E3054">
        <w:t xml:space="preserve">  (</w:t>
      </w:r>
      <w:hyperlink r:id="rId29" w:history="1">
        <w:r w:rsidR="008E3054" w:rsidRPr="008E3054">
          <w:rPr>
            <w:rStyle w:val="Hyperlink"/>
          </w:rPr>
          <w:t>https://en.wikipedia.org/wiki/Sixth_nerve_palsy</w:t>
        </w:r>
      </w:hyperlink>
      <w:r w:rsidR="008E3054">
        <w:t>)</w:t>
      </w:r>
    </w:p>
    <w:p w14:paraId="631BA134" w14:textId="77777777" w:rsidR="00795212" w:rsidRDefault="00795212" w:rsidP="004F0C12"/>
    <w:p w14:paraId="3604325D" w14:textId="77777777" w:rsidR="00795212" w:rsidRDefault="00795212" w:rsidP="004F0C12"/>
    <w:p w14:paraId="3E8EEB6D" w14:textId="77777777" w:rsidR="00795212" w:rsidRDefault="00795212" w:rsidP="004F0C12"/>
    <w:p w14:paraId="2E3218E4" w14:textId="10B46A1A" w:rsidR="001F506C" w:rsidRDefault="0032156E" w:rsidP="004F0C12">
      <w:r>
        <w:t>4-</w:t>
      </w:r>
      <w:r w:rsidR="008E3054">
        <w:t>Kranialnerv VI pares kan vara en”false localizing sign.”  Vad menas med det och vad är mekanismen? (</w:t>
      </w:r>
      <w:hyperlink r:id="rId30" w:history="1">
        <w:r w:rsidR="008E3054" w:rsidRPr="001F506C">
          <w:rPr>
            <w:rStyle w:val="Hyperlink"/>
          </w:rPr>
          <w:t>Larner</w:t>
        </w:r>
        <w:r w:rsidR="001F506C" w:rsidRPr="001F506C">
          <w:rPr>
            <w:rStyle w:val="Hyperlink"/>
          </w:rPr>
          <w:t xml:space="preserve"> 2003</w:t>
        </w:r>
      </w:hyperlink>
      <w:r w:rsidR="007B71D9">
        <w:fldChar w:fldCharType="begin"/>
      </w:r>
      <w:r w:rsidR="007B71D9">
        <w:instrText xml:space="preserve"> ADDIN EN.CITE &lt;EndNote&gt;&lt;Cite&gt;&lt;Author&gt;Larner&lt;/Author&gt;&lt;Year&gt;2003&lt;/Year&gt;&lt;RecNum&gt;1539&lt;/RecNum&gt;&lt;DisplayText&gt;[2]&lt;/DisplayText&gt;&lt;record&gt;&lt;rec-number&gt;1539&lt;/rec-number&gt;&lt;foreign-keys&gt;&lt;key app="EN" db-id="5rd9tv29z5xd0revrw5xdxzy5w5zpd9tvz55" timestamp="0"&gt;1539&lt;/key&gt;&lt;/foreign-keys&gt;&lt;ref-type name="Journal Article"&gt;17&lt;/ref-type&gt;&lt;contributors&gt;&lt;authors&gt;&lt;author&gt;Larner, A.J.&lt;/author&gt;&lt;/authors&gt;&lt;/contributors&gt;&lt;titles&gt;&lt;title&gt;False localising signs&lt;/title&gt;&lt;secondary-title&gt;J Neurol Neurosurg Psychiatry&lt;/secondary-title&gt;&lt;/titles&gt;&lt;periodical&gt;&lt;full-title&gt;J Neurol Neurosurg Psychiatry&lt;/full-title&gt;&lt;abbr-1&gt;Journal of neurology, neurosurgery, and psychiatry&lt;/abbr-1&gt;&lt;/periodical&gt;&lt;pages&gt;415-418&lt;/pages&gt;&lt;volume&gt;74&lt;/volume&gt;&lt;dates&gt;&lt;year&gt;2003&lt;/year&gt;&lt;/dates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" w:tooltip="Larner, 2003 #1539" w:history="1">
        <w:r w:rsidR="00F8389B">
          <w:rPr>
            <w:noProof/>
          </w:rPr>
          <w:t>2</w:t>
        </w:r>
      </w:hyperlink>
      <w:r w:rsidR="007B71D9">
        <w:rPr>
          <w:noProof/>
        </w:rPr>
        <w:t>]</w:t>
      </w:r>
      <w:r w:rsidR="007B71D9">
        <w:fldChar w:fldCharType="end"/>
      </w:r>
      <w:r w:rsidR="001F506C">
        <w:t xml:space="preserve"> s415)</w:t>
      </w:r>
    </w:p>
    <w:p w14:paraId="1BDD6074" w14:textId="77777777" w:rsidR="001F506C" w:rsidRDefault="001F506C" w:rsidP="004F0C12"/>
    <w:p w14:paraId="773987F6" w14:textId="77777777" w:rsidR="00ED0BE1" w:rsidRDefault="00ED0BE1" w:rsidP="004F0C12"/>
    <w:p w14:paraId="7521DBAE" w14:textId="77777777" w:rsidR="00ED0BE1" w:rsidRDefault="00ED0BE1" w:rsidP="004F0C12"/>
    <w:p w14:paraId="24234119" w14:textId="02C37F3B" w:rsidR="00903DF7" w:rsidRDefault="0032156E" w:rsidP="004F0C12">
      <w:r>
        <w:t>5-</w:t>
      </w:r>
      <w:r w:rsidR="009F3A4E">
        <w:t>Vilka</w:t>
      </w:r>
      <w:r w:rsidR="00ED0BE1">
        <w:t xml:space="preserve"> </w:t>
      </w:r>
      <w:r w:rsidR="00A00B7F">
        <w:t>ögonfynd</w:t>
      </w:r>
      <w:r w:rsidR="00ED0BE1">
        <w:t xml:space="preserve"> förekommer vid Wernickes encefalopati?</w:t>
      </w:r>
      <w:r w:rsidR="00A00B7F">
        <w:t xml:space="preserve"> (</w:t>
      </w:r>
      <w:hyperlink r:id="rId31" w:history="1">
        <w:r w:rsidR="00A00B7F" w:rsidRPr="004E74AD">
          <w:rPr>
            <w:rStyle w:val="Hyperlink"/>
          </w:rPr>
          <w:t>Sechi 2007</w:t>
        </w:r>
      </w:hyperlink>
      <w:r w:rsidR="007B71D9">
        <w:fldChar w:fldCharType="begin"/>
      </w:r>
      <w:r w:rsidR="007B71D9">
        <w:instrText xml:space="preserve"> ADDIN EN.CITE &lt;EndNote&gt;&lt;Cite&gt;&lt;Author&gt;Sechi&lt;/Author&gt;&lt;Year&gt;2007&lt;/Year&gt;&lt;RecNum&gt;1386&lt;/RecNum&gt;&lt;DisplayText&gt;[3]&lt;/DisplayText&gt;&lt;record&gt;&lt;rec-number&gt;1386&lt;/rec-number&gt;&lt;foreign-keys&gt;&lt;key app="EN" db-id="5rd9tv29z5xd0revrw5xdxzy5w5zpd9tvz55" timestamp="0"&gt;1386&lt;/key&gt;&lt;/foreign-keys&gt;&lt;ref-type name="Journal Article"&gt;17&lt;/ref-type&gt;&lt;contributors&gt;&lt;authors&gt;&lt;author&gt;Sechi, G.&lt;/author&gt;&lt;author&gt;Serra, A.&lt;/author&gt;&lt;/authors&gt;&lt;/contributors&gt;&lt;auth-address&gt;Institute of Clinical Neurology, University of Sassari, Italy. gpsechi@uniss.it&lt;/auth-address&gt;&lt;titles&gt;&lt;title&gt;Wernicke&amp;apos;s encephalopathy: new clinical settings and recent advances in diagnosis and management&lt;/title&gt;&lt;secondary-title&gt;Lancet Neurol&lt;/secondary-title&gt;&lt;alt-title&gt;The Lancet. Neurology&lt;/alt-title&gt;&lt;/titles&gt;&lt;periodical&gt;&lt;full-title&gt;Lancet Neurol&lt;/full-title&gt;&lt;abbr-1&gt;The Lancet. Neurology&lt;/abbr-1&gt;&lt;/periodical&gt;&lt;alt-periodical&gt;&lt;full-title&gt;Lancet Neurol&lt;/full-title&gt;&lt;abbr-1&gt;The Lancet. Neurology&lt;/abbr-1&gt;&lt;/alt-periodical&gt;&lt;pages&gt;442-55&lt;/pages&gt;&lt;volume&gt;6&lt;/volume&gt;&lt;number&gt;5&lt;/number&gt;&lt;edition&gt;2007/04/17&lt;/edition&gt;&lt;keywords&gt;&lt;keyword&gt;Brain/pathology&lt;/keyword&gt;&lt;keyword&gt;Diagnosis, Differential&lt;/keyword&gt;&lt;keyword&gt;Genetic Predisposition to Disease&lt;/keyword&gt;&lt;keyword&gt;Humans&lt;/keyword&gt;&lt;keyword&gt;Incidence&lt;/keyword&gt;&lt;keyword&gt;Korsakoff Syndrome/complications&lt;/keyword&gt;&lt;keyword&gt;Magnetic Resonance Imaging&lt;/keyword&gt;&lt;keyword&gt;Neurology/trends&lt;/keyword&gt;&lt;keyword&gt;Prevalence&lt;/keyword&gt;&lt;keyword&gt;Risk Factors&lt;/keyword&gt;&lt;keyword&gt;Thiamine Deficiency/complications&lt;/keyword&gt;&lt;keyword&gt;Wernicke Encephalopathy/complications/*diagnosis/physiopathology/*therapy&lt;/keyword&gt;&lt;/keywords&gt;&lt;dates&gt;&lt;year&gt;2007&lt;/year&gt;&lt;pub-dates&gt;&lt;date&gt;May&lt;/date&gt;&lt;/pub-dates&gt;&lt;/dates&gt;&lt;isbn&gt;1474-4422 (Print)&amp;#xD;1474-4422 (Linking)&lt;/isbn&gt;&lt;accession-num&gt;17434099&lt;/accession-num&gt;&lt;work-type&gt;Review&lt;/work-type&gt;&lt;urls&gt;&lt;related-urls&gt;&lt;url&gt;http://www.ncbi.nlm.nih.gov/pubmed/17434099&lt;/url&gt;&lt;/related-urls&gt;&lt;/urls&gt;&lt;electronic-resource-num&gt;10.1016/S1474-4422(07)70104-7&lt;/electronic-resource-num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3" w:tooltip="Sechi, 2007 #1386" w:history="1">
        <w:r w:rsidR="00F8389B">
          <w:rPr>
            <w:noProof/>
          </w:rPr>
          <w:t>3</w:t>
        </w:r>
      </w:hyperlink>
      <w:r w:rsidR="007B71D9">
        <w:rPr>
          <w:noProof/>
        </w:rPr>
        <w:t>]</w:t>
      </w:r>
      <w:r w:rsidR="007B71D9">
        <w:fldChar w:fldCharType="end"/>
      </w:r>
      <w:r w:rsidR="00A00B7F">
        <w:t xml:space="preserve"> </w:t>
      </w:r>
      <w:r w:rsidR="00951B5E">
        <w:t xml:space="preserve">s445; </w:t>
      </w:r>
      <w:hyperlink r:id="rId32" w:history="1">
        <w:r w:rsidR="00951B5E" w:rsidRPr="00951B5E">
          <w:rPr>
            <w:rStyle w:val="Hyperlink"/>
          </w:rPr>
          <w:t>Anand 2017</w:t>
        </w:r>
      </w:hyperlink>
      <w:r w:rsidR="007B71D9">
        <w:fldChar w:fldCharType="begin"/>
      </w:r>
      <w:r w:rsidR="007B71D9">
        <w:instrText xml:space="preserve"> ADDIN EN.CITE &lt;EndNote&gt;&lt;Cite&gt;&lt;Author&gt;Anand&lt;/Author&gt;&lt;Year&gt;2017&lt;/Year&gt;&lt;RecNum&gt;2029&lt;/RecNum&gt;&lt;DisplayText&gt;[4]&lt;/DisplayText&gt;&lt;record&gt;&lt;rec-number&gt;2029&lt;/rec-number&gt;&lt;foreign-keys&gt;&lt;key app="EN" db-id="5rd9tv29z5xd0revrw5xdxzy5w5zpd9tvz55" timestamp="1502617963"&gt;2029&lt;/key&gt;&lt;/foreign-keys&gt;&lt;ref-type name="Journal Article"&gt;17&lt;/ref-type&gt;&lt;contributors&gt;&lt;authors&gt;&lt;author&gt;Anand, P.&lt;/author&gt;&lt;author&gt;Gold, D. R.&lt;/author&gt;&lt;/authors&gt;&lt;/contributors&gt;&lt;auth-address&gt;Johns Hopkins Hospital, Baltimore, MD panand2@jhmi.edu.&lt;/auth-address&gt;&lt;titles&gt;&lt;title&gt;Nystagmus from Wernicke&amp;apos;s Encephalopathy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5&lt;/pages&gt;&lt;volume&gt;377&lt;/volume&gt;&lt;number&gt;4&lt;/number&gt;&lt;edition&gt;2017/07/27&lt;/edition&gt;&lt;keywords&gt;&lt;keyword&gt;Adult&lt;/keyword&gt;&lt;keyword&gt;Female&lt;/keyword&gt;&lt;keyword&gt;Humans&lt;/keyword&gt;&lt;keyword&gt;Hyperemesis Gravidarum/*complications&lt;/keyword&gt;&lt;keyword&gt;Nystagmus, Pathologic/*etiology&lt;/keyword&gt;&lt;keyword&gt;Pregnancy&lt;/keyword&gt;&lt;keyword&gt;Thiamine Deficiency/*etiology&lt;/keyword&gt;&lt;keyword&gt;Wernicke Encephalopathy/*diagnosis/etiology&lt;/keyword&gt;&lt;/keywords&gt;&lt;dates&gt;&lt;year&gt;2017&lt;/year&gt;&lt;pub-dates&gt;&lt;date&gt;Jul 27&lt;/date&gt;&lt;/pub-dates&gt;&lt;/dates&gt;&lt;isbn&gt;0028-4793&lt;/isbn&gt;&lt;accession-num&gt;28745996&lt;/accession-num&gt;&lt;urls&gt;&lt;/urls&gt;&lt;electronic-resource-num&gt;10.1056/NEJMicm1615499&lt;/electronic-resource-num&gt;&lt;remote-database-provider&gt;NLM&lt;/remote-database-provider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4" w:tooltip="Anand, 2017 #2029" w:history="1">
        <w:r w:rsidR="00F8389B">
          <w:rPr>
            <w:noProof/>
          </w:rPr>
          <w:t>4</w:t>
        </w:r>
      </w:hyperlink>
      <w:r w:rsidR="007B71D9">
        <w:rPr>
          <w:noProof/>
        </w:rPr>
        <w:t>]</w:t>
      </w:r>
      <w:r w:rsidR="007B71D9">
        <w:fldChar w:fldCharType="end"/>
      </w:r>
      <w:r w:rsidR="00951B5E">
        <w:t xml:space="preserve"> Video)</w:t>
      </w:r>
    </w:p>
    <w:p w14:paraId="473CAC6A" w14:textId="77777777" w:rsidR="00903DF7" w:rsidRPr="00293224" w:rsidRDefault="00903DF7" w:rsidP="009F3A4E">
      <w:pPr>
        <w:pStyle w:val="BodyText2"/>
        <w:rPr>
          <w:lang w:val="en-SE"/>
        </w:rPr>
      </w:pPr>
    </w:p>
    <w:p w14:paraId="45200ADE" w14:textId="77777777" w:rsidR="00903DF7" w:rsidRPr="007B71D9" w:rsidRDefault="00903DF7" w:rsidP="004F0C12">
      <w:pPr>
        <w:rPr>
          <w:lang w:val="sv-SE"/>
        </w:rPr>
      </w:pPr>
    </w:p>
    <w:p w14:paraId="36F54C0C" w14:textId="77777777" w:rsidR="00903DF7" w:rsidRPr="007B71D9" w:rsidRDefault="00903DF7" w:rsidP="004F0C12">
      <w:pPr>
        <w:rPr>
          <w:lang w:val="sv-SE"/>
        </w:rPr>
      </w:pPr>
    </w:p>
    <w:p w14:paraId="0D18D4D3" w14:textId="67D36A39" w:rsidR="007C38D8" w:rsidRDefault="005D7FE1" w:rsidP="004F0C12">
      <w:r>
        <w:t>6-</w:t>
      </w:r>
      <w:r w:rsidR="002A2186">
        <w:t>Vilken dos tiamin rekommenderas vid behandling av Wernickes encefalopati?</w:t>
      </w:r>
      <w:r w:rsidR="00903DF7">
        <w:t xml:space="preserve"> (</w:t>
      </w:r>
      <w:hyperlink r:id="rId33" w:history="1">
        <w:r w:rsidR="00C36304">
          <w:rPr>
            <w:rStyle w:val="Hyperlink"/>
          </w:rPr>
          <w:t>Mathiasson Rinblad 2012</w:t>
        </w:r>
      </w:hyperlink>
      <w:r w:rsidR="007B71D9">
        <w:fldChar w:fldCharType="begin"/>
      </w:r>
      <w:r w:rsidR="007B71D9">
        <w:instrText xml:space="preserve"> ADDIN EN.CITE &lt;EndNote&gt;&lt;Cite&gt;&lt;Author&gt;Rinblad&lt;/Author&gt;&lt;Year&gt;2012&lt;/Year&gt;&lt;RecNum&gt;1391&lt;/RecNum&gt;&lt;DisplayText&gt;[5]&lt;/DisplayText&gt;&lt;record&gt;&lt;rec-number&gt;1391&lt;/rec-number&gt;&lt;foreign-keys&gt;&lt;key app="EN" db-id="5rd9tv29z5xd0revrw5xdxzy5w5zpd9tvz55" timestamp="0"&gt;1391&lt;/key&gt;&lt;/foreign-keys&gt;&lt;ref-type name="Journal Article"&gt;17&lt;/ref-type&gt;&lt;contributors&gt;&lt;authors&gt;&lt;author&gt;Rinblad, E. M.&lt;/author&gt;&lt;author&gt;Blomstrom, L.&lt;/author&gt;&lt;author&gt;Anevret, O.&lt;/author&gt;&lt;author&gt;Palmstierna, T.&lt;/author&gt;&lt;/authors&gt;&lt;/contributors&gt;&lt;auth-address&gt;Danderyds sjukhus. eva.rinblad@gmail.com&lt;/auth-address&gt;&lt;titles&gt;&lt;title&gt;[Wernicke encephalopathy is missed and often undertreated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162-3&lt;/pages&gt;&lt;volume&gt;109&lt;/volume&gt;&lt;number&gt;47&lt;/number&gt;&lt;edition&gt;2013/01/22&lt;/edition&gt;&lt;keywords&gt;&lt;keyword&gt;Alcoholism/complications&lt;/keyword&gt;&lt;keyword&gt;Diagnosis, Differential&lt;/keyword&gt;&lt;keyword&gt;Female&lt;/keyword&gt;&lt;keyword&gt;Humans&lt;/keyword&gt;&lt;keyword&gt;Korsakoff Syndrome/etiology&lt;/keyword&gt;&lt;keyword&gt;Male&lt;/keyword&gt;&lt;keyword&gt;Retrospective Studies&lt;/keyword&gt;&lt;keyword&gt;Risk Factors&lt;/keyword&gt;&lt;keyword&gt;Thiamine/*administration &amp;amp; dosage&lt;/keyword&gt;&lt;keyword&gt;Thiamine Deficiency/diagnosis/therapy&lt;/keyword&gt;&lt;keyword&gt;Treatment Outcome&lt;/keyword&gt;&lt;keyword&gt;Wernicke Encephalopathy/complications/*diagnosis/drug therapy&lt;/keyword&gt;&lt;/keywords&gt;&lt;dates&gt;&lt;year&gt;2012&lt;/year&gt;&lt;pub-dates&gt;&lt;date&gt;Nov 21-27&lt;/date&gt;&lt;/pub-dates&gt;&lt;/dates&gt;&lt;orig-pub&gt;Wernickes encefalopati missas och underbehandlas ofta.&lt;/orig-pub&gt;&lt;isbn&gt;0023-7205 (Print)&amp;#xD;0023-7205 (Linking)&lt;/isbn&gt;&lt;accession-num&gt;23330481&lt;/accession-num&gt;&lt;urls&gt;&lt;related-urls&gt;&lt;url&gt;http://www.ncbi.nlm.nih.gov/pubmed/23330481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5" w:tooltip="Rinblad, 2012 #1391" w:history="1">
        <w:r w:rsidR="00F8389B">
          <w:rPr>
            <w:noProof/>
          </w:rPr>
          <w:t>5</w:t>
        </w:r>
      </w:hyperlink>
      <w:r w:rsidR="007B71D9">
        <w:rPr>
          <w:noProof/>
        </w:rPr>
        <w:t>]</w:t>
      </w:r>
      <w:r w:rsidR="007B71D9">
        <w:fldChar w:fldCharType="end"/>
      </w:r>
      <w:r w:rsidR="00E400AD">
        <w:t xml:space="preserve"> </w:t>
      </w:r>
      <w:r w:rsidR="00903DF7">
        <w:t>s2162)</w:t>
      </w:r>
    </w:p>
    <w:p w14:paraId="0CA95B87" w14:textId="77777777" w:rsidR="007C38D8" w:rsidRDefault="007C38D8" w:rsidP="004F0C12"/>
    <w:p w14:paraId="2C8F2498" w14:textId="77777777" w:rsidR="00DF4BEA" w:rsidRDefault="00DF4BEA" w:rsidP="004F0C12"/>
    <w:p w14:paraId="0A7B9418" w14:textId="77777777" w:rsidR="00DF4BEA" w:rsidRDefault="00DF4BEA" w:rsidP="004F0C12"/>
    <w:p w14:paraId="3BDD462E" w14:textId="77777777" w:rsidR="003450ED" w:rsidRDefault="003450ED">
      <w:pPr>
        <w:rPr>
          <w:rFonts w:eastAsiaTheme="majorEastAsia" w:cstheme="majorBidi"/>
          <w:b/>
          <w:bCs/>
          <w:szCs w:val="26"/>
          <w:lang w:val="sv-SE" w:eastAsia="sv-SE"/>
        </w:rPr>
      </w:pPr>
      <w:bookmarkStart w:id="108" w:name="_Toc316651571"/>
      <w:bookmarkStart w:id="109" w:name="_Toc317260841"/>
      <w:bookmarkStart w:id="110" w:name="_Toc317262070"/>
      <w:bookmarkStart w:id="111" w:name="_Toc317354326"/>
      <w:bookmarkStart w:id="112" w:name="_Toc368680617"/>
      <w:bookmarkStart w:id="113" w:name="_Toc368680671"/>
      <w:bookmarkStart w:id="114" w:name="_Toc368680880"/>
      <w:bookmarkStart w:id="115" w:name="_Toc49074115"/>
      <w:bookmarkStart w:id="116" w:name="_Toc49677686"/>
      <w:r>
        <w:br w:type="page"/>
      </w:r>
    </w:p>
    <w:p w14:paraId="17264D7A" w14:textId="4F34E90C" w:rsidR="004F0C12" w:rsidRDefault="003A6707" w:rsidP="003A6707">
      <w:pPr>
        <w:pStyle w:val="Heading2"/>
      </w:pPr>
      <w:bookmarkStart w:id="117" w:name="_Toc49680467"/>
      <w:r>
        <w:lastRenderedPageBreak/>
        <w:t>3-</w:t>
      </w:r>
      <w:r w:rsidR="004F0C12">
        <w:t>Nystagmus</w:t>
      </w:r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</w:p>
    <w:p w14:paraId="33770069" w14:textId="4C02F357" w:rsidR="004F0C12" w:rsidRDefault="005D7FE1" w:rsidP="004F0C12">
      <w:r>
        <w:t>1-</w:t>
      </w:r>
      <w:r w:rsidR="00DF4BEA">
        <w:t>Vad menas med nystagmus?</w:t>
      </w:r>
      <w:r w:rsidR="008B6A51">
        <w:t xml:space="preserve"> (</w:t>
      </w:r>
      <w:hyperlink r:id="rId34" w:history="1">
        <w:r w:rsidR="008B6A51" w:rsidRPr="008B6A51">
          <w:rPr>
            <w:rStyle w:val="Hyperlink"/>
          </w:rPr>
          <w:t>https://en.wikipedia.org/wiki/Nystagmus</w:t>
        </w:r>
      </w:hyperlink>
      <w:r w:rsidR="008B6A51">
        <w:t>)</w:t>
      </w:r>
    </w:p>
    <w:p w14:paraId="5A489922" w14:textId="77777777" w:rsidR="00DF4BEA" w:rsidRDefault="00DF4BEA" w:rsidP="004F0C12"/>
    <w:p w14:paraId="2E27829F" w14:textId="77777777" w:rsidR="00DF4BEA" w:rsidRDefault="00DF4BEA" w:rsidP="004F0C12"/>
    <w:p w14:paraId="237A3945" w14:textId="77777777" w:rsidR="00D31433" w:rsidRDefault="00D31433" w:rsidP="004F0C12"/>
    <w:p w14:paraId="3CCADC5D" w14:textId="4B1A15D0" w:rsidR="00DF4BEA" w:rsidRDefault="005D7FE1" w:rsidP="004F0C12">
      <w:r>
        <w:t>2-</w:t>
      </w:r>
      <w:r w:rsidR="00BA1DBE">
        <w:t xml:space="preserve">Vilka nystagmus egenskaper talar för en central orsak? </w:t>
      </w:r>
      <w:r w:rsidR="008B6A51">
        <w:t>(</w:t>
      </w:r>
      <w:hyperlink r:id="rId35" w:history="1">
        <w:r w:rsidR="008B6A51" w:rsidRPr="008B6A51">
          <w:rPr>
            <w:rStyle w:val="Hyperlink"/>
          </w:rPr>
          <w:t>Mochalina 2015</w:t>
        </w:r>
      </w:hyperlink>
      <w:r w:rsidR="007B71D9">
        <w:fldChar w:fldCharType="begin"/>
      </w:r>
      <w:r w:rsidR="007B71D9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" w:tooltip="Mochalina, 2015 #1421" w:history="1">
        <w:r w:rsidR="00F8389B">
          <w:rPr>
            <w:noProof/>
          </w:rPr>
          <w:t>1</w:t>
        </w:r>
      </w:hyperlink>
      <w:r w:rsidR="007B71D9">
        <w:rPr>
          <w:noProof/>
        </w:rPr>
        <w:t>]</w:t>
      </w:r>
      <w:r w:rsidR="007B71D9">
        <w:fldChar w:fldCharType="end"/>
      </w:r>
      <w:r w:rsidR="008B6A51">
        <w:t xml:space="preserve"> </w:t>
      </w:r>
      <w:r w:rsidR="00BA1DBE">
        <w:t>s1</w:t>
      </w:r>
      <w:r w:rsidR="008B6A51">
        <w:t>)</w:t>
      </w:r>
    </w:p>
    <w:p w14:paraId="412BB69A" w14:textId="77777777" w:rsidR="00DF4BEA" w:rsidRDefault="00DF4BEA" w:rsidP="004F0C12"/>
    <w:p w14:paraId="07102FF4" w14:textId="77777777" w:rsidR="00DF4BEA" w:rsidRDefault="00DF4BEA" w:rsidP="004F0C12"/>
    <w:p w14:paraId="130C5EE9" w14:textId="77777777" w:rsidR="00DF4BEA" w:rsidRDefault="00DF4BEA" w:rsidP="004F0C12"/>
    <w:p w14:paraId="41ED0B06" w14:textId="465DB2E0" w:rsidR="00DF4BEA" w:rsidRDefault="005D7FE1" w:rsidP="004F0C12">
      <w:r>
        <w:t>3-</w:t>
      </w:r>
      <w:r w:rsidR="00BA1DBE">
        <w:t>Vilka nystagmus egenskaper talar för en perifer orsak? (</w:t>
      </w:r>
      <w:hyperlink r:id="rId36" w:history="1">
        <w:r w:rsidR="00BA1DBE" w:rsidRPr="008B6A51">
          <w:rPr>
            <w:rStyle w:val="Hyperlink"/>
          </w:rPr>
          <w:t>Mochalina 2015</w:t>
        </w:r>
      </w:hyperlink>
      <w:r w:rsidR="007B71D9">
        <w:fldChar w:fldCharType="begin"/>
      </w:r>
      <w:r w:rsidR="007B71D9"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" w:tooltip="Mochalina, 2015 #1421" w:history="1">
        <w:r w:rsidR="00F8389B">
          <w:rPr>
            <w:noProof/>
          </w:rPr>
          <w:t>1</w:t>
        </w:r>
      </w:hyperlink>
      <w:r w:rsidR="007B71D9">
        <w:rPr>
          <w:noProof/>
        </w:rPr>
        <w:t>]</w:t>
      </w:r>
      <w:r w:rsidR="007B71D9">
        <w:fldChar w:fldCharType="end"/>
      </w:r>
      <w:r w:rsidR="00BA1DBE">
        <w:t xml:space="preserve"> s1)</w:t>
      </w:r>
    </w:p>
    <w:p w14:paraId="3DCCC8C3" w14:textId="77777777" w:rsidR="00DF4BEA" w:rsidRDefault="00DF4BEA" w:rsidP="004F0C12"/>
    <w:p w14:paraId="0E27224A" w14:textId="77777777" w:rsidR="00276009" w:rsidRDefault="00276009" w:rsidP="004F0C12"/>
    <w:p w14:paraId="706ECC33" w14:textId="77777777" w:rsidR="00103F0C" w:rsidRDefault="00103F0C" w:rsidP="004F0C12"/>
    <w:p w14:paraId="01DAAC92" w14:textId="3E471B22" w:rsidR="003A6707" w:rsidRPr="00103F0C" w:rsidRDefault="003A6707" w:rsidP="00103F0C">
      <w:pPr>
        <w:pStyle w:val="Heading2"/>
      </w:pPr>
      <w:bookmarkStart w:id="118" w:name="_Toc316651572"/>
      <w:bookmarkStart w:id="119" w:name="_Toc317260842"/>
      <w:bookmarkStart w:id="120" w:name="_Toc317262071"/>
      <w:bookmarkStart w:id="121" w:name="_Toc317354327"/>
      <w:bookmarkStart w:id="122" w:name="_Toc368680618"/>
      <w:bookmarkStart w:id="123" w:name="_Toc368680672"/>
      <w:bookmarkStart w:id="124" w:name="_Toc368680881"/>
      <w:bookmarkStart w:id="125" w:name="_Toc49074116"/>
      <w:bookmarkStart w:id="126" w:name="_Toc49677687"/>
      <w:bookmarkStart w:id="127" w:name="_Toc49680468"/>
      <w:r>
        <w:t>4-Horners syndrom</w:t>
      </w:r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</w:p>
    <w:p w14:paraId="54972FA2" w14:textId="764F6BC9" w:rsidR="003A6707" w:rsidRPr="00DA03E4" w:rsidRDefault="005D7FE1" w:rsidP="004F0C12">
      <w:pPr>
        <w:rPr>
          <w:lang w:val="en-US"/>
        </w:rPr>
      </w:pPr>
      <w:r>
        <w:t>1-</w:t>
      </w:r>
      <w:r w:rsidR="003A6707">
        <w:t>Vilka fynd ingår i Horners syndrom?</w:t>
      </w:r>
      <w:r w:rsidR="000C39C2">
        <w:t xml:space="preserve"> </w:t>
      </w:r>
      <w:r w:rsidR="000C39C2" w:rsidRPr="00DA03E4">
        <w:rPr>
          <w:lang w:val="en-US"/>
        </w:rPr>
        <w:t>(</w:t>
      </w:r>
      <w:hyperlink r:id="rId37" w:history="1">
        <w:r w:rsidR="000C39C2" w:rsidRPr="00DA03E4">
          <w:rPr>
            <w:rStyle w:val="Hyperlink"/>
            <w:lang w:val="en-US"/>
          </w:rPr>
          <w:t>https://en.wikipedia.org/wiki/Horner%27s_syndrome</w:t>
        </w:r>
      </w:hyperlink>
      <w:r w:rsidR="00F32E9B" w:rsidRPr="00DA03E4">
        <w:rPr>
          <w:lang w:val="en-US"/>
        </w:rPr>
        <w:t xml:space="preserve"> Signs and symptoms)</w:t>
      </w:r>
    </w:p>
    <w:p w14:paraId="13C51F3C" w14:textId="77777777" w:rsidR="003A6707" w:rsidRPr="00DA03E4" w:rsidRDefault="003A6707" w:rsidP="004F0C12">
      <w:pPr>
        <w:rPr>
          <w:lang w:val="en-US"/>
        </w:rPr>
      </w:pPr>
    </w:p>
    <w:p w14:paraId="59EA6E71" w14:textId="77777777" w:rsidR="00D51659" w:rsidRPr="00DA03E4" w:rsidRDefault="00D51659" w:rsidP="004F0C12">
      <w:pPr>
        <w:rPr>
          <w:lang w:val="en-US"/>
        </w:rPr>
      </w:pPr>
    </w:p>
    <w:p w14:paraId="791AD373" w14:textId="77777777" w:rsidR="00322C7D" w:rsidRPr="00DA03E4" w:rsidRDefault="00322C7D" w:rsidP="004F0C12">
      <w:pPr>
        <w:rPr>
          <w:lang w:val="en-US"/>
        </w:rPr>
      </w:pPr>
    </w:p>
    <w:p w14:paraId="0C4BFC12" w14:textId="45C7E27D" w:rsidR="003A6707" w:rsidRPr="00DA03E4" w:rsidRDefault="005D7FE1" w:rsidP="004F0C12">
      <w:pPr>
        <w:rPr>
          <w:lang w:val="en-US"/>
        </w:rPr>
      </w:pPr>
      <w:r>
        <w:t>2-</w:t>
      </w:r>
      <w:r w:rsidR="003A6707">
        <w:t>Var är patof</w:t>
      </w:r>
      <w:r w:rsidR="00D0682D">
        <w:t>ysiologin bakom Horners syndrom</w:t>
      </w:r>
      <w:r w:rsidR="003A6707">
        <w:t>?</w:t>
      </w:r>
      <w:r w:rsidR="000C39C2">
        <w:t xml:space="preserve"> </w:t>
      </w:r>
      <w:r w:rsidR="000C39C2" w:rsidRPr="00DA03E4">
        <w:rPr>
          <w:lang w:val="en-US"/>
        </w:rPr>
        <w:t>(</w:t>
      </w:r>
      <w:hyperlink r:id="rId38" w:history="1">
        <w:r w:rsidR="000C39C2" w:rsidRPr="00DA03E4">
          <w:rPr>
            <w:rStyle w:val="Hyperlink"/>
            <w:lang w:val="en-US"/>
          </w:rPr>
          <w:t>https://en.wikipedia.org/wiki/Horner%27s_syndrome</w:t>
        </w:r>
      </w:hyperlink>
      <w:r w:rsidR="00103F0C" w:rsidRPr="00DA03E4">
        <w:rPr>
          <w:lang w:val="en-US"/>
        </w:rPr>
        <w:t xml:space="preserve"> Pathophysiology)</w:t>
      </w:r>
    </w:p>
    <w:p w14:paraId="7BA40A76" w14:textId="77777777" w:rsidR="003A6707" w:rsidRPr="00DA03E4" w:rsidRDefault="003A6707" w:rsidP="004F0C12">
      <w:pPr>
        <w:rPr>
          <w:lang w:val="en-US"/>
        </w:rPr>
      </w:pPr>
    </w:p>
    <w:p w14:paraId="119BD0A7" w14:textId="77777777" w:rsidR="00D51659" w:rsidRPr="00DA03E4" w:rsidRDefault="00D51659" w:rsidP="004F0C12">
      <w:pPr>
        <w:rPr>
          <w:lang w:val="en-US"/>
        </w:rPr>
      </w:pPr>
    </w:p>
    <w:p w14:paraId="152EE442" w14:textId="77777777" w:rsidR="00322C7D" w:rsidRPr="00DA03E4" w:rsidRDefault="00322C7D" w:rsidP="004F0C12">
      <w:pPr>
        <w:rPr>
          <w:lang w:val="en-US"/>
        </w:rPr>
      </w:pPr>
    </w:p>
    <w:p w14:paraId="5F32460E" w14:textId="14A9D52C" w:rsidR="003A6707" w:rsidRPr="00DA03E4" w:rsidRDefault="005D7FE1" w:rsidP="004F0C12">
      <w:pPr>
        <w:rPr>
          <w:lang w:val="en-US"/>
        </w:rPr>
      </w:pPr>
      <w:r>
        <w:t>3-</w:t>
      </w:r>
      <w:r w:rsidR="003A6707">
        <w:t>Var kan patologin befinnas sig?</w:t>
      </w:r>
      <w:r w:rsidR="000C39C2">
        <w:t xml:space="preserve"> </w:t>
      </w:r>
      <w:r w:rsidR="000C39C2" w:rsidRPr="00DA03E4">
        <w:rPr>
          <w:lang w:val="en-US"/>
        </w:rPr>
        <w:t>(</w:t>
      </w:r>
      <w:hyperlink r:id="rId39" w:history="1">
        <w:r w:rsidR="000C39C2" w:rsidRPr="00DA03E4">
          <w:rPr>
            <w:rStyle w:val="Hyperlink"/>
            <w:lang w:val="en-US"/>
          </w:rPr>
          <w:t>https://en.wikipedia.org/wiki/Horner%27s_syndrome</w:t>
        </w:r>
      </w:hyperlink>
      <w:r w:rsidR="00103F0C" w:rsidRPr="00DA03E4">
        <w:rPr>
          <w:lang w:val="en-US"/>
        </w:rPr>
        <w:t xml:space="preserve"> Causes)</w:t>
      </w:r>
    </w:p>
    <w:p w14:paraId="3E2FB014" w14:textId="77777777" w:rsidR="003A6707" w:rsidRPr="00DA03E4" w:rsidRDefault="003A6707" w:rsidP="004F0C12">
      <w:pPr>
        <w:rPr>
          <w:lang w:val="en-US"/>
        </w:rPr>
      </w:pPr>
    </w:p>
    <w:p w14:paraId="46EB6450" w14:textId="77777777" w:rsidR="00FF0627" w:rsidRPr="00DA03E4" w:rsidRDefault="00FF0627" w:rsidP="004F0C12">
      <w:pPr>
        <w:rPr>
          <w:lang w:val="en-US"/>
        </w:rPr>
      </w:pPr>
    </w:p>
    <w:p w14:paraId="4F741B17" w14:textId="77777777" w:rsidR="00FF0627" w:rsidRPr="00DA03E4" w:rsidRDefault="00FF0627" w:rsidP="004F0C12">
      <w:pPr>
        <w:rPr>
          <w:lang w:val="en-US"/>
        </w:rPr>
      </w:pPr>
    </w:p>
    <w:p w14:paraId="0BFDCF6D" w14:textId="77777777" w:rsidR="003A6707" w:rsidRDefault="003A6707" w:rsidP="003A6707">
      <w:pPr>
        <w:pStyle w:val="Heading2"/>
      </w:pPr>
      <w:bookmarkStart w:id="128" w:name="_Toc316651573"/>
      <w:bookmarkStart w:id="129" w:name="_Toc317260843"/>
      <w:bookmarkStart w:id="130" w:name="_Toc317262072"/>
      <w:bookmarkStart w:id="131" w:name="_Toc317354328"/>
      <w:bookmarkStart w:id="132" w:name="_Toc368680619"/>
      <w:bookmarkStart w:id="133" w:name="_Toc368680673"/>
      <w:bookmarkStart w:id="134" w:name="_Toc368680882"/>
      <w:bookmarkStart w:id="135" w:name="_Toc49074117"/>
      <w:bookmarkStart w:id="136" w:name="_Toc49677688"/>
      <w:bookmarkStart w:id="137" w:name="_Toc49680469"/>
      <w:r>
        <w:t>5-Facialispares</w:t>
      </w:r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</w:p>
    <w:p w14:paraId="0EC50B31" w14:textId="15FFF6C0" w:rsidR="00DF4BEA" w:rsidRDefault="005D7FE1" w:rsidP="004F0C12">
      <w:r>
        <w:t>1-</w:t>
      </w:r>
      <w:r w:rsidR="00DF4BEA">
        <w:t>Hur skilj</w:t>
      </w:r>
      <w:r w:rsidR="00293BCF">
        <w:t>er man mellan perifer</w:t>
      </w:r>
      <w:r w:rsidR="00DF4BEA">
        <w:t xml:space="preserve"> och central facialispares?</w:t>
      </w:r>
      <w:r w:rsidR="000B7BD2">
        <w:t xml:space="preserve"> (</w:t>
      </w:r>
      <w:hyperlink r:id="rId40" w:history="1">
        <w:r w:rsidR="000B7BD2" w:rsidRPr="000B7BD2">
          <w:rPr>
            <w:rStyle w:val="Hyperlink"/>
          </w:rPr>
          <w:t>https://en.wikipedia.org/wiki/Facial_nerve</w:t>
        </w:r>
      </w:hyperlink>
      <w:r w:rsidR="000B7BD2">
        <w:t xml:space="preserve"> Examination) </w:t>
      </w:r>
    </w:p>
    <w:p w14:paraId="332C2813" w14:textId="77777777" w:rsidR="00DF4BEA" w:rsidRDefault="00DF4BEA" w:rsidP="004F0C12"/>
    <w:p w14:paraId="400A429C" w14:textId="77777777" w:rsidR="00DF4BEA" w:rsidRDefault="00DF4BEA" w:rsidP="004F0C12"/>
    <w:p w14:paraId="6FDE6092" w14:textId="77777777" w:rsidR="00DF4BEA" w:rsidRDefault="00DF4BEA" w:rsidP="004F0C12"/>
    <w:p w14:paraId="1A17F304" w14:textId="0EA4D6C9" w:rsidR="004F0C12" w:rsidRDefault="005D7FE1" w:rsidP="004F0C12">
      <w:r>
        <w:t>2-</w:t>
      </w:r>
      <w:r w:rsidR="00293BCF">
        <w:t>Vilka tillstånd kan orsaka</w:t>
      </w:r>
      <w:r w:rsidR="004F0C12">
        <w:t xml:space="preserve"> </w:t>
      </w:r>
      <w:r w:rsidR="00293BCF">
        <w:t>en perifer facialispares</w:t>
      </w:r>
      <w:r w:rsidR="004F0C12">
        <w:t>?</w:t>
      </w:r>
      <w:r w:rsidR="00293BCF">
        <w:t xml:space="preserve"> (</w:t>
      </w:r>
      <w:hyperlink r:id="rId41" w:history="1">
        <w:r w:rsidR="00293BCF" w:rsidRPr="00293BCF">
          <w:rPr>
            <w:rStyle w:val="Hyperlink"/>
          </w:rPr>
          <w:t>Berg 2015</w:t>
        </w:r>
      </w:hyperlink>
      <w:r w:rsidR="007B71D9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6" w:tooltip="Berg, 2015 #1062" w:history="1">
        <w:r w:rsidR="00F8389B">
          <w:rPr>
            <w:noProof/>
          </w:rPr>
          <w:t>6</w:t>
        </w:r>
      </w:hyperlink>
      <w:r w:rsidR="007B71D9">
        <w:rPr>
          <w:noProof/>
        </w:rPr>
        <w:t>]</w:t>
      </w:r>
      <w:r w:rsidR="007B71D9">
        <w:fldChar w:fldCharType="end"/>
      </w:r>
      <w:r w:rsidR="00293BCF">
        <w:t xml:space="preserve"> s1 Fakta 1)</w:t>
      </w:r>
    </w:p>
    <w:p w14:paraId="23D2A384" w14:textId="77777777" w:rsidR="004F0C12" w:rsidRDefault="004F0C12" w:rsidP="004F0C12"/>
    <w:p w14:paraId="34402CE1" w14:textId="77777777" w:rsidR="00FF0627" w:rsidRDefault="00FF0627" w:rsidP="004F0C12"/>
    <w:p w14:paraId="1D068051" w14:textId="77777777" w:rsidR="00FF0627" w:rsidRDefault="00FF0627" w:rsidP="004F0C12"/>
    <w:p w14:paraId="1D756F55" w14:textId="023E5F20" w:rsidR="00FF0627" w:rsidRDefault="005D7FE1" w:rsidP="004F0C12">
      <w:r>
        <w:t>3-</w:t>
      </w:r>
      <w:r w:rsidR="00FF0627">
        <w:t>Hur behandlar man Bells pares?</w:t>
      </w:r>
      <w:r w:rsidR="00293BCF">
        <w:t xml:space="preserve"> (</w:t>
      </w:r>
      <w:hyperlink r:id="rId42" w:history="1">
        <w:r w:rsidR="00293BCF" w:rsidRPr="00293BCF">
          <w:rPr>
            <w:rStyle w:val="Hyperlink"/>
          </w:rPr>
          <w:t>Berg 2015</w:t>
        </w:r>
      </w:hyperlink>
      <w:r w:rsidR="007B71D9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CZXJnPC9BdXRob3I+PFllYXI+MjAxNTwvWWVhcj48UmVj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2b2x1bWU+MTEyPC92b2x1bWU+PGVkaXRpb24+MjAxNS8w
MS8xNTwvZWRpdGlvbj48ZGF0ZXM+PHllYXI+MjAxNTwveWVhcj48L2RhdGVzPjxvcmlnLXB1Yj5C
ZWxscyBwYXJlcyBnZXIgcmVzdHRpbGxzdGFuZCBob3MgMzAgcHJvY2VudCBhdiB2dXhuYSBwYXRp
ZW50ZXIgLSBUaWRpZyBiZWhhbmRsaW5nIG1lZCBrb3J0aXNvbiBva2FyIHV0bGFrbmluZ2VuLjwv
b3JpZy1wdWI+PGlzYm4+MDAyMy03MjA1IChQcmludCkmI3hEOzAwMjMtNzIwNSAoTGlua2luZyk8
L2lzYm4+PGFjY2Vzc2lvbi1udW0+MjU1ODQ2MDE8L2FjY2Vzc2lvbi1udW0+PHVybHM+PHJlbGF0
ZWQtdXJscz48dXJsPmh0dHA6Ly93d3cubmNiaS5ubG0ubmloLmdvdi9wdWJtZWQvMjU1ODQ2MDE8
L3VybD48L3JlbGF0ZWQtdXJscz48L3VybHM+PGxhbmd1YWdlPnN3ZTwvbGFuZ3VhZ2U+PC9yZWNv
cmQ+PC9DaXRlPjwvRW5kTm90ZT4A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6" w:tooltip="Berg, 2015 #1062" w:history="1">
        <w:r w:rsidR="00F8389B">
          <w:rPr>
            <w:noProof/>
          </w:rPr>
          <w:t>6</w:t>
        </w:r>
      </w:hyperlink>
      <w:r w:rsidR="007B71D9">
        <w:rPr>
          <w:noProof/>
        </w:rPr>
        <w:t>]</w:t>
      </w:r>
      <w:r w:rsidR="007B71D9">
        <w:fldChar w:fldCharType="end"/>
      </w:r>
      <w:r w:rsidR="00E81943">
        <w:t xml:space="preserve"> s2-3</w:t>
      </w:r>
      <w:r w:rsidR="00293BCF">
        <w:t>)</w:t>
      </w:r>
    </w:p>
    <w:p w14:paraId="3D3CC36E" w14:textId="77777777" w:rsidR="00FF0627" w:rsidRDefault="00FF0627" w:rsidP="004F0C12"/>
    <w:p w14:paraId="3CEF8837" w14:textId="77777777" w:rsidR="00FF0627" w:rsidRDefault="00FF0627" w:rsidP="004F0C12"/>
    <w:p w14:paraId="473768FA" w14:textId="77777777" w:rsidR="008103C5" w:rsidRDefault="008103C5" w:rsidP="004F0C12"/>
    <w:p w14:paraId="74B8883D" w14:textId="77777777" w:rsidR="003450ED" w:rsidRDefault="003450ED">
      <w:pPr>
        <w:rPr>
          <w:rFonts w:eastAsiaTheme="majorEastAsia" w:cstheme="majorBidi"/>
          <w:b/>
          <w:bCs/>
          <w:szCs w:val="26"/>
          <w:lang w:val="sv-SE" w:eastAsia="sv-SE"/>
        </w:rPr>
      </w:pPr>
      <w:bookmarkStart w:id="138" w:name="_Toc316651574"/>
      <w:bookmarkStart w:id="139" w:name="_Toc317260844"/>
      <w:bookmarkStart w:id="140" w:name="_Toc317262073"/>
      <w:bookmarkStart w:id="141" w:name="_Toc317354329"/>
      <w:bookmarkStart w:id="142" w:name="_Toc368680620"/>
      <w:bookmarkStart w:id="143" w:name="_Toc368680674"/>
      <w:bookmarkStart w:id="144" w:name="_Toc368680883"/>
      <w:bookmarkStart w:id="145" w:name="_Toc49074118"/>
      <w:bookmarkStart w:id="146" w:name="_Toc49677689"/>
      <w:r>
        <w:br w:type="page"/>
      </w:r>
    </w:p>
    <w:p w14:paraId="62D7C83B" w14:textId="32DA1DDD" w:rsidR="004F0C12" w:rsidRDefault="003A6707" w:rsidP="003A6707">
      <w:pPr>
        <w:pStyle w:val="Heading2"/>
      </w:pPr>
      <w:bookmarkStart w:id="147" w:name="_Toc49680470"/>
      <w:r>
        <w:lastRenderedPageBreak/>
        <w:t>6-</w:t>
      </w:r>
      <w:r w:rsidR="004F0C12">
        <w:t>Crossed Findings</w:t>
      </w:r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</w:p>
    <w:p w14:paraId="7F5041E2" w14:textId="357B47A9" w:rsidR="00793AE1" w:rsidRPr="00DA03E4" w:rsidRDefault="00FF0627" w:rsidP="004F0C12">
      <w:pPr>
        <w:rPr>
          <w:lang w:val="en-US"/>
        </w:rPr>
      </w:pPr>
      <w:r w:rsidRPr="00FF0627">
        <w:t>Vad menas med "crossed findings" och vad innebär det när det gäller skadelokalisation?</w:t>
      </w:r>
      <w:r w:rsidR="00D143BC">
        <w:t xml:space="preserve"> </w:t>
      </w:r>
      <w:r w:rsidR="00D143BC" w:rsidRPr="00DA03E4">
        <w:rPr>
          <w:lang w:val="en-US"/>
        </w:rPr>
        <w:t>(</w:t>
      </w:r>
      <w:hyperlink r:id="rId43" w:history="1">
        <w:r w:rsidR="00D143BC" w:rsidRPr="00DA03E4">
          <w:rPr>
            <w:rStyle w:val="Hyperlink"/>
            <w:lang w:val="en-US"/>
          </w:rPr>
          <w:t>https://www.uic.edu/com/ferne/pdf/posterior0501.pdf</w:t>
        </w:r>
      </w:hyperlink>
      <w:r w:rsidR="00D143BC" w:rsidRPr="00DA03E4">
        <w:rPr>
          <w:lang w:val="en-US"/>
        </w:rPr>
        <w:t xml:space="preserve"> s4)</w:t>
      </w:r>
    </w:p>
    <w:p w14:paraId="4CB5007F" w14:textId="77777777" w:rsidR="003450ED" w:rsidRDefault="003450ED" w:rsidP="003450ED">
      <w:pPr>
        <w:rPr>
          <w:lang w:val="en-US"/>
        </w:rPr>
      </w:pPr>
      <w:bookmarkStart w:id="148" w:name="_Toc316651577"/>
      <w:bookmarkStart w:id="149" w:name="_Toc317260845"/>
      <w:bookmarkStart w:id="150" w:name="_Toc317262074"/>
      <w:bookmarkStart w:id="151" w:name="_Toc317354330"/>
      <w:bookmarkStart w:id="152" w:name="_Toc368680621"/>
      <w:bookmarkStart w:id="153" w:name="_Toc368680675"/>
      <w:bookmarkStart w:id="154" w:name="_Toc368680884"/>
      <w:bookmarkStart w:id="155" w:name="_Toc49074119"/>
      <w:bookmarkStart w:id="156" w:name="_Toc49677690"/>
    </w:p>
    <w:p w14:paraId="0E4C8E59" w14:textId="77777777" w:rsidR="003450ED" w:rsidRDefault="003450ED" w:rsidP="003450ED">
      <w:pPr>
        <w:rPr>
          <w:lang w:val="en-US"/>
        </w:rPr>
      </w:pPr>
    </w:p>
    <w:p w14:paraId="008709C8" w14:textId="77777777" w:rsidR="003450ED" w:rsidRDefault="003450ED" w:rsidP="003450ED">
      <w:pPr>
        <w:rPr>
          <w:lang w:val="en-US"/>
        </w:rPr>
      </w:pPr>
    </w:p>
    <w:p w14:paraId="22ED89B5" w14:textId="77777777" w:rsidR="003450ED" w:rsidRDefault="003450ED" w:rsidP="003450ED">
      <w:pPr>
        <w:rPr>
          <w:lang w:val="en-US"/>
        </w:rPr>
      </w:pPr>
    </w:p>
    <w:p w14:paraId="2A33E0EA" w14:textId="578EF8D9" w:rsidR="003A6707" w:rsidRPr="005F222A" w:rsidRDefault="00D31019" w:rsidP="003450ED">
      <w:pPr>
        <w:pStyle w:val="Heading2"/>
        <w:rPr>
          <w:rFonts w:ascii="Times" w:hAnsi="Times"/>
        </w:rPr>
      </w:pPr>
      <w:bookmarkStart w:id="157" w:name="_Toc49680471"/>
      <w:r>
        <w:t>7</w:t>
      </w:r>
      <w:r w:rsidR="003A6707" w:rsidRPr="003A6707">
        <w:t>-</w:t>
      </w:r>
      <w:r w:rsidR="00FA79EF" w:rsidRPr="003A6707">
        <w:t>Akut vestibulärt</w:t>
      </w:r>
      <w:r w:rsidR="003A6707" w:rsidRPr="003A6707">
        <w:t xml:space="preserve"> syndrom</w:t>
      </w:r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</w:p>
    <w:p w14:paraId="07286A09" w14:textId="2CD53C6B" w:rsidR="00211751" w:rsidRPr="0039439E" w:rsidRDefault="00B75F4A" w:rsidP="00211751">
      <w:pPr>
        <w:pStyle w:val="BodyText"/>
      </w:pPr>
      <w:r>
        <w:t>1-</w:t>
      </w:r>
      <w:r w:rsidR="00211751" w:rsidRPr="0039439E">
        <w:t>Vad är definitionen av ett akut vestibulärt syndrom? (</w:t>
      </w:r>
      <w:hyperlink r:id="rId44" w:history="1">
        <w:r w:rsidR="00211751" w:rsidRPr="0039439E">
          <w:rPr>
            <w:rStyle w:val="Hyperlink"/>
            <w:lang w:eastAsia="ja-JP"/>
          </w:rPr>
          <w:t>Tarnutzer 2011</w:t>
        </w:r>
      </w:hyperlink>
      <w:r w:rsidR="007B71D9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7" w:tooltip="Tarnutzer, 2011 #149" w:history="1">
        <w:r w:rsidR="00F8389B">
          <w:rPr>
            <w:noProof/>
          </w:rPr>
          <w:t>7</w:t>
        </w:r>
      </w:hyperlink>
      <w:r w:rsidR="007B71D9">
        <w:rPr>
          <w:noProof/>
        </w:rPr>
        <w:t>]</w:t>
      </w:r>
      <w:r w:rsidR="007B71D9">
        <w:fldChar w:fldCharType="end"/>
      </w:r>
      <w:r w:rsidR="00211751">
        <w:rPr>
          <w:lang w:eastAsia="ja-JP"/>
        </w:rPr>
        <w:t xml:space="preserve"> sE571)</w:t>
      </w:r>
    </w:p>
    <w:p w14:paraId="34789A83" w14:textId="77777777" w:rsidR="00211751" w:rsidRPr="0039439E" w:rsidRDefault="00211751" w:rsidP="00211751">
      <w:pPr>
        <w:pStyle w:val="BodyText"/>
      </w:pPr>
    </w:p>
    <w:p w14:paraId="11CC52C2" w14:textId="77777777" w:rsidR="00211751" w:rsidRPr="0039439E" w:rsidRDefault="00211751" w:rsidP="00211751">
      <w:pPr>
        <w:pStyle w:val="BodyText"/>
      </w:pPr>
    </w:p>
    <w:p w14:paraId="668F94AC" w14:textId="77777777" w:rsidR="00211751" w:rsidRPr="0039439E" w:rsidRDefault="00211751" w:rsidP="00211751">
      <w:pPr>
        <w:pStyle w:val="BodyText"/>
      </w:pPr>
    </w:p>
    <w:p w14:paraId="02DD77D7" w14:textId="06C8E2DF" w:rsidR="00405A6B" w:rsidRPr="005F222A" w:rsidRDefault="00B75F4A" w:rsidP="00405A6B">
      <w:pPr>
        <w:pStyle w:val="BodyText"/>
      </w:pPr>
      <w:r>
        <w:t>2-</w:t>
      </w:r>
      <w:r w:rsidR="00893D7F">
        <w:t>HINTS används vid ett isolerat akut</w:t>
      </w:r>
      <w:r w:rsidR="00405A6B">
        <w:t xml:space="preserve"> vestibulärt syndrom för att sk</w:t>
      </w:r>
      <w:r w:rsidR="00893D7F">
        <w:t>i</w:t>
      </w:r>
      <w:r w:rsidR="00405A6B">
        <w:t>l</w:t>
      </w:r>
      <w:r w:rsidR="00893D7F">
        <w:t>ja mellan en central orsak och en perifer orsak.  Vad står HINTS för?</w:t>
      </w:r>
      <w:r w:rsidR="00405A6B">
        <w:t xml:space="preserve">  </w:t>
      </w:r>
      <w:r w:rsidR="00405A6B" w:rsidRPr="0039439E">
        <w:t xml:space="preserve">Vad är sensitivitet och specificitet av HINTS för stroke? </w:t>
      </w:r>
      <w:r w:rsidR="00405A6B" w:rsidRPr="005F222A">
        <w:t>(</w:t>
      </w:r>
      <w:hyperlink r:id="rId45" w:history="1">
        <w:r w:rsidR="00405A6B" w:rsidRPr="005F222A">
          <w:rPr>
            <w:rStyle w:val="Hyperlink"/>
          </w:rPr>
          <w:t>Kattah 2009</w:t>
        </w:r>
      </w:hyperlink>
      <w:r w:rsidR="007B71D9">
        <w:rPr>
          <w:lang w:val="en-US"/>
        </w:rPr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 w:rsidRPr="005F222A">
        <w:instrText xml:space="preserve"> ADDIN EN.CITE </w:instrText>
      </w:r>
      <w:r w:rsidR="007B71D9">
        <w:rPr>
          <w:lang w:val="en-US"/>
        </w:rPr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 w:rsidRPr="005F222A">
        <w:instrText xml:space="preserve"> ADDIN EN.CITE.DATA </w:instrText>
      </w:r>
      <w:r w:rsidR="007B71D9">
        <w:rPr>
          <w:lang w:val="en-US"/>
        </w:rPr>
      </w:r>
      <w:r w:rsidR="007B71D9">
        <w:rPr>
          <w:lang w:val="en-US"/>
        </w:rPr>
        <w:fldChar w:fldCharType="end"/>
      </w:r>
      <w:r w:rsidR="007B71D9">
        <w:rPr>
          <w:lang w:val="en-US"/>
        </w:rPr>
        <w:fldChar w:fldCharType="separate"/>
      </w:r>
      <w:r w:rsidR="007B71D9" w:rsidRPr="005F222A">
        <w:rPr>
          <w:noProof/>
        </w:rPr>
        <w:t>[</w:t>
      </w:r>
      <w:hyperlink w:anchor="_ENREF_8" w:tooltip="Kattah, 2009 #117" w:history="1">
        <w:r w:rsidR="00F8389B" w:rsidRPr="005F222A">
          <w:rPr>
            <w:noProof/>
          </w:rPr>
          <w:t>8</w:t>
        </w:r>
      </w:hyperlink>
      <w:r w:rsidR="007B71D9" w:rsidRPr="005F222A">
        <w:rPr>
          <w:noProof/>
        </w:rPr>
        <w:t>]</w:t>
      </w:r>
      <w:r w:rsidR="007B71D9">
        <w:rPr>
          <w:lang w:val="en-US"/>
        </w:rPr>
        <w:fldChar w:fldCharType="end"/>
      </w:r>
      <w:r w:rsidR="00405A6B" w:rsidRPr="005F222A">
        <w:t xml:space="preserve"> abstract)</w:t>
      </w:r>
    </w:p>
    <w:p w14:paraId="2D476D2B" w14:textId="054B338C" w:rsidR="00211751" w:rsidRPr="005F222A" w:rsidRDefault="00211751" w:rsidP="00211751">
      <w:pPr>
        <w:pStyle w:val="BodyText"/>
      </w:pPr>
    </w:p>
    <w:p w14:paraId="2833C691" w14:textId="77777777" w:rsidR="00211751" w:rsidRPr="0039439E" w:rsidRDefault="00211751" w:rsidP="00211751">
      <w:pPr>
        <w:pStyle w:val="BodyText"/>
      </w:pPr>
    </w:p>
    <w:p w14:paraId="65556823" w14:textId="77777777" w:rsidR="00211751" w:rsidRPr="0039439E" w:rsidRDefault="00211751" w:rsidP="00211751">
      <w:pPr>
        <w:pStyle w:val="BodyText"/>
      </w:pPr>
    </w:p>
    <w:p w14:paraId="18890127" w14:textId="77777777" w:rsidR="00211751" w:rsidRPr="0039439E" w:rsidRDefault="00211751" w:rsidP="00211751">
      <w:pPr>
        <w:pStyle w:val="BodyText"/>
      </w:pPr>
    </w:p>
    <w:p w14:paraId="5AFDE100" w14:textId="517E4086" w:rsidR="00211751" w:rsidRPr="0039439E" w:rsidRDefault="00B75F4A" w:rsidP="00211751">
      <w:pPr>
        <w:pStyle w:val="BodyText"/>
        <w:rPr>
          <w:rStyle w:val="Hyperlink"/>
          <w:lang w:eastAsia="ja-JP"/>
        </w:rPr>
      </w:pPr>
      <w:r>
        <w:t>3-</w:t>
      </w:r>
      <w:r w:rsidR="00211751" w:rsidRPr="0039439E">
        <w:t>Hur genomför man impulstest?</w:t>
      </w:r>
      <w:r w:rsidR="00211751">
        <w:t xml:space="preserve">  Hur ser testet ut när det</w:t>
      </w:r>
      <w:r w:rsidR="00211751" w:rsidRPr="0039439E">
        <w:t xml:space="preserve"> är positiv</w:t>
      </w:r>
      <w:r w:rsidR="00211751">
        <w:t>t</w:t>
      </w:r>
      <w:r w:rsidR="00211751" w:rsidRPr="0039439E">
        <w:t>? (</w:t>
      </w:r>
      <w:hyperlink r:id="rId46" w:history="1">
        <w:r w:rsidR="00211751" w:rsidRPr="0039439E">
          <w:rPr>
            <w:rStyle w:val="Hyperlink"/>
            <w:lang w:eastAsia="ja-JP"/>
          </w:rPr>
          <w:t xml:space="preserve">Positive impulse test)  </w:t>
        </w:r>
      </w:hyperlink>
      <w:r w:rsidR="00211751">
        <w:rPr>
          <w:lang w:eastAsia="ja-JP"/>
        </w:rPr>
        <w:t>Hur ser testet ut när det</w:t>
      </w:r>
      <w:r w:rsidR="00211751" w:rsidRPr="0039439E">
        <w:rPr>
          <w:lang w:eastAsia="ja-JP"/>
        </w:rPr>
        <w:t xml:space="preserve"> är negativ</w:t>
      </w:r>
      <w:r w:rsidR="00211751">
        <w:rPr>
          <w:lang w:eastAsia="ja-JP"/>
        </w:rPr>
        <w:t>t</w:t>
      </w:r>
      <w:r w:rsidR="00211751" w:rsidRPr="0039439E">
        <w:rPr>
          <w:lang w:eastAsia="ja-JP"/>
        </w:rPr>
        <w:t>? (</w:t>
      </w:r>
      <w:r w:rsidR="00211751" w:rsidRPr="0039439E">
        <w:rPr>
          <w:lang w:eastAsia="ja-JP"/>
        </w:rPr>
        <w:fldChar w:fldCharType="begin"/>
      </w:r>
      <w:r w:rsidR="00211751" w:rsidRPr="0039439E">
        <w:rPr>
          <w:lang w:eastAsia="ja-JP"/>
        </w:rPr>
        <w:instrText xml:space="preserve"> HYPERLINK "http://www.youtube.com/watch?v=QaV2KuG6cnw" </w:instrText>
      </w:r>
      <w:r w:rsidR="00211751" w:rsidRPr="0039439E">
        <w:rPr>
          <w:lang w:eastAsia="ja-JP"/>
        </w:rPr>
        <w:fldChar w:fldCharType="separate"/>
      </w:r>
      <w:r w:rsidR="00211751" w:rsidRPr="0039439E">
        <w:rPr>
          <w:rStyle w:val="Hyperlink"/>
          <w:lang w:eastAsia="ja-JP"/>
        </w:rPr>
        <w:t>Impulse Normal)</w:t>
      </w:r>
    </w:p>
    <w:p w14:paraId="58ADA0CE" w14:textId="77777777" w:rsidR="00211751" w:rsidRPr="0039439E" w:rsidRDefault="00211751" w:rsidP="00211751">
      <w:pPr>
        <w:pStyle w:val="BodyText"/>
        <w:rPr>
          <w:lang w:eastAsia="ja-JP"/>
        </w:rPr>
      </w:pPr>
      <w:r w:rsidRPr="0039439E">
        <w:rPr>
          <w:lang w:eastAsia="ja-JP"/>
        </w:rPr>
        <w:fldChar w:fldCharType="end"/>
      </w:r>
    </w:p>
    <w:p w14:paraId="17FED694" w14:textId="77777777" w:rsidR="00211751" w:rsidRPr="0039439E" w:rsidRDefault="00211751" w:rsidP="00211751">
      <w:pPr>
        <w:pStyle w:val="BodyText"/>
      </w:pPr>
    </w:p>
    <w:p w14:paraId="267ABA24" w14:textId="77777777" w:rsidR="00211751" w:rsidRPr="0039439E" w:rsidRDefault="00211751" w:rsidP="00211751">
      <w:pPr>
        <w:pStyle w:val="BodyText"/>
      </w:pPr>
    </w:p>
    <w:p w14:paraId="1E3D6542" w14:textId="77777777" w:rsidR="00285EEF" w:rsidRDefault="00285EEF" w:rsidP="00211751">
      <w:pPr>
        <w:pStyle w:val="BodyText"/>
      </w:pPr>
    </w:p>
    <w:p w14:paraId="4D43D0C4" w14:textId="7CFC35A2" w:rsidR="00211751" w:rsidRPr="0039439E" w:rsidRDefault="00B75F4A" w:rsidP="00211751">
      <w:pPr>
        <w:pStyle w:val="BodyText"/>
        <w:rPr>
          <w:rStyle w:val="Hyperlink"/>
          <w:lang w:eastAsia="ja-JP"/>
        </w:rPr>
      </w:pPr>
      <w:r>
        <w:t>4-</w:t>
      </w:r>
      <w:r w:rsidR="00211751" w:rsidRPr="0039439E">
        <w:t>Hur undersöker man för skew deviation? (</w:t>
      </w:r>
      <w:hyperlink r:id="rId47" w:history="1">
        <w:r w:rsidR="00211751" w:rsidRPr="0039439E">
          <w:rPr>
            <w:rStyle w:val="Hyperlink"/>
          </w:rPr>
          <w:t>Kattah 2009</w:t>
        </w:r>
      </w:hyperlink>
      <w:r w:rsidR="007B71D9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8" w:tooltip="Kattah, 2009 #117" w:history="1">
        <w:r w:rsidR="00F8389B">
          <w:rPr>
            <w:noProof/>
          </w:rPr>
          <w:t>8</w:t>
        </w:r>
      </w:hyperlink>
      <w:r w:rsidR="007B71D9">
        <w:rPr>
          <w:noProof/>
        </w:rPr>
        <w:t>]</w:t>
      </w:r>
      <w:r w:rsidR="007B71D9">
        <w:fldChar w:fldCharType="end"/>
      </w:r>
      <w:r w:rsidR="00211751">
        <w:t xml:space="preserve">, </w:t>
      </w:r>
      <w:r w:rsidR="00405A6B">
        <w:t xml:space="preserve">Text av </w:t>
      </w:r>
      <w:r w:rsidR="00211751">
        <w:t>Appendix Video 3)</w:t>
      </w:r>
      <w:r w:rsidR="00211751" w:rsidRPr="0039439E">
        <w:t xml:space="preserve">  Hur ser testet ut när den är positiv? (</w:t>
      </w:r>
      <w:r w:rsidR="00211751" w:rsidRPr="0039439E">
        <w:rPr>
          <w:lang w:eastAsia="ja-JP"/>
        </w:rPr>
        <w:fldChar w:fldCharType="begin"/>
      </w:r>
      <w:r w:rsidR="00211751" w:rsidRPr="0039439E">
        <w:rPr>
          <w:lang w:eastAsia="ja-JP"/>
        </w:rPr>
        <w:instrText xml:space="preserve"> HYPERLINK "http://www.youtube.com/watch?v=-J170K7VAdA" </w:instrText>
      </w:r>
      <w:r w:rsidR="00211751" w:rsidRPr="0039439E">
        <w:rPr>
          <w:lang w:eastAsia="ja-JP"/>
        </w:rPr>
        <w:fldChar w:fldCharType="separate"/>
      </w:r>
      <w:r w:rsidR="00211751" w:rsidRPr="0039439E">
        <w:rPr>
          <w:rStyle w:val="Hyperlink"/>
          <w:lang w:eastAsia="ja-JP"/>
        </w:rPr>
        <w:t>Refixation on Cover Test)</w:t>
      </w:r>
    </w:p>
    <w:p w14:paraId="1E30D761" w14:textId="77777777" w:rsidR="00285EEF" w:rsidRDefault="00211751" w:rsidP="00211751">
      <w:pPr>
        <w:pStyle w:val="BodyText"/>
        <w:rPr>
          <w:lang w:eastAsia="ja-JP" w:bidi="x-none"/>
        </w:rPr>
      </w:pPr>
      <w:r w:rsidRPr="0039439E">
        <w:rPr>
          <w:lang w:eastAsia="ja-JP" w:bidi="x-none"/>
        </w:rPr>
        <w:fldChar w:fldCharType="end"/>
      </w:r>
    </w:p>
    <w:p w14:paraId="2AEEFA51" w14:textId="77777777" w:rsidR="00285EEF" w:rsidRDefault="00285EEF" w:rsidP="00211751">
      <w:pPr>
        <w:pStyle w:val="BodyText"/>
        <w:rPr>
          <w:lang w:eastAsia="ja-JP" w:bidi="x-none"/>
        </w:rPr>
      </w:pPr>
    </w:p>
    <w:p w14:paraId="2D05CD8B" w14:textId="77777777" w:rsidR="00285EEF" w:rsidRDefault="00285EEF" w:rsidP="00211751">
      <w:pPr>
        <w:pStyle w:val="BodyText"/>
        <w:rPr>
          <w:lang w:eastAsia="ja-JP" w:bidi="x-none"/>
        </w:rPr>
      </w:pPr>
    </w:p>
    <w:p w14:paraId="52AB1859" w14:textId="77777777" w:rsidR="00285EEF" w:rsidRDefault="00285EEF" w:rsidP="00211751">
      <w:pPr>
        <w:pStyle w:val="BodyText"/>
        <w:rPr>
          <w:lang w:eastAsia="ja-JP" w:bidi="x-none"/>
        </w:rPr>
      </w:pPr>
    </w:p>
    <w:p w14:paraId="30EE53DC" w14:textId="6807914F" w:rsidR="00285EEF" w:rsidRDefault="00B75F4A" w:rsidP="00211751">
      <w:pPr>
        <w:pStyle w:val="BodyText"/>
      </w:pPr>
      <w:r>
        <w:rPr>
          <w:lang w:eastAsia="ja-JP" w:bidi="x-none"/>
        </w:rPr>
        <w:t>5-</w:t>
      </w:r>
      <w:r w:rsidR="002352BE">
        <w:rPr>
          <w:lang w:eastAsia="ja-JP" w:bidi="x-none"/>
        </w:rPr>
        <w:t>Varför letar man efter</w:t>
      </w:r>
      <w:r w:rsidR="00285EEF">
        <w:rPr>
          <w:lang w:eastAsia="ja-JP" w:bidi="x-none"/>
        </w:rPr>
        <w:t xml:space="preserve"> skew deviation om impulstestet är positiv?  </w:t>
      </w:r>
      <w:r w:rsidR="00285EEF">
        <w:t xml:space="preserve">Var sitter skadan om patienten har en positiv (dvs patologisk) impulstest </w:t>
      </w:r>
      <w:r w:rsidR="002352BE">
        <w:t>OCH</w:t>
      </w:r>
      <w:r w:rsidR="00285EEF">
        <w:t xml:space="preserve"> skew deviation?  </w:t>
      </w:r>
      <w:r w:rsidR="00285EEF" w:rsidRPr="0039439E">
        <w:t>(</w:t>
      </w:r>
      <w:hyperlink r:id="rId48" w:history="1">
        <w:r w:rsidR="00285EEF" w:rsidRPr="0039439E">
          <w:rPr>
            <w:rStyle w:val="Hyperlink"/>
          </w:rPr>
          <w:t>Kattah 2009</w:t>
        </w:r>
      </w:hyperlink>
      <w:r w:rsidR="007B71D9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YXR0YWg8L0F1dGhvcj48WWVhcj4yMDA5PC9ZZWFyPjxS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8" w:tooltip="Kattah, 2009 #117" w:history="1">
        <w:r w:rsidR="00F8389B">
          <w:rPr>
            <w:noProof/>
          </w:rPr>
          <w:t>8</w:t>
        </w:r>
      </w:hyperlink>
      <w:r w:rsidR="007B71D9">
        <w:rPr>
          <w:noProof/>
        </w:rPr>
        <w:t>]</w:t>
      </w:r>
      <w:r w:rsidR="007B71D9">
        <w:fldChar w:fldCharType="end"/>
      </w:r>
      <w:r w:rsidR="00285EEF">
        <w:t xml:space="preserve"> abstract)</w:t>
      </w:r>
    </w:p>
    <w:p w14:paraId="5CA882FC" w14:textId="77777777" w:rsidR="00211751" w:rsidRPr="0039439E" w:rsidRDefault="00211751" w:rsidP="00211751">
      <w:pPr>
        <w:pStyle w:val="BodyText"/>
      </w:pPr>
    </w:p>
    <w:p w14:paraId="47B5E77F" w14:textId="77777777" w:rsidR="00211751" w:rsidRDefault="00211751" w:rsidP="00211751">
      <w:pPr>
        <w:pStyle w:val="BodyText"/>
      </w:pPr>
    </w:p>
    <w:p w14:paraId="3FBE5DBA" w14:textId="77777777" w:rsidR="00285EEF" w:rsidRPr="0039439E" w:rsidRDefault="00285EEF" w:rsidP="00211751">
      <w:pPr>
        <w:pStyle w:val="BodyText"/>
      </w:pPr>
    </w:p>
    <w:p w14:paraId="287EC6D5" w14:textId="50AAC0D2" w:rsidR="00211751" w:rsidRPr="0039439E" w:rsidRDefault="00B75F4A" w:rsidP="00211751">
      <w:pPr>
        <w:pStyle w:val="BodyText"/>
        <w:rPr>
          <w:lang w:eastAsia="ja-JP"/>
        </w:rPr>
      </w:pPr>
      <w:r>
        <w:t>6-</w:t>
      </w:r>
      <w:r w:rsidR="00211751" w:rsidRPr="0039439E">
        <w:t xml:space="preserve">Vilka kliniska fynd, förutom yrsel, kan förekomma vid Wallenbergs syndrom?  </w:t>
      </w:r>
      <w:r w:rsidR="00211751" w:rsidRPr="0039439E">
        <w:rPr>
          <w:lang w:eastAsia="ja-JP"/>
        </w:rPr>
        <w:t>Vilka kärl kan vara inblandade? (</w:t>
      </w:r>
      <w:hyperlink r:id="rId49" w:history="1">
        <w:r w:rsidR="00211751" w:rsidRPr="0039439E">
          <w:rPr>
            <w:rStyle w:val="Hyperlink"/>
            <w:lang w:eastAsia="ja-JP"/>
          </w:rPr>
          <w:t>Norrving 2004</w:t>
        </w:r>
      </w:hyperlink>
      <w:r w:rsidR="007B71D9">
        <w:fldChar w:fldCharType="begin"/>
      </w:r>
      <w:r w:rsidR="007B71D9">
        <w:instrText xml:space="preserve"> ADDIN EN.CITE &lt;EndNote&gt;&lt;Cite&gt;&lt;Author&gt;Norrving&lt;/Author&gt;&lt;Year&gt;2004&lt;/Year&gt;&lt;RecNum&gt;156&lt;/RecNum&gt;&lt;DisplayText&gt;[9]&lt;/DisplayText&gt;&lt;record&gt;&lt;rec-number&gt;156&lt;/rec-number&gt;&lt;foreign-keys&gt;&lt;key app="EN" db-id="5rd9tv29z5xd0revrw5xdxzy5w5zpd9tvz55" timestamp="0"&gt;156&lt;/key&gt;&lt;/foreign-keys&gt;&lt;ref-type name="Journal Article"&gt;17&lt;/ref-type&gt;&lt;contributors&gt;&lt;authors&gt;&lt;author&gt;Norrving, B.&lt;/author&gt;&lt;author&gt;Hyden, D.&lt;/author&gt;&lt;/authors&gt;&lt;/contributors&gt;&lt;auth-address&gt;Neurologiska kliniken, Universitetssjukhuset i Lund, Sweden. bo.norrving@neurol.lu.se&lt;/auth-address&gt;&lt;titles&gt;&lt;title&gt;Nya aspekter pa Wallenbergs syndrom och andra hjarnstamsinfarkter.&lt;/title&gt;&lt;secondary-title&gt;Lä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728-30, 2732, 2734&lt;/pages&gt;&lt;volume&gt;101&lt;/volume&gt;&lt;number&gt;36&lt;/number&gt;&lt;edition&gt;2004/10/01&lt;/edition&gt;&lt;keywords&gt;&lt;keyword&gt;Basilar Artery/radiography&lt;/keyword&gt;&lt;keyword&gt;Brain Infarction/diagnosis/physiopathology/therapy&lt;/keyword&gt;&lt;keyword&gt;*Brain Stem Infarctions/diagnosis/physiopathology/therapy&lt;/keyword&gt;&lt;keyword&gt;Cerebellum/pathology/physiopathology&lt;/keyword&gt;&lt;keyword&gt;Cerebral Angiography&lt;/keyword&gt;&lt;keyword&gt;Humans&lt;/keyword&gt;&lt;keyword&gt;*Lateral Medullary Syndrome/diagnosis/physiopathology/therapy&lt;/keyword&gt;&lt;keyword&gt;Magnetic Resonance Angiography&lt;/keyword&gt;&lt;keyword&gt;Magnetic Resonance Imaging&lt;/keyword&gt;&lt;keyword&gt;Prognosis&lt;/keyword&gt;&lt;keyword&gt;Tomography, X-Ray Computed&lt;/keyword&gt;&lt;/keywords&gt;&lt;dates&gt;&lt;year&gt;2004&lt;/year&gt;&lt;pub-dates&gt;&lt;date&gt;Sep 2&lt;/date&gt;&lt;/pub-dates&gt;&lt;/dates&gt;&lt;orig-pub&gt;Nya aspekter pa Wallenbergs syndrom och andra hjarnstamsinfarkter.&lt;/orig-pub&gt;&lt;isbn&gt;0023-7205 (Print)&amp;#xD;0023-7205 (Linking)&lt;/isbn&gt;&lt;accession-num&gt;15455637&lt;/accession-num&gt;&lt;work-type&gt;Review&lt;/work-type&gt;&lt;urls&gt;&lt;related-urls&gt;&lt;url&gt;http://www.ncbi.nlm.nih.gov/pubmed/15455637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9" w:tooltip="Norrving, 2004 #156" w:history="1">
        <w:r w:rsidR="00F8389B">
          <w:rPr>
            <w:noProof/>
          </w:rPr>
          <w:t>9</w:t>
        </w:r>
      </w:hyperlink>
      <w:r w:rsidR="007B71D9">
        <w:rPr>
          <w:noProof/>
        </w:rPr>
        <w:t>]</w:t>
      </w:r>
      <w:r w:rsidR="007B71D9">
        <w:fldChar w:fldCharType="end"/>
      </w:r>
      <w:r w:rsidR="00211751">
        <w:rPr>
          <w:lang w:eastAsia="ja-JP"/>
        </w:rPr>
        <w:t xml:space="preserve"> s2729</w:t>
      </w:r>
      <w:r w:rsidR="00285EEF">
        <w:rPr>
          <w:lang w:eastAsia="ja-JP"/>
        </w:rPr>
        <w:t xml:space="preserve"> Tabell I</w:t>
      </w:r>
      <w:r w:rsidR="00211751">
        <w:rPr>
          <w:lang w:eastAsia="ja-JP"/>
        </w:rPr>
        <w:t>)</w:t>
      </w:r>
    </w:p>
    <w:p w14:paraId="229EAF19" w14:textId="77777777" w:rsidR="00211751" w:rsidRPr="0039439E" w:rsidRDefault="00211751" w:rsidP="00211751">
      <w:pPr>
        <w:pStyle w:val="BodyText"/>
        <w:rPr>
          <w:lang w:eastAsia="ja-JP"/>
        </w:rPr>
      </w:pPr>
    </w:p>
    <w:p w14:paraId="3CB02421" w14:textId="77777777" w:rsidR="00211751" w:rsidRPr="0039439E" w:rsidRDefault="00211751" w:rsidP="00211751">
      <w:pPr>
        <w:pStyle w:val="BodyText"/>
        <w:rPr>
          <w:lang w:eastAsia="ja-JP"/>
        </w:rPr>
      </w:pPr>
    </w:p>
    <w:p w14:paraId="4C66DBDB" w14:textId="77777777" w:rsidR="00211751" w:rsidRPr="0039439E" w:rsidRDefault="00211751" w:rsidP="00211751">
      <w:pPr>
        <w:pStyle w:val="BodyText"/>
        <w:rPr>
          <w:lang w:eastAsia="ja-JP"/>
        </w:rPr>
      </w:pPr>
    </w:p>
    <w:p w14:paraId="210D408B" w14:textId="77C39224" w:rsidR="00211751" w:rsidRPr="0039439E" w:rsidRDefault="00B75F4A" w:rsidP="00211751">
      <w:pPr>
        <w:pStyle w:val="BodyText"/>
      </w:pPr>
      <w:r>
        <w:rPr>
          <w:lang w:eastAsia="ja-JP"/>
        </w:rPr>
        <w:t>7-</w:t>
      </w:r>
      <w:r w:rsidR="00211751" w:rsidRPr="0039439E">
        <w:rPr>
          <w:lang w:eastAsia="ja-JP"/>
        </w:rPr>
        <w:t>Vi</w:t>
      </w:r>
      <w:r w:rsidR="002440A3">
        <w:rPr>
          <w:lang w:eastAsia="ja-JP"/>
        </w:rPr>
        <w:t>lket tillstånd bör man misstänka</w:t>
      </w:r>
      <w:r w:rsidR="00211751" w:rsidRPr="0039439E">
        <w:rPr>
          <w:lang w:eastAsia="ja-JP"/>
        </w:rPr>
        <w:t xml:space="preserve"> om patient fick plötslig nacksmärta i samband med yrseldebut (</w:t>
      </w:r>
      <w:hyperlink r:id="rId50" w:history="1">
        <w:r w:rsidR="00211751" w:rsidRPr="0039439E">
          <w:rPr>
            <w:rStyle w:val="Hyperlink"/>
            <w:lang w:eastAsia="ja-JP"/>
          </w:rPr>
          <w:t>Tarnutzer 2011</w:t>
        </w:r>
      </w:hyperlink>
      <w:r w:rsidR="007B71D9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UYXJudXR6ZXI8L0F1dGhvcj48WWVhcj4yMDExPC9ZZWFy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7" w:tooltip="Tarnutzer, 2011 #149" w:history="1">
        <w:r w:rsidR="00F8389B">
          <w:rPr>
            <w:noProof/>
          </w:rPr>
          <w:t>7</w:t>
        </w:r>
      </w:hyperlink>
      <w:r w:rsidR="007B71D9">
        <w:rPr>
          <w:noProof/>
        </w:rPr>
        <w:t>]</w:t>
      </w:r>
      <w:r w:rsidR="007B71D9">
        <w:fldChar w:fldCharType="end"/>
      </w:r>
      <w:r w:rsidR="00211751">
        <w:rPr>
          <w:lang w:eastAsia="ja-JP"/>
        </w:rPr>
        <w:t xml:space="preserve"> E578)?</w:t>
      </w:r>
    </w:p>
    <w:p w14:paraId="1471E220" w14:textId="77777777" w:rsidR="00211751" w:rsidRPr="0039439E" w:rsidRDefault="00211751" w:rsidP="00211751">
      <w:pPr>
        <w:pStyle w:val="BodyText"/>
      </w:pPr>
    </w:p>
    <w:p w14:paraId="6FFC9FFE" w14:textId="77777777" w:rsidR="00211751" w:rsidRPr="0039439E" w:rsidRDefault="00211751" w:rsidP="00211751">
      <w:pPr>
        <w:pStyle w:val="BodyText"/>
      </w:pPr>
    </w:p>
    <w:p w14:paraId="4992C038" w14:textId="2BBEC042" w:rsidR="00211751" w:rsidRPr="0039439E" w:rsidRDefault="00211751" w:rsidP="00D31019">
      <w:pPr>
        <w:pStyle w:val="Heading2"/>
        <w:rPr>
          <w:lang w:eastAsia="ja-JP"/>
        </w:rPr>
      </w:pPr>
      <w:bookmarkStart w:id="158" w:name="_Toc247283052"/>
      <w:bookmarkStart w:id="159" w:name="_Toc247283118"/>
      <w:bookmarkStart w:id="160" w:name="_Toc247283181"/>
      <w:bookmarkStart w:id="161" w:name="_Toc247284453"/>
      <w:r w:rsidRPr="0039439E">
        <w:rPr>
          <w:lang w:eastAsia="ja-JP"/>
        </w:rPr>
        <w:br w:type="page"/>
      </w:r>
      <w:bookmarkEnd w:id="158"/>
      <w:bookmarkEnd w:id="159"/>
      <w:bookmarkEnd w:id="160"/>
      <w:bookmarkEnd w:id="161"/>
    </w:p>
    <w:p w14:paraId="4FE2659D" w14:textId="67BF3A0B" w:rsidR="00AE5E26" w:rsidRDefault="00B75F4A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lastRenderedPageBreak/>
        <w:t>8-</w:t>
      </w:r>
      <w:r w:rsidR="00AE5E26">
        <w:rPr>
          <w:rFonts w:ascii="Times" w:hAnsi="Times"/>
          <w:lang w:val="sv-SE" w:eastAsia="ja-JP"/>
        </w:rPr>
        <w:t xml:space="preserve">Hur känslig är CT </w:t>
      </w:r>
      <w:r w:rsidR="002440A3">
        <w:rPr>
          <w:rFonts w:ascii="Times" w:hAnsi="Times"/>
          <w:lang w:val="sv-SE" w:eastAsia="ja-JP"/>
        </w:rPr>
        <w:t xml:space="preserve">alternativt MR </w:t>
      </w:r>
      <w:r w:rsidR="00AE5E26">
        <w:rPr>
          <w:rFonts w:ascii="Times" w:hAnsi="Times"/>
          <w:lang w:val="sv-SE" w:eastAsia="ja-JP"/>
        </w:rPr>
        <w:t xml:space="preserve">i det akuta skedet för att upptäcka stroke vid isolerad akut vestibulärt syndrom? </w:t>
      </w:r>
      <w:r w:rsidR="00AE5E26" w:rsidRPr="00DA03E4">
        <w:rPr>
          <w:lang w:val="sv-SE"/>
        </w:rPr>
        <w:t>(</w:t>
      </w:r>
      <w:hyperlink r:id="rId51" w:history="1">
        <w:r w:rsidR="00AE5E26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AE5E26" w:rsidRPr="00DA03E4">
        <w:rPr>
          <w:lang w:val="sv-SE"/>
        </w:rPr>
        <w:t xml:space="preserve"> s3-4)</w:t>
      </w:r>
    </w:p>
    <w:p w14:paraId="16A4084A" w14:textId="77777777" w:rsidR="00AE5E26" w:rsidRDefault="00AE5E26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2DDEC731" w14:textId="77777777" w:rsidR="00AE5E26" w:rsidRDefault="00AE5E26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296617C3" w14:textId="77777777" w:rsidR="00AE5E26" w:rsidRDefault="00AE5E26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2C9CD72B" w14:textId="2E64CB7F" w:rsidR="00211751" w:rsidRPr="0039439E" w:rsidRDefault="00B75F4A" w:rsidP="00AE5E26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9-</w:t>
      </w:r>
      <w:r w:rsidR="00AE5E26">
        <w:rPr>
          <w:rFonts w:ascii="Times" w:hAnsi="Times"/>
          <w:lang w:val="sv-SE" w:eastAsia="ja-JP"/>
        </w:rPr>
        <w:t xml:space="preserve">Hur behandlas vestibularis neurit? </w:t>
      </w:r>
      <w:r w:rsidR="00AE5E26" w:rsidRPr="00DA03E4">
        <w:rPr>
          <w:lang w:val="sv-SE"/>
        </w:rPr>
        <w:t>(</w:t>
      </w:r>
      <w:hyperlink r:id="rId52" w:history="1">
        <w:r w:rsidR="00AE5E26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AE5E26" w:rsidRPr="00DA03E4">
        <w:rPr>
          <w:lang w:val="sv-SE"/>
        </w:rPr>
        <w:t xml:space="preserve"> s4)</w:t>
      </w:r>
    </w:p>
    <w:p w14:paraId="17F763B1" w14:textId="77777777" w:rsidR="00211751" w:rsidRPr="0039439E" w:rsidRDefault="00211751" w:rsidP="00211751">
      <w:pPr>
        <w:pStyle w:val="BodyText"/>
        <w:rPr>
          <w:u w:val="single"/>
          <w:lang w:eastAsia="ja-JP"/>
        </w:rPr>
      </w:pPr>
    </w:p>
    <w:p w14:paraId="08B83354" w14:textId="77777777" w:rsidR="00211751" w:rsidRDefault="00211751" w:rsidP="00211751">
      <w:pPr>
        <w:pStyle w:val="HTMLAddress"/>
        <w:rPr>
          <w:rFonts w:ascii="Times" w:hAnsi="Times"/>
          <w:lang w:val="sv-SE" w:eastAsia="ja-JP"/>
        </w:rPr>
      </w:pPr>
    </w:p>
    <w:p w14:paraId="42F766A8" w14:textId="77777777" w:rsidR="00322C7D" w:rsidRPr="0039439E" w:rsidRDefault="00322C7D" w:rsidP="00211751">
      <w:pPr>
        <w:pStyle w:val="HTMLAddress"/>
        <w:rPr>
          <w:rFonts w:ascii="Times" w:hAnsi="Times"/>
          <w:lang w:val="sv-SE" w:eastAsia="ja-JP"/>
        </w:rPr>
      </w:pPr>
    </w:p>
    <w:p w14:paraId="1CF1585E" w14:textId="77777777" w:rsidR="007C3C8E" w:rsidRDefault="007C3C8E">
      <w:pPr>
        <w:rPr>
          <w:rFonts w:eastAsiaTheme="majorEastAsia" w:cstheme="majorBidi"/>
          <w:b/>
          <w:bCs/>
          <w:szCs w:val="26"/>
          <w:lang w:eastAsia="ja-JP"/>
        </w:rPr>
      </w:pPr>
      <w:bookmarkStart w:id="162" w:name="_Toc247283053"/>
      <w:bookmarkStart w:id="163" w:name="_Toc247283119"/>
      <w:bookmarkStart w:id="164" w:name="_Toc247283182"/>
      <w:bookmarkStart w:id="165" w:name="_Toc247284454"/>
      <w:bookmarkStart w:id="166" w:name="_Toc250833083"/>
      <w:bookmarkStart w:id="167" w:name="_Toc250898141"/>
      <w:bookmarkStart w:id="168" w:name="_Toc250900121"/>
      <w:bookmarkStart w:id="169" w:name="_Toc250900185"/>
      <w:bookmarkStart w:id="170" w:name="_Toc317260847"/>
      <w:bookmarkStart w:id="171" w:name="_Toc317262076"/>
      <w:bookmarkStart w:id="172" w:name="_Toc317354332"/>
      <w:bookmarkStart w:id="173" w:name="_Toc368680622"/>
      <w:bookmarkStart w:id="174" w:name="_Toc368680676"/>
      <w:bookmarkStart w:id="175" w:name="_Toc368680885"/>
      <w:r>
        <w:rPr>
          <w:lang w:eastAsia="ja-JP"/>
        </w:rPr>
        <w:br w:type="page"/>
      </w:r>
    </w:p>
    <w:p w14:paraId="7F8A240D" w14:textId="309D4874" w:rsidR="00211751" w:rsidRPr="0039439E" w:rsidRDefault="00AE5E26" w:rsidP="00D31019">
      <w:pPr>
        <w:pStyle w:val="Heading2"/>
        <w:rPr>
          <w:lang w:eastAsia="ja-JP"/>
        </w:rPr>
      </w:pPr>
      <w:bookmarkStart w:id="176" w:name="_Toc49074120"/>
      <w:bookmarkStart w:id="177" w:name="_Toc49677691"/>
      <w:bookmarkStart w:id="178" w:name="_Toc49680472"/>
      <w:r>
        <w:rPr>
          <w:lang w:eastAsia="ja-JP"/>
        </w:rPr>
        <w:lastRenderedPageBreak/>
        <w:t>8</w:t>
      </w:r>
      <w:r w:rsidR="00211751" w:rsidRPr="0039439E">
        <w:rPr>
          <w:lang w:eastAsia="ja-JP"/>
        </w:rPr>
        <w:t>-Godartad lägesyrsel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</w:p>
    <w:p w14:paraId="719600EE" w14:textId="1D9F5714" w:rsidR="00211751" w:rsidRPr="0039439E" w:rsidRDefault="007C3C8E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1-</w:t>
      </w:r>
      <w:r w:rsidR="00AE5E26">
        <w:rPr>
          <w:rFonts w:ascii="Times" w:hAnsi="Times"/>
          <w:lang w:val="sv-SE" w:eastAsia="ja-JP"/>
        </w:rPr>
        <w:t>Vad är sannolikhetskvot</w:t>
      </w:r>
      <w:r w:rsidR="00211751" w:rsidRPr="0039439E">
        <w:rPr>
          <w:rFonts w:ascii="Times" w:hAnsi="Times"/>
          <w:lang w:val="sv-SE" w:eastAsia="ja-JP"/>
        </w:rPr>
        <w:t xml:space="preserve"> för </w:t>
      </w:r>
      <w:r w:rsidR="00AE5E26">
        <w:rPr>
          <w:rFonts w:ascii="Times" w:hAnsi="Times"/>
          <w:lang w:val="sv-SE" w:eastAsia="ja-JP"/>
        </w:rPr>
        <w:t>Dix-Hallpike positiv godartad lägesyrsel</w:t>
      </w:r>
      <w:r w:rsidR="00211751" w:rsidRPr="0039439E">
        <w:rPr>
          <w:rFonts w:ascii="Times" w:hAnsi="Times"/>
          <w:lang w:val="sv-SE" w:eastAsia="ja-JP"/>
        </w:rPr>
        <w:t xml:space="preserve"> om yrseldurationen var ≤ 15 sekunder OCH patienten fick yrsel då hon vände sig i sängen? (</w:t>
      </w:r>
      <w:hyperlink r:id="rId53" w:history="1">
        <w:r w:rsidR="00211751" w:rsidRPr="0039439E">
          <w:rPr>
            <w:rStyle w:val="Hyperlink"/>
            <w:rFonts w:ascii="Times" w:hAnsi="Times"/>
            <w:lang w:val="sv-SE" w:eastAsia="ja-JP"/>
          </w:rPr>
          <w:t>Noda 2011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Noda&lt;/Author&gt;&lt;Year&gt;2011&lt;/Year&gt;&lt;RecNum&gt;136&lt;/RecNum&gt;&lt;DisplayText&gt;[10]&lt;/DisplayText&gt;&lt;record&gt;&lt;rec-number&gt;136&lt;/rec-number&gt;&lt;foreign-keys&gt;&lt;key app="EN" db-id="5rd9tv29z5xd0revrw5xdxzy5w5zpd9tvz55" timestamp="0"&gt;136&lt;/key&gt;&lt;/foreign-keys&gt;&lt;ref-type name="Journal Article"&gt;17&lt;/ref-type&gt;&lt;contributors&gt;&lt;authors&gt;&lt;author&gt;Noda, K.&lt;/author&gt;&lt;author&gt;Ikusaka, M.&lt;/author&gt;&lt;author&gt;Ohira, Y.&lt;/author&gt;&lt;author&gt;Takada, T.&lt;/author&gt;&lt;author&gt;Tsukamoto, T.&lt;/author&gt;&lt;/authors&gt;&lt;/contributors&gt;&lt;auth-address&gt;Department of General Medicine, Chiba University Hospital, Chiba, Japan.&lt;/auth-address&gt;&lt;titles&gt;&lt;title&gt;Predictors for benign paroxysmal positional vertigo with positive Dix-Hallpike test&lt;/title&gt;&lt;secondary-title&gt;Int J Gen Med&lt;/secondary-title&gt;&lt;alt-title&gt;International journal of general medicine&lt;/alt-title&gt;&lt;/titles&gt;&lt;pages&gt;809-14&lt;/pages&gt;&lt;volume&gt;4&lt;/volume&gt;&lt;edition&gt;2011/12/14&lt;/edition&gt;&lt;dates&gt;&lt;year&gt;2011&lt;/year&gt;&lt;/dates&gt;&lt;isbn&gt;1178-7074 (Electronic)&amp;#xD;1178-7074 (Linking)&lt;/isbn&gt;&lt;accession-num&gt;22162937&lt;/accession-num&gt;&lt;urls&gt;&lt;related-urls&gt;&lt;url&gt;http://www.ncbi.nlm.nih.gov/pubmed/22162937&lt;/url&gt;&lt;/related-urls&gt;&lt;/urls&gt;&lt;custom2&gt;3233377&lt;/custom2&gt;&lt;electronic-resource-num&gt;10.2147/IJGM.S27536&lt;/electronic-resource-num&gt;&lt;language&gt;eng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0" w:tooltip="Noda, 2011 #136" w:history="1">
        <w:r w:rsidR="00F8389B">
          <w:rPr>
            <w:noProof/>
            <w:lang w:val="sv-SE"/>
          </w:rPr>
          <w:t>10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211751">
        <w:rPr>
          <w:rFonts w:ascii="Times" w:hAnsi="Times"/>
          <w:lang w:val="sv-SE" w:eastAsia="ja-JP"/>
        </w:rPr>
        <w:t xml:space="preserve"> abstract)</w:t>
      </w:r>
    </w:p>
    <w:p w14:paraId="22AE8E31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D91BEA7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7B4BBFC4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30CBD254" w14:textId="23268932" w:rsidR="00211751" w:rsidRPr="0039439E" w:rsidRDefault="007C3C8E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2-</w:t>
      </w:r>
      <w:r w:rsidR="00211751" w:rsidRPr="0039439E">
        <w:rPr>
          <w:rFonts w:ascii="Times" w:hAnsi="Times"/>
          <w:lang w:val="sv-SE" w:eastAsia="ja-JP"/>
        </w:rPr>
        <w:t xml:space="preserve">Hur gör man Dix-Hallpike manöver? </w:t>
      </w:r>
      <w:r w:rsidR="00903B4E">
        <w:rPr>
          <w:rFonts w:ascii="Times" w:hAnsi="Times"/>
          <w:lang w:val="sv-SE" w:eastAsia="ja-JP"/>
        </w:rPr>
        <w:t xml:space="preserve">Vilka fynd ser man om kristallerna ligger i den posteriora båggången?  Vilka fynd ser man om kristallerna ligger i den laterala båggången? </w:t>
      </w:r>
      <w:r w:rsidR="00903B4E" w:rsidRPr="00DA03E4">
        <w:rPr>
          <w:lang w:val="sv-SE"/>
        </w:rPr>
        <w:t>(</w:t>
      </w:r>
      <w:hyperlink r:id="rId54" w:history="1">
        <w:r w:rsidR="00903B4E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903B4E" w:rsidRPr="00DA03E4">
        <w:rPr>
          <w:lang w:val="sv-SE"/>
        </w:rPr>
        <w:t xml:space="preserve"> s4)</w:t>
      </w:r>
    </w:p>
    <w:p w14:paraId="1650A7A0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2F3B6710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4EDA4A9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7BD2A4AF" w14:textId="72B50BB2" w:rsidR="00211751" w:rsidRPr="0039439E" w:rsidRDefault="007C3C8E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3-</w:t>
      </w:r>
      <w:r w:rsidR="00211751" w:rsidRPr="0039439E">
        <w:rPr>
          <w:rFonts w:ascii="Times" w:hAnsi="Times"/>
          <w:lang w:val="sv-SE" w:eastAsia="ja-JP"/>
        </w:rPr>
        <w:t>Hur gör man Epleys manöver</w:t>
      </w:r>
      <w:r w:rsidR="003171C6">
        <w:rPr>
          <w:rFonts w:ascii="Times" w:hAnsi="Times"/>
          <w:lang w:val="sv-SE" w:eastAsia="ja-JP"/>
        </w:rPr>
        <w:t xml:space="preserve"> och vad är syftet med den? </w:t>
      </w:r>
      <w:r w:rsidR="003171C6" w:rsidRPr="00DA03E4">
        <w:rPr>
          <w:lang w:val="sv-SE"/>
        </w:rPr>
        <w:t>(</w:t>
      </w:r>
      <w:hyperlink r:id="rId55" w:history="1">
        <w:r w:rsidR="003171C6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3171C6" w:rsidRPr="00DA03E4">
        <w:rPr>
          <w:lang w:val="sv-SE"/>
        </w:rPr>
        <w:t xml:space="preserve"> s5)</w:t>
      </w:r>
    </w:p>
    <w:p w14:paraId="5B04BDBE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5FEFF8B7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4256464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19E2F49" w14:textId="77777777" w:rsidR="003171C6" w:rsidRDefault="003171C6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B43A667" w14:textId="7BAEE52C" w:rsidR="00211751" w:rsidRPr="0039439E" w:rsidRDefault="007C3C8E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4-</w:t>
      </w:r>
      <w:r w:rsidR="00211751" w:rsidRPr="0039439E">
        <w:rPr>
          <w:rFonts w:ascii="Times" w:hAnsi="Times"/>
          <w:lang w:val="sv-SE" w:eastAsia="ja-JP"/>
        </w:rPr>
        <w:t xml:space="preserve">Hur gör man </w:t>
      </w:r>
      <w:r w:rsidR="003171C6">
        <w:rPr>
          <w:rFonts w:ascii="Times" w:hAnsi="Times"/>
          <w:lang w:val="sv-SE" w:eastAsia="ja-JP"/>
        </w:rPr>
        <w:t xml:space="preserve">head-roll test?  Vad är syftet med den?  Vad letar man efter när det gäller ögonrörelser? </w:t>
      </w:r>
      <w:r w:rsidR="003171C6" w:rsidRPr="00DA03E4">
        <w:rPr>
          <w:lang w:val="sv-SE"/>
        </w:rPr>
        <w:t>(</w:t>
      </w:r>
      <w:hyperlink r:id="rId56" w:history="1">
        <w:r w:rsidR="003171C6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3171C6" w:rsidRPr="00DA03E4">
        <w:rPr>
          <w:lang w:val="sv-SE"/>
        </w:rPr>
        <w:t xml:space="preserve"> s5)</w:t>
      </w:r>
    </w:p>
    <w:p w14:paraId="0D5383C7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57F33246" w14:textId="77777777" w:rsidR="00211751" w:rsidRPr="0039439E" w:rsidRDefault="00211751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08353DA4" w14:textId="77777777" w:rsidR="003171C6" w:rsidRDefault="003171C6" w:rsidP="00211751">
      <w:pPr>
        <w:pStyle w:val="HTMLAddress"/>
        <w:tabs>
          <w:tab w:val="left" w:pos="2835"/>
        </w:tabs>
        <w:rPr>
          <w:rFonts w:ascii="Times" w:hAnsi="Times"/>
          <w:lang w:val="sv-SE" w:eastAsia="ja-JP"/>
        </w:rPr>
      </w:pPr>
    </w:p>
    <w:p w14:paraId="105C6CAB" w14:textId="26E11106" w:rsidR="004F0C12" w:rsidRPr="00DA03E4" w:rsidRDefault="007C3C8E" w:rsidP="003171C6">
      <w:pPr>
        <w:pStyle w:val="HTMLAddress"/>
        <w:tabs>
          <w:tab w:val="left" w:pos="2835"/>
        </w:tabs>
        <w:rPr>
          <w:lang w:val="sv-SE"/>
        </w:rPr>
      </w:pPr>
      <w:r>
        <w:rPr>
          <w:rFonts w:ascii="Times" w:hAnsi="Times"/>
          <w:lang w:val="sv-SE" w:eastAsia="ja-JP"/>
        </w:rPr>
        <w:t>5-</w:t>
      </w:r>
      <w:r w:rsidR="003171C6">
        <w:rPr>
          <w:rFonts w:ascii="Times" w:hAnsi="Times"/>
          <w:lang w:val="sv-SE" w:eastAsia="ja-JP"/>
        </w:rPr>
        <w:t xml:space="preserve">Vad heter manövern för att bota BPPV utlöst av kristaller i den laterala båggången? </w:t>
      </w:r>
      <w:r w:rsidR="003171C6" w:rsidRPr="00DA03E4">
        <w:rPr>
          <w:lang w:val="sv-SE"/>
        </w:rPr>
        <w:t>(</w:t>
      </w:r>
      <w:hyperlink r:id="rId57" w:history="1">
        <w:r w:rsidR="003171C6" w:rsidRPr="00DA03E4">
          <w:rPr>
            <w:rStyle w:val="Hyperlink"/>
            <w:lang w:val="sv-SE"/>
          </w:rPr>
          <w:t>Mochalina 2015</w:t>
        </w:r>
      </w:hyperlink>
      <w:r w:rsidR="007B71D9">
        <w:rPr>
          <w:lang w:val="sv-SE"/>
        </w:rPr>
        <w:fldChar w:fldCharType="begin"/>
      </w:r>
      <w:r w:rsidR="007B71D9">
        <w:rPr>
          <w:lang w:val="sv-SE"/>
        </w:rPr>
        <w:instrText xml:space="preserve"> ADDIN EN.CITE &lt;EndNote&gt;&lt;Cite&gt;&lt;Author&gt;Mochalina&lt;/Author&gt;&lt;Year&gt;2015&lt;/Year&gt;&lt;RecNum&gt;1421&lt;/RecNum&gt;&lt;DisplayText&gt;[1]&lt;/DisplayText&gt;&lt;record&gt;&lt;rec-number&gt;1421&lt;/rec-number&gt;&lt;foreign-keys&gt;&lt;key app="EN" db-id="5rd9tv29z5xd0revrw5xdxzy5w5zpd9tvz55" timestamp="0"&gt;1421&lt;/key&gt;&lt;/foreign-keys&gt;&lt;ref-type name="Journal Article"&gt;17&lt;/ref-type&gt;&lt;contributors&gt;&lt;authors&gt;&lt;author&gt;Mochalina, N.&lt;/author&gt;&lt;author&gt;Khoshnood, A.&lt;/author&gt;&lt;author&gt;Karlberg, M.&lt;/author&gt;&lt;author&gt;Dryver, E.&lt;/author&gt;&lt;/authors&gt;&lt;/contributors&gt;&lt;auth-address&gt;Skane&amp;apos;s University Hospital - Akutkliniken, Malmo Malmo, Sweden Skane&amp;apos;s University Hospital - Akutkliniken, Malmo Malmo, Sweden.&amp;#xD;- Lund, Sweden - Lund, Sweden.&amp;#xD;Skane&amp;apos;s University Hospital - Ear, nose and throat clinic Lund, Sweden - Lund, Sweden.&lt;/auth-address&gt;&lt;titles&gt;&lt;title&gt;ABC om Yrsel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02/25&lt;/edition&gt;&lt;dates&gt;&lt;year&gt;2015&lt;/year&gt;&lt;/dates&gt;&lt;orig-pub&gt;ABC om--Yrsel pa akuten.&lt;/orig-pub&gt;&lt;isbn&gt;1652-7518 (Electronic)&amp;#xD;0023-7205 (Linking)&lt;/isbn&gt;&lt;accession-num&gt;25710226&lt;/accession-num&gt;&lt;urls&gt;&lt;related-urls&gt;&lt;url&gt;http://www.ncbi.nlm.nih.gov/pubmed/25710226&lt;/url&gt;&lt;/related-urls&gt;&lt;/urls&gt;&lt;language&gt;swe&lt;/language&gt;&lt;/record&gt;&lt;/Cite&gt;&lt;/EndNote&gt;</w:instrText>
      </w:r>
      <w:r w:rsidR="007B71D9">
        <w:rPr>
          <w:lang w:val="sv-SE"/>
        </w:rPr>
        <w:fldChar w:fldCharType="separate"/>
      </w:r>
      <w:r w:rsidR="007B71D9">
        <w:rPr>
          <w:noProof/>
          <w:lang w:val="sv-SE"/>
        </w:rPr>
        <w:t>[</w:t>
      </w:r>
      <w:hyperlink w:anchor="_ENREF_1" w:tooltip="Mochalina, 2015 #1421" w:history="1">
        <w:r w:rsidR="00F8389B">
          <w:rPr>
            <w:noProof/>
            <w:lang w:val="sv-SE"/>
          </w:rPr>
          <w:t>1</w:t>
        </w:r>
      </w:hyperlink>
      <w:r w:rsidR="007B71D9">
        <w:rPr>
          <w:noProof/>
          <w:lang w:val="sv-SE"/>
        </w:rPr>
        <w:t>]</w:t>
      </w:r>
      <w:r w:rsidR="007B71D9">
        <w:rPr>
          <w:lang w:val="sv-SE"/>
        </w:rPr>
        <w:fldChar w:fldCharType="end"/>
      </w:r>
      <w:r w:rsidR="003171C6" w:rsidRPr="00DA03E4">
        <w:rPr>
          <w:lang w:val="sv-SE"/>
        </w:rPr>
        <w:t xml:space="preserve"> s5)</w:t>
      </w:r>
      <w:r w:rsidR="00AC1B9F" w:rsidRPr="00DA03E4">
        <w:rPr>
          <w:lang w:val="sv-SE"/>
        </w:rPr>
        <w:t xml:space="preserve">.  </w:t>
      </w:r>
      <w:r w:rsidR="00AC1B9F" w:rsidRPr="00AC1B9F">
        <w:rPr>
          <w:lang w:val="sv-SE"/>
        </w:rPr>
        <w:t>En</w:t>
      </w:r>
      <w:r w:rsidR="003171C6" w:rsidRPr="00AC1B9F">
        <w:rPr>
          <w:lang w:val="sv-SE"/>
        </w:rPr>
        <w:t xml:space="preserve"> alternativ manöver heter "barbecue roll."</w:t>
      </w:r>
    </w:p>
    <w:p w14:paraId="2724194A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44C182EF" w14:textId="591A597C" w:rsidR="00D33485" w:rsidRDefault="00021489" w:rsidP="00793AE1">
      <w:pPr>
        <w:pStyle w:val="Heading1"/>
      </w:pPr>
      <w:bookmarkStart w:id="179" w:name="_Toc316651578"/>
      <w:bookmarkStart w:id="180" w:name="_Toc317260848"/>
      <w:bookmarkStart w:id="181" w:name="_Toc317262077"/>
      <w:bookmarkStart w:id="182" w:name="_Toc317354333"/>
      <w:bookmarkStart w:id="183" w:name="_Toc368680623"/>
      <w:bookmarkStart w:id="184" w:name="_Toc368680677"/>
      <w:bookmarkStart w:id="185" w:name="_Toc368680886"/>
      <w:bookmarkStart w:id="186" w:name="_Toc49074121"/>
      <w:bookmarkStart w:id="187" w:name="_Toc49677692"/>
      <w:bookmarkStart w:id="188" w:name="_Toc49680473"/>
      <w:r>
        <w:lastRenderedPageBreak/>
        <w:t>III:  RYGGMÄRG</w:t>
      </w:r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</w:p>
    <w:p w14:paraId="2EEAEEDF" w14:textId="77777777" w:rsidR="00793AE1" w:rsidRDefault="00793AE1">
      <w:pPr>
        <w:rPr>
          <w:b/>
        </w:rPr>
      </w:pPr>
    </w:p>
    <w:p w14:paraId="4EC8E81C" w14:textId="77777777" w:rsidR="006A169A" w:rsidRPr="005F222A" w:rsidRDefault="006A169A" w:rsidP="00793AE1">
      <w:pPr>
        <w:pStyle w:val="Heading2"/>
      </w:pPr>
      <w:bookmarkStart w:id="189" w:name="_Toc316651579"/>
      <w:bookmarkStart w:id="190" w:name="_Toc317260849"/>
      <w:bookmarkStart w:id="191" w:name="_Toc317262078"/>
      <w:bookmarkStart w:id="192" w:name="_Toc317354334"/>
      <w:bookmarkStart w:id="193" w:name="_Toc368680624"/>
      <w:bookmarkStart w:id="194" w:name="_Toc368680678"/>
      <w:bookmarkStart w:id="195" w:name="_Toc368680887"/>
      <w:bookmarkStart w:id="196" w:name="_Toc49074122"/>
      <w:bookmarkStart w:id="197" w:name="_Toc49677693"/>
      <w:bookmarkStart w:id="198" w:name="_Toc49680474"/>
      <w:r w:rsidRPr="005F222A">
        <w:t>1-Tractus corticospinalis</w:t>
      </w:r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</w:p>
    <w:p w14:paraId="0C7D597C" w14:textId="11CA78E4" w:rsidR="006A169A" w:rsidRPr="00DA03E4" w:rsidRDefault="007C3C8E">
      <w:pPr>
        <w:rPr>
          <w:lang w:val="en-US"/>
        </w:rPr>
      </w:pPr>
      <w:r w:rsidRPr="00DA03E4">
        <w:rPr>
          <w:lang w:val="en-US"/>
        </w:rPr>
        <w:t>1-</w:t>
      </w:r>
      <w:r w:rsidR="006A169A" w:rsidRPr="00DA03E4">
        <w:rPr>
          <w:lang w:val="en-US"/>
        </w:rPr>
        <w:t>V</w:t>
      </w:r>
      <w:r w:rsidR="00610BE6" w:rsidRPr="00DA03E4">
        <w:rPr>
          <w:lang w:val="en-US"/>
        </w:rPr>
        <w:t>ar</w:t>
      </w:r>
      <w:r w:rsidR="006A169A" w:rsidRPr="00DA03E4">
        <w:rPr>
          <w:lang w:val="en-US"/>
        </w:rPr>
        <w:t xml:space="preserve"> ligger trac</w:t>
      </w:r>
      <w:r w:rsidR="00994722" w:rsidRPr="00DA03E4">
        <w:rPr>
          <w:lang w:val="en-US"/>
        </w:rPr>
        <w:t>t</w:t>
      </w:r>
      <w:r w:rsidR="006A169A" w:rsidRPr="00DA03E4">
        <w:rPr>
          <w:lang w:val="en-US"/>
        </w:rPr>
        <w:t>us corticospinalis?</w:t>
      </w:r>
      <w:r w:rsidR="00402774" w:rsidRPr="00DA03E4">
        <w:rPr>
          <w:lang w:val="en-US"/>
        </w:rPr>
        <w:t xml:space="preserve"> (</w:t>
      </w:r>
      <w:hyperlink r:id="rId58" w:history="1">
        <w:r w:rsidR="00402774" w:rsidRPr="00DA03E4">
          <w:rPr>
            <w:rStyle w:val="Hyperlink"/>
            <w:lang w:val="en-US"/>
          </w:rPr>
          <w:t>https://en.wikipedia.org/wiki/Lateral_corticospinal_tract</w:t>
        </w:r>
      </w:hyperlink>
      <w:r w:rsidR="00402774" w:rsidRPr="00DA03E4">
        <w:rPr>
          <w:lang w:val="en-US"/>
        </w:rPr>
        <w:t>)</w:t>
      </w:r>
    </w:p>
    <w:p w14:paraId="3FDE9F52" w14:textId="77777777" w:rsidR="006A169A" w:rsidRPr="00DA03E4" w:rsidRDefault="006A169A">
      <w:pPr>
        <w:rPr>
          <w:lang w:val="en-US"/>
        </w:rPr>
      </w:pPr>
    </w:p>
    <w:p w14:paraId="3E164E75" w14:textId="77777777" w:rsidR="00D72BC4" w:rsidRPr="00DA03E4" w:rsidRDefault="00D72BC4">
      <w:pPr>
        <w:rPr>
          <w:lang w:val="en-US"/>
        </w:rPr>
      </w:pPr>
    </w:p>
    <w:p w14:paraId="78CCA396" w14:textId="77777777" w:rsidR="00D72BC4" w:rsidRPr="00DA03E4" w:rsidRDefault="00D72BC4">
      <w:pPr>
        <w:rPr>
          <w:lang w:val="en-US"/>
        </w:rPr>
      </w:pPr>
    </w:p>
    <w:p w14:paraId="5A92EC3F" w14:textId="6E17FA32" w:rsidR="00610BE6" w:rsidRDefault="007C3C8E">
      <w:r>
        <w:t>2-</w:t>
      </w:r>
      <w:r w:rsidR="006A169A">
        <w:t>V</w:t>
      </w:r>
      <w:r w:rsidR="00610BE6" w:rsidRPr="0027158E">
        <w:t>ilken information</w:t>
      </w:r>
      <w:r w:rsidR="006A169A">
        <w:t xml:space="preserve"> tillför den?  Är informationen på samma sida som den berörda arm/ben?  Var korsar information?</w:t>
      </w:r>
      <w:r w:rsidR="00402774">
        <w:t xml:space="preserve"> (</w:t>
      </w:r>
      <w:hyperlink r:id="rId59" w:history="1">
        <w:r w:rsidR="00402774" w:rsidRPr="00402774">
          <w:rPr>
            <w:rStyle w:val="Hyperlink"/>
          </w:rPr>
          <w:t>https://en.wikipedia.org/wiki/Lateral_corticospinal_tract</w:t>
        </w:r>
      </w:hyperlink>
      <w:r w:rsidR="00402774">
        <w:t xml:space="preserve"> Function, Structure)</w:t>
      </w:r>
    </w:p>
    <w:p w14:paraId="517E1676" w14:textId="77777777" w:rsidR="00610BE6" w:rsidRDefault="00610BE6"/>
    <w:p w14:paraId="5DAC9D76" w14:textId="77777777" w:rsidR="00D72BC4" w:rsidRDefault="00D72BC4"/>
    <w:p w14:paraId="4221AE54" w14:textId="77777777" w:rsidR="00D72BC4" w:rsidRDefault="00D72BC4"/>
    <w:p w14:paraId="6D308415" w14:textId="77777777" w:rsidR="008A6E0C" w:rsidRPr="006A169A" w:rsidRDefault="006A169A" w:rsidP="00793AE1">
      <w:pPr>
        <w:pStyle w:val="Heading2"/>
      </w:pPr>
      <w:bookmarkStart w:id="199" w:name="_Toc316651580"/>
      <w:bookmarkStart w:id="200" w:name="_Toc317260850"/>
      <w:bookmarkStart w:id="201" w:name="_Toc317262079"/>
      <w:bookmarkStart w:id="202" w:name="_Toc317354335"/>
      <w:bookmarkStart w:id="203" w:name="_Toc368680625"/>
      <w:bookmarkStart w:id="204" w:name="_Toc368680679"/>
      <w:bookmarkStart w:id="205" w:name="_Toc368680888"/>
      <w:bookmarkStart w:id="206" w:name="_Toc49074123"/>
      <w:bookmarkStart w:id="207" w:name="_Toc49677694"/>
      <w:bookmarkStart w:id="208" w:name="_Toc49680475"/>
      <w:r w:rsidRPr="006A169A">
        <w:t>2-Baksträngarna</w:t>
      </w:r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</w:p>
    <w:p w14:paraId="794803F3" w14:textId="673AA9A3" w:rsidR="006A169A" w:rsidRDefault="007C3C8E" w:rsidP="006A169A">
      <w:r>
        <w:t>1-</w:t>
      </w:r>
      <w:r w:rsidR="006A169A">
        <w:t>V</w:t>
      </w:r>
      <w:r w:rsidR="006A169A" w:rsidRPr="0027158E">
        <w:t>ar</w:t>
      </w:r>
      <w:r w:rsidR="006A169A">
        <w:t xml:space="preserve"> ligger baksträngarna?</w:t>
      </w:r>
      <w:r w:rsidR="00402774">
        <w:t xml:space="preserve"> (</w:t>
      </w:r>
      <w:hyperlink r:id="rId60" w:history="1">
        <w:r w:rsidR="00402774" w:rsidRPr="00402774">
          <w:rPr>
            <w:rStyle w:val="Hyperlink"/>
          </w:rPr>
          <w:t>https://en.wikipedia.org/wiki/Posterior_column</w:t>
        </w:r>
      </w:hyperlink>
      <w:r w:rsidR="00402774">
        <w:t>)</w:t>
      </w:r>
    </w:p>
    <w:p w14:paraId="5ACC77E3" w14:textId="77777777" w:rsidR="006A169A" w:rsidRDefault="006A169A" w:rsidP="006A169A"/>
    <w:p w14:paraId="2129AD07" w14:textId="77777777" w:rsidR="00D72BC4" w:rsidRDefault="00D72BC4" w:rsidP="006A169A"/>
    <w:p w14:paraId="56DF9738" w14:textId="77777777" w:rsidR="00D72BC4" w:rsidRDefault="00D72BC4" w:rsidP="006A169A"/>
    <w:p w14:paraId="71202DFB" w14:textId="2E9EB66B" w:rsidR="006A169A" w:rsidRDefault="007C3C8E" w:rsidP="006A169A">
      <w:r>
        <w:t>2-</w:t>
      </w:r>
      <w:r w:rsidR="006A169A">
        <w:t>V</w:t>
      </w:r>
      <w:r w:rsidR="006A169A" w:rsidRPr="0027158E">
        <w:t>ilken information</w:t>
      </w:r>
      <w:r w:rsidR="00BC45EF">
        <w:t xml:space="preserve"> tillför de</w:t>
      </w:r>
      <w:r w:rsidR="006A169A">
        <w:t>?  Är informationen på samma sida som den berörda arm/ben?  Var korsar information?</w:t>
      </w:r>
      <w:r w:rsidR="008168F7">
        <w:t xml:space="preserve"> (</w:t>
      </w:r>
      <w:hyperlink r:id="rId61" w:history="1">
        <w:r w:rsidR="008168F7" w:rsidRPr="00402774">
          <w:rPr>
            <w:rStyle w:val="Hyperlink"/>
          </w:rPr>
          <w:t>https://en.wikipedia.org/wiki/Posterior_column</w:t>
        </w:r>
      </w:hyperlink>
      <w:r w:rsidR="00BC45EF">
        <w:t>)</w:t>
      </w:r>
    </w:p>
    <w:p w14:paraId="7A90F350" w14:textId="77777777" w:rsidR="008A6E0C" w:rsidRDefault="008A6E0C" w:rsidP="008A6E0C"/>
    <w:p w14:paraId="5AB92997" w14:textId="77777777" w:rsidR="00D72BC4" w:rsidRDefault="00D72BC4" w:rsidP="008A6E0C"/>
    <w:p w14:paraId="0C7D756D" w14:textId="77777777" w:rsidR="00D72BC4" w:rsidRDefault="00D72BC4" w:rsidP="008A6E0C"/>
    <w:p w14:paraId="25D32B17" w14:textId="77777777" w:rsidR="006A169A" w:rsidRPr="006A169A" w:rsidRDefault="006A169A" w:rsidP="00793AE1">
      <w:pPr>
        <w:pStyle w:val="Heading2"/>
      </w:pPr>
      <w:bookmarkStart w:id="209" w:name="_Toc316651581"/>
      <w:bookmarkStart w:id="210" w:name="_Toc317260851"/>
      <w:bookmarkStart w:id="211" w:name="_Toc317262080"/>
      <w:bookmarkStart w:id="212" w:name="_Toc317354336"/>
      <w:bookmarkStart w:id="213" w:name="_Toc368680626"/>
      <w:bookmarkStart w:id="214" w:name="_Toc368680680"/>
      <w:bookmarkStart w:id="215" w:name="_Toc368680889"/>
      <w:bookmarkStart w:id="216" w:name="_Toc49074124"/>
      <w:bookmarkStart w:id="217" w:name="_Toc49677695"/>
      <w:bookmarkStart w:id="218" w:name="_Toc49680476"/>
      <w:r>
        <w:t>3-</w:t>
      </w:r>
      <w:r w:rsidRPr="006A169A">
        <w:t>Tractus spinothalamicus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</w:p>
    <w:p w14:paraId="3128E1E8" w14:textId="16B72D3E" w:rsidR="006A169A" w:rsidRDefault="007C3C8E" w:rsidP="006A169A">
      <w:r>
        <w:t>1-</w:t>
      </w:r>
      <w:r w:rsidR="006A169A">
        <w:t>V</w:t>
      </w:r>
      <w:r w:rsidR="006A169A" w:rsidRPr="0027158E">
        <w:t>ar</w:t>
      </w:r>
      <w:r w:rsidR="006A169A">
        <w:t xml:space="preserve"> ligger trac</w:t>
      </w:r>
      <w:r w:rsidR="00994722">
        <w:t>t</w:t>
      </w:r>
      <w:r w:rsidR="006A169A">
        <w:t>us spinothalamicus?</w:t>
      </w:r>
      <w:r w:rsidR="004923F4">
        <w:t xml:space="preserve"> (</w:t>
      </w:r>
      <w:hyperlink r:id="rId62" w:history="1">
        <w:r w:rsidR="004923F4" w:rsidRPr="004923F4">
          <w:rPr>
            <w:rStyle w:val="Hyperlink"/>
          </w:rPr>
          <w:t>https://en.wikipedia.org/wiki/Spinothalamic_tract</w:t>
        </w:r>
      </w:hyperlink>
      <w:r w:rsidR="004923F4">
        <w:t>)</w:t>
      </w:r>
    </w:p>
    <w:p w14:paraId="086F3EE0" w14:textId="77777777" w:rsidR="006A169A" w:rsidRDefault="006A169A" w:rsidP="006A169A"/>
    <w:p w14:paraId="440E9BD5" w14:textId="77777777" w:rsidR="00D72BC4" w:rsidRDefault="00D72BC4" w:rsidP="006A169A"/>
    <w:p w14:paraId="7F7D0DEC" w14:textId="77777777" w:rsidR="00D72BC4" w:rsidRDefault="00D72BC4" w:rsidP="006A169A"/>
    <w:p w14:paraId="2ECBD6B1" w14:textId="034537AA" w:rsidR="006A169A" w:rsidRDefault="007C3C8E" w:rsidP="006A169A">
      <w:r>
        <w:t>2-</w:t>
      </w:r>
      <w:r w:rsidR="006A169A">
        <w:t>V</w:t>
      </w:r>
      <w:r w:rsidR="006A169A" w:rsidRPr="0027158E">
        <w:t>ilken information</w:t>
      </w:r>
      <w:r w:rsidR="006A169A">
        <w:t xml:space="preserve"> tillför den?  Är informationen på samma sida som den berörda arm/ben?  Var korsar information?</w:t>
      </w:r>
      <w:r w:rsidR="003816CB">
        <w:t xml:space="preserve"> (</w:t>
      </w:r>
      <w:hyperlink r:id="rId63" w:history="1">
        <w:r w:rsidR="003816CB" w:rsidRPr="004923F4">
          <w:rPr>
            <w:rStyle w:val="Hyperlink"/>
          </w:rPr>
          <w:t>https://en.wikipedia.org/wiki/Spinothalamic_tract</w:t>
        </w:r>
      </w:hyperlink>
      <w:r w:rsidR="003816CB">
        <w:t xml:space="preserve">; </w:t>
      </w:r>
    </w:p>
    <w:p w14:paraId="5CF80A6F" w14:textId="77777777" w:rsidR="0027158E" w:rsidRDefault="0027158E">
      <w:pPr>
        <w:rPr>
          <w:b/>
        </w:rPr>
      </w:pPr>
    </w:p>
    <w:p w14:paraId="7B8C04E0" w14:textId="77777777" w:rsidR="00D72BC4" w:rsidRDefault="00D72BC4">
      <w:pPr>
        <w:rPr>
          <w:b/>
        </w:rPr>
      </w:pPr>
    </w:p>
    <w:p w14:paraId="45A4062D" w14:textId="77777777" w:rsidR="00D72BC4" w:rsidRDefault="00D72BC4">
      <w:pPr>
        <w:rPr>
          <w:b/>
        </w:rPr>
      </w:pPr>
    </w:p>
    <w:p w14:paraId="32B51EC4" w14:textId="77777777" w:rsidR="006A169A" w:rsidRPr="004A3ED1" w:rsidRDefault="006A169A" w:rsidP="00793AE1">
      <w:pPr>
        <w:pStyle w:val="Heading2"/>
      </w:pPr>
      <w:bookmarkStart w:id="219" w:name="_Toc316651582"/>
      <w:bookmarkStart w:id="220" w:name="_Toc317260852"/>
      <w:bookmarkStart w:id="221" w:name="_Toc317262081"/>
      <w:bookmarkStart w:id="222" w:name="_Toc317354337"/>
      <w:bookmarkStart w:id="223" w:name="_Toc368680627"/>
      <w:bookmarkStart w:id="224" w:name="_Toc368680681"/>
      <w:bookmarkStart w:id="225" w:name="_Toc368680890"/>
      <w:bookmarkStart w:id="226" w:name="_Toc49074125"/>
      <w:bookmarkStart w:id="227" w:name="_Toc49677696"/>
      <w:bookmarkStart w:id="228" w:name="_Toc49680477"/>
      <w:r w:rsidRPr="004A3ED1">
        <w:t>4-Neurogen chock</w:t>
      </w:r>
      <w:r w:rsidR="004A3ED1">
        <w:t xml:space="preserve"> vs spinal chock</w:t>
      </w:r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</w:p>
    <w:p w14:paraId="696A01E5" w14:textId="26E3D8F3" w:rsidR="006A169A" w:rsidRDefault="007C3C8E">
      <w:r>
        <w:t>1-</w:t>
      </w:r>
      <w:r w:rsidR="006A169A">
        <w:t xml:space="preserve">Vilka kliniska fynd förväntar </w:t>
      </w:r>
      <w:r w:rsidR="002440A3">
        <w:t xml:space="preserve">man </w:t>
      </w:r>
      <w:r w:rsidR="006A169A">
        <w:t>hitta vid ABCDE hos en patient med neurogen chock?</w:t>
      </w:r>
      <w:r w:rsidR="003816CB">
        <w:t xml:space="preserve"> (</w:t>
      </w:r>
      <w:hyperlink r:id="rId64" w:history="1">
        <w:r w:rsidR="003816CB" w:rsidRPr="003816CB">
          <w:rPr>
            <w:rStyle w:val="Hyperlink"/>
          </w:rPr>
          <w:t>Thumbikat 2009</w:t>
        </w:r>
      </w:hyperlink>
      <w:r w:rsidR="007B71D9">
        <w:fldChar w:fldCharType="begin"/>
      </w:r>
      <w:r w:rsidR="007B71D9">
        <w:instrText xml:space="preserve"> ADDIN EN.CITE &lt;EndNote&gt;&lt;Cite&gt;&lt;Author&gt;Thumbikat&lt;/Author&gt;&lt;Year&gt;2005&lt;/Year&gt;&lt;RecNum&gt;280&lt;/RecNum&gt;&lt;DisplayText&gt;[11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1" w:tooltip="Thumbikat, 2005 #280" w:history="1">
        <w:r w:rsidR="00F8389B">
          <w:rPr>
            <w:noProof/>
          </w:rPr>
          <w:t>11</w:t>
        </w:r>
      </w:hyperlink>
      <w:r w:rsidR="007B71D9">
        <w:rPr>
          <w:noProof/>
        </w:rPr>
        <w:t>]</w:t>
      </w:r>
      <w:r w:rsidR="007B71D9">
        <w:fldChar w:fldCharType="end"/>
      </w:r>
      <w:r w:rsidR="00393892">
        <w:t xml:space="preserve"> s282)</w:t>
      </w:r>
    </w:p>
    <w:p w14:paraId="22D78CFA" w14:textId="77777777" w:rsidR="004A3ED1" w:rsidRDefault="004A3ED1"/>
    <w:p w14:paraId="4248240B" w14:textId="77777777" w:rsidR="004A3ED1" w:rsidRDefault="004A3ED1"/>
    <w:p w14:paraId="408DCF7A" w14:textId="77777777" w:rsidR="00D72BC4" w:rsidRDefault="00D72BC4"/>
    <w:p w14:paraId="649B8FF0" w14:textId="7A986B87" w:rsidR="004A3ED1" w:rsidRDefault="007C3C8E">
      <w:r>
        <w:t>2-</w:t>
      </w:r>
      <w:r w:rsidR="004A3ED1">
        <w:t>Var är patofysiologin vid neurogen chock?</w:t>
      </w:r>
      <w:r w:rsidR="00393892">
        <w:t xml:space="preserve"> (</w:t>
      </w:r>
      <w:hyperlink r:id="rId65" w:history="1">
        <w:r w:rsidR="00393892" w:rsidRPr="003816CB">
          <w:rPr>
            <w:rStyle w:val="Hyperlink"/>
          </w:rPr>
          <w:t>Thumbikat 2009</w:t>
        </w:r>
      </w:hyperlink>
      <w:r w:rsidR="007B71D9">
        <w:fldChar w:fldCharType="begin"/>
      </w:r>
      <w:r w:rsidR="007B71D9">
        <w:instrText xml:space="preserve"> ADDIN EN.CITE &lt;EndNote&gt;&lt;Cite&gt;&lt;Author&gt;Thumbikat&lt;/Author&gt;&lt;Year&gt;2005&lt;/Year&gt;&lt;RecNum&gt;280&lt;/RecNum&gt;&lt;DisplayText&gt;[11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1" w:tooltip="Thumbikat, 2005 #280" w:history="1">
        <w:r w:rsidR="00F8389B">
          <w:rPr>
            <w:noProof/>
          </w:rPr>
          <w:t>11</w:t>
        </w:r>
      </w:hyperlink>
      <w:r w:rsidR="007B71D9">
        <w:rPr>
          <w:noProof/>
        </w:rPr>
        <w:t>]</w:t>
      </w:r>
      <w:r w:rsidR="007B71D9">
        <w:fldChar w:fldCharType="end"/>
      </w:r>
      <w:r w:rsidR="00393892">
        <w:t xml:space="preserve"> s282)</w:t>
      </w:r>
    </w:p>
    <w:p w14:paraId="3EEDD124" w14:textId="77777777" w:rsidR="004A3ED1" w:rsidRDefault="004A3ED1"/>
    <w:p w14:paraId="1B5D6113" w14:textId="77777777" w:rsidR="00D72BC4" w:rsidRDefault="00D72BC4"/>
    <w:p w14:paraId="6861E300" w14:textId="77777777" w:rsidR="00D72BC4" w:rsidRDefault="00D72BC4"/>
    <w:p w14:paraId="447D1B95" w14:textId="15AF411A" w:rsidR="004A3ED1" w:rsidRDefault="007C3C8E">
      <w:r>
        <w:t>3-</w:t>
      </w:r>
      <w:r w:rsidR="002440A3">
        <w:t>Hur behandlar man</w:t>
      </w:r>
      <w:r w:rsidR="004A3ED1">
        <w:t xml:space="preserve"> neurogen chock</w:t>
      </w:r>
      <w:r w:rsidR="00574683">
        <w:t xml:space="preserve"> på akuten</w:t>
      </w:r>
      <w:r w:rsidR="004A3ED1">
        <w:t>? (</w:t>
      </w:r>
      <w:hyperlink r:id="rId66" w:history="1">
        <w:r w:rsidR="004A3ED1" w:rsidRPr="00393892">
          <w:rPr>
            <w:rStyle w:val="Hyperlink"/>
          </w:rPr>
          <w:t>Mokhtari 2015</w:t>
        </w:r>
      </w:hyperlink>
      <w:r w:rsidR="007B71D9">
        <w:fldChar w:fldCharType="begin"/>
      </w:r>
      <w:r w:rsidR="007B71D9">
        <w:instrText xml:space="preserve"> ADDIN EN.CITE &lt;EndNote&gt;&lt;Cite&gt;&lt;Author&gt;Mokhtari&lt;/Author&gt;&lt;Year&gt;2015&lt;/Year&gt;&lt;RecNum&gt;1533&lt;/RecNum&gt;&lt;DisplayText&gt;[12]&lt;/DisplayText&gt;&lt;record&gt;&lt;rec-number&gt;1533&lt;/rec-number&gt;&lt;foreign-keys&gt;&lt;key app="EN" db-id="5rd9tv29z5xd0revrw5xdxzy5w5zpd9tvz55" timestamp="0"&gt;1533&lt;/key&gt;&lt;/foreign-keys&gt;&lt;ref-type name="Journal Article"&gt;17&lt;/ref-type&gt;&lt;contributors&gt;&lt;authors&gt;&lt;author&gt;Mokhtari, A.&lt;/author&gt;&lt;author&gt;Dryver, E.&lt;/author&gt;&lt;/authors&gt;&lt;/contributors&gt;&lt;auth-address&gt;Skane&amp;apos;s University Hospital - VO Internmedicin Lund, Sweden Skane&amp;apos;s University Hospital - VO Internmedicin Lund, Sweden.&amp;#xD;Skane&amp;apos;s University Hospital - Akutkliniken Lund, Sweden Skane&amp;apos;s University Hospital - Akutkliniken Lund, Sweden.&lt;/auth-address&gt;&lt;titles&gt;&lt;title&gt;ABC om Chock på akuten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2&lt;/volume&gt;&lt;edition&gt;2015/12/15&lt;/edition&gt;&lt;dates&gt;&lt;year&gt;2015&lt;/year&gt;&lt;/dates&gt;&lt;orig-pub&gt;ABC om - Chock pa akuten.&lt;/orig-pub&gt;&lt;isbn&gt;1652-7518 (Electronic)&amp;#xD;0023-7205 (Linking)&lt;/isbn&gt;&lt;accession-num&gt;26661260&lt;/accession-num&gt;&lt;urls&gt;&lt;related-urls&gt;&lt;url&gt;http://www.ncbi.nlm.nih.gov/pubmed/26661260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2" w:tooltip="Mokhtari, 2015 #1533" w:history="1">
        <w:r w:rsidR="00F8389B">
          <w:rPr>
            <w:noProof/>
          </w:rPr>
          <w:t>12</w:t>
        </w:r>
      </w:hyperlink>
      <w:r w:rsidR="007B71D9">
        <w:rPr>
          <w:noProof/>
        </w:rPr>
        <w:t>]</w:t>
      </w:r>
      <w:r w:rsidR="007B71D9">
        <w:fldChar w:fldCharType="end"/>
      </w:r>
      <w:r w:rsidR="004A3ED1">
        <w:t xml:space="preserve"> s</w:t>
      </w:r>
      <w:r w:rsidR="007208D0">
        <w:t>6</w:t>
      </w:r>
      <w:r w:rsidR="004A3ED1">
        <w:t>)</w:t>
      </w:r>
    </w:p>
    <w:p w14:paraId="0E98043D" w14:textId="77777777" w:rsidR="004A3ED1" w:rsidRDefault="004A3ED1"/>
    <w:p w14:paraId="0E4E73AF" w14:textId="77777777" w:rsidR="00D72BC4" w:rsidRDefault="00D72BC4"/>
    <w:p w14:paraId="78E75B38" w14:textId="77777777" w:rsidR="004A3ED1" w:rsidRDefault="004A3ED1"/>
    <w:p w14:paraId="5EA362FC" w14:textId="487C6900" w:rsidR="004A3ED1" w:rsidRDefault="007C3C8E">
      <w:r>
        <w:t>4-</w:t>
      </w:r>
      <w:r w:rsidR="004A3ED1">
        <w:t>Vad menas med ’spinal chock’?</w:t>
      </w:r>
      <w:r w:rsidR="00FA6CDD">
        <w:t xml:space="preserve"> (</w:t>
      </w:r>
      <w:hyperlink r:id="rId67" w:history="1">
        <w:r w:rsidR="00FA6CDD" w:rsidRPr="00D765AE">
          <w:rPr>
            <w:rStyle w:val="Hyperlink"/>
          </w:rPr>
          <w:t>Holtz 2009</w:t>
        </w:r>
      </w:hyperlink>
      <w:r w:rsidR="007B71D9">
        <w:fldChar w:fldCharType="begin"/>
      </w:r>
      <w:r w:rsidR="007B71D9">
        <w:instrText xml:space="preserve"> ADDIN EN.CITE &lt;EndNote&gt;&lt;Cite&gt;&lt;Author&gt;Holtz&lt;/Author&gt;&lt;Year&gt;2009&lt;/Year&gt;&lt;RecNum&gt;1540&lt;/RecNum&gt;&lt;DisplayText&gt;[13]&lt;/DisplayText&gt;&lt;record&gt;&lt;rec-number&gt;1540&lt;/rec-number&gt;&lt;foreign-keys&gt;&lt;key app="EN" db-id="5rd9tv29z5xd0revrw5xdxzy5w5zpd9tvz55" timestamp="0"&gt;1540&lt;/key&gt;&lt;/foreign-keys&gt;&lt;ref-type name="Journal Article"&gt;17&lt;/ref-type&gt;&lt;contributors&gt;&lt;authors&gt;&lt;author&gt;Holtz, A.&lt;/author&gt;&lt;/authors&gt;&lt;/contributors&gt;&lt;titles&gt;&lt;title&gt;Behandling av akut ryggmärgsskada&lt;/title&gt;&lt;secondary-title&gt;Läkartidningen&lt;/secondary-title&gt;&lt;/titles&gt;&lt;periodical&gt;&lt;full-title&gt;Lakartidningen&lt;/full-title&gt;&lt;abbr-1&gt;Lakartidningen&lt;/abbr-1&gt;&lt;/periodical&gt;&lt;pages&gt;757-762&lt;/pages&gt;&lt;volume&gt;106&lt;/volume&gt;&lt;number&gt;11&lt;/number&gt;&lt;dates&gt;&lt;year&gt;2009&lt;/year&gt;&lt;/dates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3" w:tooltip="Holtz, 2009 #1540" w:history="1">
        <w:r w:rsidR="00F8389B">
          <w:rPr>
            <w:noProof/>
          </w:rPr>
          <w:t>13</w:t>
        </w:r>
      </w:hyperlink>
      <w:r w:rsidR="007B71D9">
        <w:rPr>
          <w:noProof/>
        </w:rPr>
        <w:t>]</w:t>
      </w:r>
      <w:r w:rsidR="007B71D9">
        <w:fldChar w:fldCharType="end"/>
      </w:r>
      <w:r w:rsidR="00FA6CDD">
        <w:t xml:space="preserve"> s757)</w:t>
      </w:r>
    </w:p>
    <w:p w14:paraId="1E2A0537" w14:textId="77777777" w:rsidR="00D72BC4" w:rsidRDefault="00D72BC4">
      <w:bookmarkStart w:id="229" w:name="_Toc316651583"/>
      <w:bookmarkStart w:id="230" w:name="_Toc317260853"/>
      <w:r>
        <w:rPr>
          <w:b/>
          <w:bCs/>
        </w:rPr>
        <w:br w:type="page"/>
      </w:r>
    </w:p>
    <w:p w14:paraId="0F28F7B4" w14:textId="06A90B7A" w:rsidR="004A3ED1" w:rsidRPr="004A3ED1" w:rsidRDefault="004A3ED1" w:rsidP="00793AE1">
      <w:pPr>
        <w:pStyle w:val="Heading2"/>
      </w:pPr>
      <w:bookmarkStart w:id="231" w:name="_Toc317262082"/>
      <w:bookmarkStart w:id="232" w:name="_Toc317354338"/>
      <w:bookmarkStart w:id="233" w:name="_Toc368680628"/>
      <w:bookmarkStart w:id="234" w:name="_Toc368680682"/>
      <w:bookmarkStart w:id="235" w:name="_Toc368680891"/>
      <w:bookmarkStart w:id="236" w:name="_Toc49074126"/>
      <w:bookmarkStart w:id="237" w:name="_Toc49677697"/>
      <w:bookmarkStart w:id="238" w:name="_Toc49680478"/>
      <w:r w:rsidRPr="004A3ED1">
        <w:lastRenderedPageBreak/>
        <w:t>5-Cord Syndromes</w:t>
      </w:r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</w:p>
    <w:p w14:paraId="31B3744E" w14:textId="5D163FE9" w:rsidR="008A6E0C" w:rsidRPr="00DA03E4" w:rsidRDefault="007C3C8E">
      <w:pPr>
        <w:rPr>
          <w:lang w:val="en-US"/>
        </w:rPr>
      </w:pPr>
      <w:r>
        <w:t>1-</w:t>
      </w:r>
      <w:r w:rsidR="008A6E0C" w:rsidRPr="008A6E0C">
        <w:t>Total Cord Syndrome</w:t>
      </w:r>
      <w:r w:rsidR="004A3ED1">
        <w:t xml:space="preserve"> på T</w:t>
      </w:r>
      <w:r w:rsidR="00460590">
        <w:t>h</w:t>
      </w:r>
      <w:r w:rsidR="004A3ED1">
        <w:t>10</w:t>
      </w:r>
      <w:r w:rsidR="00460590">
        <w:t xml:space="preserve"> nivån</w:t>
      </w:r>
      <w:r w:rsidR="004A3ED1">
        <w:t>:  vilka fynd förväntar du hitta vid ABCDE?</w:t>
      </w:r>
      <w:r w:rsidR="00460590">
        <w:t xml:space="preserve"> </w:t>
      </w:r>
      <w:r w:rsidR="00460590" w:rsidRPr="00DA03E4">
        <w:rPr>
          <w:lang w:val="en-US"/>
        </w:rPr>
        <w:t>(</w:t>
      </w:r>
      <w:hyperlink r:id="rId68" w:history="1">
        <w:r w:rsidR="00460590" w:rsidRPr="00DA03E4">
          <w:rPr>
            <w:rStyle w:val="Hyperlink"/>
            <w:lang w:val="en-US"/>
          </w:rPr>
          <w:t>https://en.wikipedia.org/wiki/Spinal_cord_injury</w:t>
        </w:r>
      </w:hyperlink>
      <w:r w:rsidR="00AB0844" w:rsidRPr="00DA03E4">
        <w:rPr>
          <w:lang w:val="en-US"/>
        </w:rPr>
        <w:t xml:space="preserve"> Complete and incomplete injuries)</w:t>
      </w:r>
    </w:p>
    <w:p w14:paraId="4C81ABDA" w14:textId="77777777" w:rsidR="008A6E0C" w:rsidRPr="00DA03E4" w:rsidRDefault="008A6E0C">
      <w:pPr>
        <w:rPr>
          <w:lang w:val="en-US"/>
        </w:rPr>
      </w:pPr>
    </w:p>
    <w:p w14:paraId="4D16C3CE" w14:textId="77777777" w:rsidR="00D72BC4" w:rsidRPr="00DA03E4" w:rsidRDefault="00D72BC4">
      <w:pPr>
        <w:rPr>
          <w:lang w:val="en-US"/>
        </w:rPr>
      </w:pPr>
    </w:p>
    <w:p w14:paraId="7D6291D8" w14:textId="77777777" w:rsidR="00D72BC4" w:rsidRPr="00DA03E4" w:rsidRDefault="00D72BC4">
      <w:pPr>
        <w:rPr>
          <w:lang w:val="en-US"/>
        </w:rPr>
      </w:pPr>
    </w:p>
    <w:p w14:paraId="25AAAA08" w14:textId="2B6B4CE7" w:rsidR="008A6E0C" w:rsidRPr="008A6E0C" w:rsidRDefault="007C3C8E">
      <w:r>
        <w:t>2-</w:t>
      </w:r>
      <w:r w:rsidR="008A6E0C" w:rsidRPr="008A6E0C">
        <w:t>Brown-Séquard Syndrome</w:t>
      </w:r>
      <w:r w:rsidR="004A3ED1">
        <w:t xml:space="preserve"> på T4:  vilka fynd förväntar du hitta vid ABCDE?</w:t>
      </w:r>
      <w:r w:rsidR="00460590">
        <w:t xml:space="preserve"> (</w:t>
      </w:r>
      <w:hyperlink r:id="rId69" w:history="1">
        <w:r w:rsidR="00460590" w:rsidRPr="00460590">
          <w:rPr>
            <w:rStyle w:val="Hyperlink"/>
          </w:rPr>
          <w:t>https://en.wikipedia.org/wiki/Spinal_cord_injury</w:t>
        </w:r>
      </w:hyperlink>
      <w:r w:rsidR="00AB0844">
        <w:t xml:space="preserve"> Brown-Séquard syndrome)</w:t>
      </w:r>
    </w:p>
    <w:p w14:paraId="1F49B499" w14:textId="77777777" w:rsidR="008A6E0C" w:rsidRDefault="008A6E0C"/>
    <w:p w14:paraId="49820DC5" w14:textId="77777777" w:rsidR="00D72BC4" w:rsidRDefault="00D72BC4"/>
    <w:p w14:paraId="1D57139D" w14:textId="77777777" w:rsidR="00D72BC4" w:rsidRPr="008A6E0C" w:rsidRDefault="00D72BC4"/>
    <w:p w14:paraId="69A21431" w14:textId="2B9A6966" w:rsidR="008A6E0C" w:rsidRDefault="007C3C8E">
      <w:r>
        <w:t>3-</w:t>
      </w:r>
      <w:r w:rsidR="008A6E0C" w:rsidRPr="008A6E0C">
        <w:t>Central Cord Syndrome</w:t>
      </w:r>
      <w:r w:rsidR="004A3ED1">
        <w:t>:  vilka fynd är vanligast?  Var sitter skadan oftast och vad är den typiska skademekanismen?</w:t>
      </w:r>
      <w:r w:rsidR="00460590">
        <w:t xml:space="preserve"> (</w:t>
      </w:r>
      <w:hyperlink r:id="rId70" w:history="1">
        <w:r w:rsidR="00460590" w:rsidRPr="00460590">
          <w:rPr>
            <w:rStyle w:val="Hyperlink"/>
          </w:rPr>
          <w:t>https://en.wikipedia.org/wiki/Spinal_cord_injury</w:t>
        </w:r>
      </w:hyperlink>
      <w:r w:rsidR="002440A3">
        <w:t xml:space="preserve"> Central cord syndrome)</w:t>
      </w:r>
    </w:p>
    <w:p w14:paraId="18CE80ED" w14:textId="77777777" w:rsidR="002440A3" w:rsidRDefault="002440A3"/>
    <w:p w14:paraId="09ED8800" w14:textId="77777777" w:rsidR="00BF6F88" w:rsidRPr="005F222A" w:rsidRDefault="00BF6F88">
      <w:pPr>
        <w:rPr>
          <w:lang w:val="sv-SE"/>
        </w:rPr>
      </w:pPr>
    </w:p>
    <w:p w14:paraId="309827BB" w14:textId="77777777" w:rsidR="00D72BC4" w:rsidRPr="005F222A" w:rsidRDefault="00D72BC4">
      <w:pPr>
        <w:rPr>
          <w:lang w:val="sv-SE"/>
        </w:rPr>
      </w:pPr>
    </w:p>
    <w:p w14:paraId="58390587" w14:textId="77777777" w:rsidR="00D72BC4" w:rsidRPr="005F222A" w:rsidRDefault="00D72BC4">
      <w:pPr>
        <w:rPr>
          <w:lang w:val="sv-SE"/>
        </w:rPr>
      </w:pPr>
    </w:p>
    <w:p w14:paraId="59ED69A1" w14:textId="69AE15B6" w:rsidR="00BF6F88" w:rsidRDefault="007C3C8E">
      <w:r>
        <w:t>4-</w:t>
      </w:r>
      <w:r w:rsidR="00BF6F88">
        <w:t>Conus Medullaris</w:t>
      </w:r>
      <w:r w:rsidR="00AB0844">
        <w:t xml:space="preserve">:  </w:t>
      </w:r>
      <w:r w:rsidR="00305E86">
        <w:t xml:space="preserve">vad är patofysiologin, och </w:t>
      </w:r>
      <w:r w:rsidR="00AB0844">
        <w:t>vilka fynd förekommer?</w:t>
      </w:r>
      <w:r w:rsidR="00460590">
        <w:t xml:space="preserve"> (</w:t>
      </w:r>
      <w:hyperlink r:id="rId71" w:history="1">
        <w:r w:rsidR="00460590" w:rsidRPr="00460590">
          <w:rPr>
            <w:rStyle w:val="Hyperlink"/>
          </w:rPr>
          <w:t>https://en.wikipedia.org/wiki/Spinal_cord_injury</w:t>
        </w:r>
      </w:hyperlink>
      <w:r w:rsidR="00AB0844">
        <w:t xml:space="preserve"> Conus medullaris and cauda equina syndromes)</w:t>
      </w:r>
    </w:p>
    <w:p w14:paraId="03FA32D0" w14:textId="77777777" w:rsidR="00867B50" w:rsidRDefault="00867B50"/>
    <w:p w14:paraId="62093346" w14:textId="77777777" w:rsidR="00D72BC4" w:rsidRDefault="00D72BC4"/>
    <w:p w14:paraId="363AF0D3" w14:textId="77777777" w:rsidR="00351556" w:rsidRDefault="00351556"/>
    <w:p w14:paraId="6EFF190C" w14:textId="77605EFB" w:rsidR="005E4BF6" w:rsidRDefault="007C3C8E" w:rsidP="005E4BF6">
      <w:r>
        <w:t>5-</w:t>
      </w:r>
      <w:r w:rsidR="005E4BF6">
        <w:t xml:space="preserve">Cauda Equina syndrom:  </w:t>
      </w:r>
      <w:r w:rsidR="00305E86">
        <w:t xml:space="preserve">vad är patofysiologin, och </w:t>
      </w:r>
      <w:r w:rsidR="005E4BF6">
        <w:t>vilka fynd förekommer? (</w:t>
      </w:r>
      <w:hyperlink r:id="rId72" w:history="1">
        <w:r w:rsidR="005E4BF6" w:rsidRPr="00460590">
          <w:rPr>
            <w:rStyle w:val="Hyperlink"/>
          </w:rPr>
          <w:t>https://en.wikipedia.org/wiki/Spinal_cord_injury</w:t>
        </w:r>
      </w:hyperlink>
      <w:r w:rsidR="005E4BF6">
        <w:t xml:space="preserve"> Conus medullaris and cauda equina syndromes)</w:t>
      </w:r>
    </w:p>
    <w:p w14:paraId="4B70C5D6" w14:textId="77777777" w:rsidR="005E4BF6" w:rsidRDefault="005E4BF6" w:rsidP="005E4BF6"/>
    <w:p w14:paraId="20AACB44" w14:textId="77777777" w:rsidR="005E4BF6" w:rsidRDefault="005E4BF6" w:rsidP="005E4BF6"/>
    <w:p w14:paraId="2187B567" w14:textId="77777777" w:rsidR="00D224D9" w:rsidRDefault="00D224D9"/>
    <w:p w14:paraId="6E46ECF5" w14:textId="52CC525E" w:rsidR="00D224D9" w:rsidRDefault="00793AE1" w:rsidP="00793AE1">
      <w:pPr>
        <w:pStyle w:val="Heading2"/>
      </w:pPr>
      <w:bookmarkStart w:id="239" w:name="_Toc316651584"/>
      <w:bookmarkStart w:id="240" w:name="_Toc317260854"/>
      <w:bookmarkStart w:id="241" w:name="_Toc317262083"/>
      <w:bookmarkStart w:id="242" w:name="_Toc317354339"/>
      <w:bookmarkStart w:id="243" w:name="_Toc368680629"/>
      <w:bookmarkStart w:id="244" w:name="_Toc368680683"/>
      <w:bookmarkStart w:id="245" w:name="_Toc368680892"/>
      <w:bookmarkStart w:id="246" w:name="_Toc49074127"/>
      <w:bookmarkStart w:id="247" w:name="_Toc49677698"/>
      <w:bookmarkStart w:id="248" w:name="_Toc49680479"/>
      <w:r>
        <w:t>6-</w:t>
      </w:r>
      <w:r w:rsidR="00D224D9">
        <w:t>Behandling av traumatisk myelopati</w:t>
      </w:r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31FD6A37" w14:textId="25612F3E" w:rsidR="00D224D9" w:rsidRDefault="007C3C8E">
      <w:r>
        <w:t>1-</w:t>
      </w:r>
      <w:r w:rsidR="00D224D9">
        <w:t>Hur resonerar man kring blodtrycket?</w:t>
      </w:r>
      <w:r w:rsidR="00BF045C">
        <w:t xml:space="preserve"> (</w:t>
      </w:r>
      <w:hyperlink r:id="rId73" w:history="1">
        <w:r w:rsidR="00BF045C" w:rsidRPr="00BF045C">
          <w:rPr>
            <w:rStyle w:val="Hyperlink"/>
          </w:rPr>
          <w:t>Ryken 2013</w:t>
        </w:r>
      </w:hyperlink>
      <w:r w:rsidR="007B71D9">
        <w:fldChar w:fldCharType="begin"/>
      </w:r>
      <w:r w:rsidR="007B71D9">
        <w:instrText xml:space="preserve"> ADDIN EN.CITE &lt;EndNote&gt;&lt;Cite&gt;&lt;Author&gt;Ryken&lt;/Author&gt;&lt;Year&gt;2013&lt;/Year&gt;&lt;RecNum&gt;760&lt;/RecNum&gt;&lt;DisplayText&gt;[14]&lt;/DisplayText&gt;&lt;record&gt;&lt;rec-number&gt;760&lt;/rec-number&gt;&lt;foreign-keys&gt;&lt;key app="EN" db-id="5rd9tv29z5xd0revrw5xdxzy5w5zpd9tvz55" timestamp="0"&gt;760&lt;/key&gt;&lt;/foreign-keys&gt;&lt;ref-type name="Journal Article"&gt;17&lt;/ref-type&gt;&lt;contributors&gt;&lt;authors&gt;&lt;author&gt;Ryken, T. C.&lt;/author&gt;&lt;author&gt;Hurlbert, R. J.&lt;/author&gt;&lt;author&gt;Hadley, M. N.&lt;/author&gt;&lt;author&gt;Aarabi, B.&lt;/author&gt;&lt;author&gt;Dhall, S. S.&lt;/author&gt;&lt;author&gt;Gelb, D. E.&lt;/author&gt;&lt;author&gt;Rozzelle, C. J.&lt;/author&gt;&lt;author&gt;Theodore, N.&lt;/author&gt;&lt;author&gt;Walters, B. C.&lt;/author&gt;&lt;/authors&gt;&lt;/contributors&gt;&lt;auth-address&gt;Iowa Spine &amp;amp; Brain Institute, University of Iowa, Waterloo/Iowa City, IA, USA.&lt;/auth-address&gt;&lt;titles&gt;&lt;title&gt;The acute cardiopulmonary management of patients with cervical spinal cord injuries&lt;/title&gt;&lt;secondary-title&gt;Neurosurgery&lt;/secondary-title&gt;&lt;alt-title&gt;Neurosurgery&lt;/alt-title&gt;&lt;/titles&gt;&lt;pages&gt;84-92&lt;/pages&gt;&lt;volume&gt;72 Suppl 2&lt;/volume&gt;&lt;edition&gt;2013/03/30&lt;/edition&gt;&lt;keywords&gt;&lt;keyword&gt;Cervical Vertebrae/*injuries&lt;/keyword&gt;&lt;keyword&gt;Humans&lt;/keyword&gt;&lt;keyword&gt;Intensive Care/methods&lt;/keyword&gt;&lt;keyword&gt;Intensive Care Units&lt;/keyword&gt;&lt;keyword&gt;Lung Diseases/etiology/*therapy&lt;/keyword&gt;&lt;keyword&gt;*Practice Guidelines as Topic&lt;/keyword&gt;&lt;keyword&gt;Respiratory Insufficiency/etiology/*therapy&lt;/keyword&gt;&lt;keyword&gt;Spinal Cord Injuries/complications/*therapy&lt;/keyword&gt;&lt;/keywords&gt;&lt;dates&gt;&lt;year&gt;2013&lt;/year&gt;&lt;pub-dates&gt;&lt;date&gt;Mar&lt;/date&gt;&lt;/pub-dates&gt;&lt;/dates&gt;&lt;isbn&gt;1524-4040 (Electronic)&amp;#xD;0148-396X (Linking)&lt;/isbn&gt;&lt;accession-num&gt;23417181&lt;/accession-num&gt;&lt;work-type&gt;Review&lt;/work-type&gt;&lt;urls&gt;&lt;related-urls&gt;&lt;url&gt;http://www.ncbi.nlm.nih.gov/pubmed/23417181&lt;/url&gt;&lt;/related-urls&gt;&lt;/urls&gt;&lt;electronic-resource-num&gt;10.1227/NEU.0b013e318276ee16&lt;/electronic-resource-num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4" w:tooltip="Ryken, 2013 #760" w:history="1">
        <w:r w:rsidR="00F8389B">
          <w:rPr>
            <w:noProof/>
          </w:rPr>
          <w:t>14</w:t>
        </w:r>
      </w:hyperlink>
      <w:r w:rsidR="007B71D9">
        <w:rPr>
          <w:noProof/>
        </w:rPr>
        <w:t>]</w:t>
      </w:r>
      <w:r w:rsidR="007B71D9">
        <w:fldChar w:fldCharType="end"/>
      </w:r>
      <w:r w:rsidR="00BF2011">
        <w:t xml:space="preserve"> Recommendations</w:t>
      </w:r>
      <w:r w:rsidR="00BF045C">
        <w:t>)</w:t>
      </w:r>
    </w:p>
    <w:p w14:paraId="61E09985" w14:textId="77777777" w:rsidR="00D224D9" w:rsidRDefault="00D224D9"/>
    <w:p w14:paraId="2CBA7F5A" w14:textId="77777777" w:rsidR="00D72BC4" w:rsidRDefault="00D72BC4"/>
    <w:p w14:paraId="09B463A9" w14:textId="77777777" w:rsidR="00D72BC4" w:rsidRDefault="00D72BC4"/>
    <w:p w14:paraId="006E5F7B" w14:textId="7F8C0F20" w:rsidR="00D224D9" w:rsidRDefault="007C3C8E">
      <w:r>
        <w:t>2-</w:t>
      </w:r>
      <w:r w:rsidR="00D224D9">
        <w:t>Rekommenderas kortikosteroid behandling</w:t>
      </w:r>
      <w:r w:rsidR="005C2A31">
        <w:t xml:space="preserve"> vid traumatisk myelopati</w:t>
      </w:r>
      <w:r w:rsidR="00D224D9">
        <w:t>?</w:t>
      </w:r>
      <w:r w:rsidR="00BF045C">
        <w:t xml:space="preserve"> (</w:t>
      </w:r>
      <w:hyperlink r:id="rId74" w:history="1">
        <w:r w:rsidR="00BF045C" w:rsidRPr="00BF2011">
          <w:rPr>
            <w:rStyle w:val="Hyperlink"/>
          </w:rPr>
          <w:t>Hurlberg 2013</w:t>
        </w:r>
      </w:hyperlink>
      <w:r w:rsidR="007B71D9">
        <w:fldChar w:fldCharType="begin"/>
      </w:r>
      <w:r w:rsidR="007B71D9">
        <w:instrText xml:space="preserve"> ADDIN EN.CITE &lt;EndNote&gt;&lt;Cite&gt;&lt;Author&gt;Hurlbert&lt;/Author&gt;&lt;Year&gt;2013&lt;/Year&gt;&lt;RecNum&gt;297&lt;/RecNum&gt;&lt;DisplayText&gt;[15]&lt;/DisplayText&gt;&lt;record&gt;&lt;rec-number&gt;297&lt;/rec-number&gt;&lt;foreign-keys&gt;&lt;key app="EN" db-id="5rd9tv29z5xd0revrw5xdxzy5w5zpd9tvz55" timestamp="0"&gt;297&lt;/key&gt;&lt;/foreign-keys&gt;&lt;ref-type name="Journal Article"&gt;17&lt;/ref-type&gt;&lt;contributors&gt;&lt;authors&gt;&lt;author&gt;Hurlbert, R. J.&lt;/author&gt;&lt;author&gt;Hadley, M. N.&lt;/author&gt;&lt;author&gt;Walters, B. C.&lt;/author&gt;&lt;author&gt;Aarabi, B.&lt;/author&gt;&lt;author&gt;Dhall, S. S.&lt;/author&gt;&lt;author&gt;Gelb, D. E.&lt;/author&gt;&lt;author&gt;Rozzelle, C. J.&lt;/author&gt;&lt;author&gt;Ryken, T. C.&lt;/author&gt;&lt;author&gt;Theodore, N.&lt;/author&gt;&lt;/authors&gt;&lt;/contributors&gt;&lt;auth-address&gt;Department of Clinical Neurosciences, University of Calgary Spine Program, Faculty of Medicine, University of Calgary, Calgary, Alberta, Canada.&lt;/auth-address&gt;&lt;titles&gt;&lt;title&gt;Pharmacological therapy for acute spinal cord injury&lt;/title&gt;&lt;secondary-title&gt;Neurosurgery&lt;/secondary-title&gt;&lt;alt-title&gt;Neurosurgery&lt;/alt-title&gt;&lt;/titles&gt;&lt;pages&gt;93-105&lt;/pages&gt;&lt;volume&gt;72 Suppl 2&lt;/volume&gt;&lt;edition&gt;2013/03/30&lt;/edition&gt;&lt;keywords&gt;&lt;keyword&gt;Cervical Vertebrae/*injuries&lt;/keyword&gt;&lt;keyword&gt;Humans&lt;/keyword&gt;&lt;keyword&gt;Neuroprotective Agents/*therapeutic use&lt;/keyword&gt;&lt;keyword&gt;*Practice Guidelines as Topic&lt;/keyword&gt;&lt;keyword&gt;Spinal Cord Injuries/*drug therapy&lt;/keyword&gt;&lt;/keywords&gt;&lt;dates&gt;&lt;year&gt;2013&lt;/year&gt;&lt;pub-dates&gt;&lt;date&gt;Mar&lt;/date&gt;&lt;/pub-dates&gt;&lt;/dates&gt;&lt;isbn&gt;1524-4040 (Electronic)&amp;#xD;0148-396X (Linking)&lt;/isbn&gt;&lt;accession-num&gt;23417182&lt;/accession-num&gt;&lt;work-type&gt;Review&lt;/work-type&gt;&lt;urls&gt;&lt;related-urls&gt;&lt;url&gt;http://www.ncbi.nlm.nih.gov/pubmed/23417182&lt;/url&gt;&lt;/related-urls&gt;&lt;/urls&gt;&lt;electronic-resource-num&gt;10.1227/NEU.0b013e31827765c6&lt;/electronic-resource-num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5" w:tooltip="Hurlbert, 2013 #297" w:history="1">
        <w:r w:rsidR="00F8389B">
          <w:rPr>
            <w:noProof/>
          </w:rPr>
          <w:t>15</w:t>
        </w:r>
      </w:hyperlink>
      <w:r w:rsidR="007B71D9">
        <w:rPr>
          <w:noProof/>
        </w:rPr>
        <w:t>]</w:t>
      </w:r>
      <w:r w:rsidR="007B71D9">
        <w:fldChar w:fldCharType="end"/>
      </w:r>
      <w:r w:rsidR="00BF2011">
        <w:t xml:space="preserve"> Recommendations</w:t>
      </w:r>
      <w:r w:rsidR="00F24511">
        <w:t>)</w:t>
      </w:r>
    </w:p>
    <w:p w14:paraId="000C66D0" w14:textId="77777777" w:rsidR="00793AE1" w:rsidRDefault="00793AE1">
      <w:r>
        <w:br w:type="page"/>
      </w:r>
    </w:p>
    <w:p w14:paraId="1F520F2C" w14:textId="72DE9D5D" w:rsidR="00490F61" w:rsidRDefault="00490F61" w:rsidP="00793AE1">
      <w:pPr>
        <w:pStyle w:val="Heading1"/>
      </w:pPr>
      <w:bookmarkStart w:id="249" w:name="_Toc316651585"/>
      <w:bookmarkStart w:id="250" w:name="_Toc317260855"/>
      <w:bookmarkStart w:id="251" w:name="_Toc317262084"/>
      <w:bookmarkStart w:id="252" w:name="_Toc317354340"/>
      <w:bookmarkStart w:id="253" w:name="_Toc368680630"/>
      <w:bookmarkStart w:id="254" w:name="_Toc368680684"/>
      <w:bookmarkStart w:id="255" w:name="_Toc368680893"/>
      <w:bookmarkStart w:id="256" w:name="_Toc49074128"/>
      <w:bookmarkStart w:id="257" w:name="_Toc49677699"/>
      <w:bookmarkStart w:id="258" w:name="_Toc49680480"/>
      <w:r>
        <w:lastRenderedPageBreak/>
        <w:t>IV:  PERIFERA NERVER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</w:p>
    <w:p w14:paraId="76D0F833" w14:textId="77777777" w:rsidR="00793AE1" w:rsidRDefault="00793AE1">
      <w:pPr>
        <w:rPr>
          <w:b/>
        </w:rPr>
      </w:pPr>
    </w:p>
    <w:p w14:paraId="2A1CC4FB" w14:textId="77777777" w:rsidR="000B0DD1" w:rsidRPr="000B0DD1" w:rsidRDefault="000B0DD1" w:rsidP="00793AE1">
      <w:pPr>
        <w:pStyle w:val="Heading2"/>
      </w:pPr>
      <w:bookmarkStart w:id="259" w:name="_Toc316651586"/>
      <w:bookmarkStart w:id="260" w:name="_Toc317260856"/>
      <w:bookmarkStart w:id="261" w:name="_Toc317262085"/>
      <w:bookmarkStart w:id="262" w:name="_Toc317354341"/>
      <w:bookmarkStart w:id="263" w:name="_Toc368680631"/>
      <w:bookmarkStart w:id="264" w:name="_Toc368680685"/>
      <w:bookmarkStart w:id="265" w:name="_Toc368680894"/>
      <w:bookmarkStart w:id="266" w:name="_Toc49074129"/>
      <w:bookmarkStart w:id="267" w:name="_Toc49677700"/>
      <w:bookmarkStart w:id="268" w:name="_Toc49680481"/>
      <w:r w:rsidRPr="000B0DD1">
        <w:t>1-Övre vs nedre motorneuronsyndrom</w:t>
      </w:r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</w:p>
    <w:p w14:paraId="2CBD9B4A" w14:textId="07775B73" w:rsidR="00D33485" w:rsidRDefault="007C3C8E">
      <w:r>
        <w:t>1-</w:t>
      </w:r>
      <w:r w:rsidR="00F80CC2">
        <w:t>Vilka fynd ingår i övremotorneuron</w:t>
      </w:r>
      <w:r w:rsidR="00D33485">
        <w:t>syndrom</w:t>
      </w:r>
      <w:r w:rsidR="00F80CC2">
        <w:t>et?</w:t>
      </w:r>
      <w:r w:rsidR="00A112E8">
        <w:t xml:space="preserve"> (</w:t>
      </w:r>
      <w:hyperlink r:id="rId75" w:history="1">
        <w:r w:rsidR="00A112E8" w:rsidRPr="00A112E8">
          <w:rPr>
            <w:rStyle w:val="Hyperlink"/>
          </w:rPr>
          <w:t>https://en.wikipedia.org/wiki/Upper_motor_neuron_syndrome</w:t>
        </w:r>
      </w:hyperlink>
      <w:r w:rsidR="00A112E8">
        <w:t>)</w:t>
      </w:r>
    </w:p>
    <w:p w14:paraId="00FB3204" w14:textId="77777777" w:rsidR="00F80CC2" w:rsidRDefault="00F80CC2"/>
    <w:p w14:paraId="3FBA658C" w14:textId="77777777" w:rsidR="00F80CC2" w:rsidRDefault="00F80CC2"/>
    <w:p w14:paraId="685FF434" w14:textId="77777777" w:rsidR="00D72BC4" w:rsidRDefault="00D72BC4"/>
    <w:p w14:paraId="6CD67823" w14:textId="0C341DF2" w:rsidR="00F80CC2" w:rsidRDefault="007C3C8E">
      <w:r>
        <w:t>2-</w:t>
      </w:r>
      <w:r w:rsidR="00F80CC2">
        <w:t>Var sitter patologin vid ett övremotorneuronsyndrom?</w:t>
      </w:r>
      <w:r w:rsidR="00A112E8">
        <w:t xml:space="preserve"> (</w:t>
      </w:r>
      <w:hyperlink r:id="rId76" w:history="1">
        <w:r w:rsidR="00A112E8" w:rsidRPr="00A112E8">
          <w:rPr>
            <w:rStyle w:val="Hyperlink"/>
          </w:rPr>
          <w:t>https://en.wikipedia.org/wiki/Upper_motor_neuron_syndrome</w:t>
        </w:r>
      </w:hyperlink>
      <w:r w:rsidR="00A112E8">
        <w:t>)</w:t>
      </w:r>
    </w:p>
    <w:p w14:paraId="7ACBB891" w14:textId="77777777" w:rsidR="00D33485" w:rsidRDefault="00D33485"/>
    <w:p w14:paraId="74749B91" w14:textId="77777777" w:rsidR="00F80CC2" w:rsidRDefault="00F80CC2" w:rsidP="00F80CC2"/>
    <w:p w14:paraId="3881047C" w14:textId="77777777" w:rsidR="00F80CC2" w:rsidRDefault="00F80CC2" w:rsidP="00F80CC2"/>
    <w:p w14:paraId="4895D7CC" w14:textId="178ECB02" w:rsidR="00F80CC2" w:rsidRDefault="007C3C8E" w:rsidP="00F80CC2">
      <w:r>
        <w:t>3-</w:t>
      </w:r>
      <w:r w:rsidR="00F80CC2">
        <w:t>Vilka fynd ingår i nedremotorneuronsyndromet?</w:t>
      </w:r>
      <w:r w:rsidR="00A112E8">
        <w:t xml:space="preserve"> (</w:t>
      </w:r>
      <w:hyperlink r:id="rId77" w:history="1">
        <w:r w:rsidR="00A112E8" w:rsidRPr="00A112E8">
          <w:rPr>
            <w:rStyle w:val="Hyperlink"/>
          </w:rPr>
          <w:t>https://en.wikipedia.org/wiki/Lower_motor_neuron_lesion</w:t>
        </w:r>
      </w:hyperlink>
      <w:r w:rsidR="00A112E8">
        <w:t>)</w:t>
      </w:r>
    </w:p>
    <w:p w14:paraId="37848347" w14:textId="77777777" w:rsidR="00F80CC2" w:rsidRDefault="00F80CC2" w:rsidP="00F80CC2"/>
    <w:p w14:paraId="71AD1049" w14:textId="77777777" w:rsidR="00F80CC2" w:rsidRDefault="00F80CC2" w:rsidP="00F80CC2"/>
    <w:p w14:paraId="4428565E" w14:textId="77777777" w:rsidR="00D72BC4" w:rsidRDefault="00D72BC4" w:rsidP="00F80CC2"/>
    <w:p w14:paraId="1756A407" w14:textId="32C07D08" w:rsidR="00F80CC2" w:rsidRDefault="007C3C8E" w:rsidP="00F80CC2">
      <w:r>
        <w:t>4-</w:t>
      </w:r>
      <w:r w:rsidR="00F80CC2">
        <w:t>Var sitter patologin vid ett nedremotorneuronsyndrom?</w:t>
      </w:r>
      <w:r w:rsidR="00A112E8">
        <w:t xml:space="preserve"> (</w:t>
      </w:r>
      <w:hyperlink r:id="rId78" w:history="1">
        <w:r w:rsidR="00A112E8" w:rsidRPr="00A112E8">
          <w:rPr>
            <w:rStyle w:val="Hyperlink"/>
          </w:rPr>
          <w:t>https://en.wikipedia.org/wiki/Lower_motor_neuron_lesion</w:t>
        </w:r>
      </w:hyperlink>
      <w:r w:rsidR="00A112E8">
        <w:t>)</w:t>
      </w:r>
    </w:p>
    <w:p w14:paraId="71DF5C68" w14:textId="77777777" w:rsidR="00236ADB" w:rsidRDefault="00236ADB"/>
    <w:p w14:paraId="20E90702" w14:textId="77777777" w:rsidR="00F80CC2" w:rsidRDefault="00F80CC2"/>
    <w:p w14:paraId="5A862811" w14:textId="77777777" w:rsidR="00D72BC4" w:rsidRDefault="00D72BC4"/>
    <w:p w14:paraId="26BE89B5" w14:textId="14AB8081" w:rsidR="00F80CC2" w:rsidRPr="00F80CC2" w:rsidRDefault="00804BE5" w:rsidP="00793AE1">
      <w:pPr>
        <w:pStyle w:val="Heading2"/>
      </w:pPr>
      <w:bookmarkStart w:id="269" w:name="_Toc316651587"/>
      <w:bookmarkStart w:id="270" w:name="_Toc317260857"/>
      <w:bookmarkStart w:id="271" w:name="_Toc317262086"/>
      <w:bookmarkStart w:id="272" w:name="_Toc317354342"/>
      <w:bookmarkStart w:id="273" w:name="_Toc368680632"/>
      <w:bookmarkStart w:id="274" w:name="_Toc368680686"/>
      <w:bookmarkStart w:id="275" w:name="_Toc368680895"/>
      <w:bookmarkStart w:id="276" w:name="_Toc49074130"/>
      <w:bookmarkStart w:id="277" w:name="_Toc49677701"/>
      <w:bookmarkStart w:id="278" w:name="_Toc49680482"/>
      <w:r>
        <w:t>2</w:t>
      </w:r>
      <w:r w:rsidR="00CA2CD8">
        <w:t>-</w:t>
      </w:r>
      <w:r w:rsidR="00F80CC2" w:rsidRPr="00F80CC2">
        <w:t>Enskilda neuropatier</w:t>
      </w:r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</w:p>
    <w:p w14:paraId="76B59E25" w14:textId="4AF0EE0F" w:rsidR="00F80CC2" w:rsidRDefault="007C3C8E">
      <w:r>
        <w:t>1-</w:t>
      </w:r>
      <w:r w:rsidR="00395F50">
        <w:t>Var i arm/underarm</w:t>
      </w:r>
      <w:r w:rsidR="00F80CC2">
        <w:t xml:space="preserve"> ligger</w:t>
      </w:r>
      <w:r w:rsidR="00395F50">
        <w:t xml:space="preserve"> nervus radialis</w:t>
      </w:r>
      <w:r w:rsidR="00F80CC2">
        <w:t xml:space="preserve">?  Vilka bortfall får man vid en skada i </w:t>
      </w:r>
      <w:r w:rsidR="00B51FCA">
        <w:t>axillen</w:t>
      </w:r>
      <w:r w:rsidR="00F80CC2">
        <w:t xml:space="preserve"> </w:t>
      </w:r>
      <w:r w:rsidR="00B51FCA">
        <w:t>(</w:t>
      </w:r>
      <w:r w:rsidR="00395F50">
        <w:t xml:space="preserve">”Saturday Night Palsy”) </w:t>
      </w:r>
      <w:r w:rsidR="00B51FCA">
        <w:t>vs en skada distal till armbågen</w:t>
      </w:r>
      <w:r w:rsidR="00F80CC2">
        <w:t>?</w:t>
      </w:r>
      <w:r w:rsidR="00674E94">
        <w:t xml:space="preserve"> (</w:t>
      </w:r>
      <w:hyperlink r:id="rId79" w:history="1">
        <w:r w:rsidR="00674E94" w:rsidRPr="00674E94">
          <w:rPr>
            <w:rStyle w:val="Hyperlink"/>
          </w:rPr>
          <w:t>https://en.wikipedia.org/wiki/Radial_nerve</w:t>
        </w:r>
      </w:hyperlink>
      <w:r w:rsidR="00B51FCA">
        <w:t xml:space="preserve"> Injury)</w:t>
      </w:r>
    </w:p>
    <w:p w14:paraId="3080F6E4" w14:textId="77777777" w:rsidR="00236ADB" w:rsidRDefault="00236ADB"/>
    <w:p w14:paraId="5E8C4FA2" w14:textId="77777777" w:rsidR="00395F50" w:rsidRDefault="00395F50"/>
    <w:p w14:paraId="67BBFECC" w14:textId="77777777" w:rsidR="00D72BC4" w:rsidRDefault="00D72BC4"/>
    <w:p w14:paraId="47D7ECA4" w14:textId="5CD77F4D" w:rsidR="00395F50" w:rsidRPr="005F222A" w:rsidRDefault="007C3C8E">
      <w:pPr>
        <w:rPr>
          <w:lang w:val="sv-SE"/>
        </w:rPr>
      </w:pPr>
      <w:r>
        <w:t>2-</w:t>
      </w:r>
      <w:r w:rsidR="00395F50">
        <w:t>Var i arm/underarm</w:t>
      </w:r>
      <w:r w:rsidR="00F80CC2">
        <w:t xml:space="preserve"> ligger </w:t>
      </w:r>
      <w:r w:rsidR="00395F50">
        <w:t xml:space="preserve">nervus medianus?  Vilka fynd skulle du kunna hitta </w:t>
      </w:r>
      <w:r w:rsidR="00BB18C0">
        <w:t>vid en suprakondyl</w:t>
      </w:r>
      <w:r w:rsidR="00395F50">
        <w:t xml:space="preserve">är </w:t>
      </w:r>
      <w:r w:rsidR="00CC484D">
        <w:t>humerus</w:t>
      </w:r>
      <w:r w:rsidR="00395F50">
        <w:t>fraktur?</w:t>
      </w:r>
      <w:r w:rsidR="009712BC">
        <w:t xml:space="preserve"> </w:t>
      </w:r>
      <w:r w:rsidR="009712BC" w:rsidRPr="005F222A">
        <w:rPr>
          <w:lang w:val="sv-SE"/>
        </w:rPr>
        <w:t>(</w:t>
      </w:r>
      <w:hyperlink r:id="rId80" w:history="1">
        <w:r w:rsidR="009712BC" w:rsidRPr="005F222A">
          <w:rPr>
            <w:rStyle w:val="Hyperlink"/>
            <w:lang w:val="sv-SE"/>
          </w:rPr>
          <w:t>https://en.wikipedia.org/wiki/Median_nerve</w:t>
        </w:r>
      </w:hyperlink>
      <w:r w:rsidR="00DB5876" w:rsidRPr="005F222A">
        <w:rPr>
          <w:lang w:val="sv-SE"/>
        </w:rPr>
        <w:t xml:space="preserve"> Injury)</w:t>
      </w:r>
    </w:p>
    <w:p w14:paraId="53EDF00D" w14:textId="77777777" w:rsidR="00E223CB" w:rsidRPr="005F222A" w:rsidRDefault="00E223CB">
      <w:pPr>
        <w:rPr>
          <w:lang w:val="sv-SE"/>
        </w:rPr>
      </w:pPr>
    </w:p>
    <w:p w14:paraId="419E33E8" w14:textId="77777777" w:rsidR="00236ADB" w:rsidRPr="005F222A" w:rsidRDefault="00236ADB">
      <w:pPr>
        <w:rPr>
          <w:lang w:val="sv-SE"/>
        </w:rPr>
      </w:pPr>
    </w:p>
    <w:p w14:paraId="322AC428" w14:textId="77777777" w:rsidR="00D72BC4" w:rsidRPr="005F222A" w:rsidRDefault="00D72BC4">
      <w:pPr>
        <w:rPr>
          <w:lang w:val="sv-SE"/>
        </w:rPr>
      </w:pPr>
    </w:p>
    <w:p w14:paraId="6BEDF993" w14:textId="4EEABEBA" w:rsidR="00395F50" w:rsidRPr="00BF1A1B" w:rsidRDefault="007C3C8E" w:rsidP="00236ADB">
      <w:pPr>
        <w:rPr>
          <w:lang w:val="en-US"/>
        </w:rPr>
      </w:pPr>
      <w:r>
        <w:t>3-</w:t>
      </w:r>
      <w:r w:rsidR="00395F50">
        <w:t>Var i arm/underarm ligger nervus ulnaris?  Vilka fynd skulle du kunna hitta vid en kompressionsskada på armbåggsnivå?</w:t>
      </w:r>
      <w:r w:rsidR="00B51FCA">
        <w:t xml:space="preserve"> </w:t>
      </w:r>
      <w:r w:rsidR="00B51FCA" w:rsidRPr="00BF1A1B">
        <w:rPr>
          <w:lang w:val="en-US"/>
        </w:rPr>
        <w:t>(</w:t>
      </w:r>
      <w:hyperlink r:id="rId81" w:history="1">
        <w:r w:rsidR="00B51FCA" w:rsidRPr="00BF1A1B">
          <w:rPr>
            <w:rStyle w:val="Hyperlink"/>
            <w:lang w:val="en-US"/>
          </w:rPr>
          <w:t>https://en.wikipedia.org/wiki/Ulnar_nerve</w:t>
        </w:r>
      </w:hyperlink>
      <w:r w:rsidR="00CE7243" w:rsidRPr="00BF1A1B">
        <w:rPr>
          <w:lang w:val="en-US"/>
        </w:rPr>
        <w:t xml:space="preserve"> Clinical significance)</w:t>
      </w:r>
    </w:p>
    <w:p w14:paraId="238C7F27" w14:textId="77777777" w:rsidR="00395F50" w:rsidRPr="00BF1A1B" w:rsidRDefault="00395F50" w:rsidP="00236ADB">
      <w:pPr>
        <w:rPr>
          <w:lang w:val="en-US"/>
        </w:rPr>
      </w:pPr>
    </w:p>
    <w:p w14:paraId="5FF6D3A8" w14:textId="77777777" w:rsidR="00236ADB" w:rsidRPr="00BF1A1B" w:rsidRDefault="00236ADB" w:rsidP="00236ADB">
      <w:pPr>
        <w:rPr>
          <w:lang w:val="en-US"/>
        </w:rPr>
      </w:pPr>
    </w:p>
    <w:p w14:paraId="2DB40986" w14:textId="77777777" w:rsidR="00D72BC4" w:rsidRPr="00BF1A1B" w:rsidRDefault="00D72BC4" w:rsidP="00236ADB">
      <w:pPr>
        <w:rPr>
          <w:lang w:val="en-US"/>
        </w:rPr>
      </w:pPr>
    </w:p>
    <w:p w14:paraId="1B22C1BB" w14:textId="06FEEB6C" w:rsidR="00395F50" w:rsidRDefault="007C3C8E" w:rsidP="00236ADB">
      <w:r w:rsidRPr="001F2701">
        <w:rPr>
          <w:lang w:val="en-US"/>
        </w:rPr>
        <w:t>4-</w:t>
      </w:r>
      <w:r w:rsidR="00395F50" w:rsidRPr="001F2701">
        <w:rPr>
          <w:lang w:val="en-US"/>
        </w:rPr>
        <w:t xml:space="preserve">Var ligger nervus cutaneus femoris lateralis?  </w:t>
      </w:r>
      <w:r w:rsidR="00395F50">
        <w:t>Vilka symptom förväntas vid kompression vid inguinalligamentet, och vad kallas tillståndet för?</w:t>
      </w:r>
      <w:r w:rsidR="00CE7243">
        <w:t xml:space="preserve">  (</w:t>
      </w:r>
      <w:hyperlink r:id="rId82" w:history="1">
        <w:r w:rsidR="00CE7243" w:rsidRPr="00CE7243">
          <w:rPr>
            <w:rStyle w:val="Hyperlink"/>
          </w:rPr>
          <w:t>Low 2005</w:t>
        </w:r>
      </w:hyperlink>
      <w:r w:rsidR="007B71D9">
        <w:fldChar w:fldCharType="begin"/>
      </w:r>
      <w:r w:rsidR="007B71D9">
        <w:instrText xml:space="preserve"> ADDIN EN.CITE &lt;EndNote&gt;&lt;Cite&gt;&lt;Author&gt;Low&lt;/Author&gt;&lt;Year&gt;2005&lt;/Year&gt;&lt;RecNum&gt;1542&lt;/RecNum&gt;&lt;DisplayText&gt;[16]&lt;/DisplayText&gt;&lt;record&gt;&lt;rec-number&gt;1542&lt;/rec-number&gt;&lt;foreign-keys&gt;&lt;key app="EN" db-id="5rd9tv29z5xd0revrw5xdxzy5w5zpd9tvz55" timestamp="0"&gt;1542&lt;/key&gt;&lt;/foreign-keys&gt;&lt;ref-type name="Journal Article"&gt;17&lt;/ref-type&gt;&lt;contributors&gt;&lt;authors&gt;&lt;author&gt;Low, H.L.&lt;/author&gt;&lt;author&gt;Stephenson, G.&lt;/author&gt;&lt;/authors&gt;&lt;/contributors&gt;&lt;titles&gt;&lt;title&gt;Lawnmower neuritis: an unusual occupational hazard&lt;/title&gt;&lt;secondary-title&gt;CMAJ&lt;/secondary-title&gt;&lt;/titles&gt;&lt;periodical&gt;&lt;full-title&gt;Cmaj&lt;/full-title&gt;&lt;abbr-1&gt;CMAJ : Canadian Medical Association journal = journal de l&amp;apos;Association medicale canadienne&lt;/abbr-1&gt;&lt;/periodical&gt;&lt;pages&gt;1273&lt;/pages&gt;&lt;volume&gt;172&lt;/volume&gt;&lt;number&gt;10&lt;/number&gt;&lt;dates&gt;&lt;year&gt;2005&lt;/year&gt;&lt;/dates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6" w:tooltip="Low, 2005 #1542" w:history="1">
        <w:r w:rsidR="00F8389B">
          <w:rPr>
            <w:noProof/>
          </w:rPr>
          <w:t>16</w:t>
        </w:r>
      </w:hyperlink>
      <w:r w:rsidR="007B71D9">
        <w:rPr>
          <w:noProof/>
        </w:rPr>
        <w:t>]</w:t>
      </w:r>
      <w:r w:rsidR="007B71D9">
        <w:fldChar w:fldCharType="end"/>
      </w:r>
      <w:r w:rsidR="00CE7243">
        <w:t>)</w:t>
      </w:r>
    </w:p>
    <w:p w14:paraId="1F6ED36A" w14:textId="77777777" w:rsidR="00395F50" w:rsidRDefault="00395F50" w:rsidP="00236ADB"/>
    <w:p w14:paraId="227CDEB1" w14:textId="77777777" w:rsidR="00236ADB" w:rsidRDefault="00236ADB" w:rsidP="00236ADB"/>
    <w:p w14:paraId="1D8B2B16" w14:textId="05A0D227" w:rsidR="00285920" w:rsidRPr="00DA03E4" w:rsidRDefault="00C952F2" w:rsidP="00236ADB">
      <w:pPr>
        <w:rPr>
          <w:lang w:val="en-US"/>
        </w:rPr>
      </w:pPr>
      <w:r>
        <w:t>5-</w:t>
      </w:r>
      <w:r w:rsidR="00285920">
        <w:t>Var i benet ligger nervus peroneus communis, superficialis och profundus?  Vilka fynd skulle du förvänta hos en narkoman som har fått en kompressionsskada av nerven vid övre delen av fibula?</w:t>
      </w:r>
      <w:r w:rsidR="00047ACD">
        <w:t xml:space="preserve"> </w:t>
      </w:r>
      <w:r w:rsidR="00047ACD" w:rsidRPr="00DA03E4">
        <w:rPr>
          <w:lang w:val="en-US"/>
        </w:rPr>
        <w:t>(</w:t>
      </w:r>
      <w:hyperlink r:id="rId83" w:history="1">
        <w:r w:rsidR="00047ACD" w:rsidRPr="00DA03E4">
          <w:rPr>
            <w:rStyle w:val="Hyperlink"/>
            <w:lang w:val="en-US"/>
          </w:rPr>
          <w:t>https://en.wikipedia.org/wiki/Common_peroneal_nerve</w:t>
        </w:r>
      </w:hyperlink>
      <w:r w:rsidR="00047ACD" w:rsidRPr="00DA03E4">
        <w:rPr>
          <w:lang w:val="en-US"/>
        </w:rPr>
        <w:t xml:space="preserve"> Clinical significance)</w:t>
      </w:r>
    </w:p>
    <w:p w14:paraId="7F00ABA7" w14:textId="77777777" w:rsidR="00867B50" w:rsidRPr="00DA03E4" w:rsidRDefault="00867B50" w:rsidP="00236ADB">
      <w:pPr>
        <w:rPr>
          <w:lang w:val="en-US"/>
        </w:rPr>
      </w:pPr>
    </w:p>
    <w:p w14:paraId="126D8EA3" w14:textId="3F3C120D" w:rsidR="00804BE5" w:rsidRDefault="00804BE5" w:rsidP="00793AE1">
      <w:pPr>
        <w:pStyle w:val="Heading2"/>
      </w:pPr>
      <w:bookmarkStart w:id="279" w:name="_Toc368680633"/>
      <w:bookmarkStart w:id="280" w:name="_Toc368680687"/>
      <w:bookmarkStart w:id="281" w:name="_Toc368680896"/>
      <w:bookmarkStart w:id="282" w:name="_Toc316651588"/>
      <w:bookmarkStart w:id="283" w:name="_Toc317260858"/>
      <w:bookmarkStart w:id="284" w:name="_Toc317262087"/>
      <w:bookmarkStart w:id="285" w:name="_Toc317354343"/>
      <w:bookmarkStart w:id="286" w:name="_Toc49074131"/>
      <w:bookmarkStart w:id="287" w:name="_Toc49677702"/>
      <w:bookmarkStart w:id="288" w:name="_Toc49680483"/>
      <w:r>
        <w:lastRenderedPageBreak/>
        <w:t>3-Polyneuropati</w:t>
      </w:r>
      <w:bookmarkEnd w:id="279"/>
      <w:bookmarkEnd w:id="280"/>
      <w:bookmarkEnd w:id="281"/>
      <w:bookmarkEnd w:id="286"/>
      <w:bookmarkEnd w:id="287"/>
      <w:bookmarkEnd w:id="288"/>
    </w:p>
    <w:p w14:paraId="46809300" w14:textId="439CF16E" w:rsidR="00804BE5" w:rsidRDefault="00C952F2" w:rsidP="00804BE5">
      <w:pPr>
        <w:pStyle w:val="BodyText"/>
      </w:pPr>
      <w:r>
        <w:t>1-</w:t>
      </w:r>
      <w:r w:rsidR="00804BE5" w:rsidRPr="00804BE5">
        <w:t>Påverkas distala eller proximala muskler mest vid en polyneuropati (Rosen's 8th Chapter 108 s1442 Table 108-1)</w:t>
      </w:r>
    </w:p>
    <w:p w14:paraId="45492C18" w14:textId="77777777" w:rsidR="00804BE5" w:rsidRDefault="00804BE5" w:rsidP="00804BE5">
      <w:pPr>
        <w:pStyle w:val="BodyText"/>
      </w:pPr>
    </w:p>
    <w:p w14:paraId="3E2A3048" w14:textId="7AA72B5A" w:rsidR="00804BE5" w:rsidRPr="00DA03E4" w:rsidRDefault="00C952F2" w:rsidP="00804BE5">
      <w:pPr>
        <w:pStyle w:val="BodyText"/>
        <w:rPr>
          <w:lang w:val="en-US"/>
        </w:rPr>
      </w:pPr>
      <w:r>
        <w:t>2-</w:t>
      </w:r>
      <w:r w:rsidR="00804BE5">
        <w:t xml:space="preserve">Påverkas känsel vid en polyneuropati? </w:t>
      </w:r>
      <w:r w:rsidR="00804BE5" w:rsidRPr="00DA03E4">
        <w:rPr>
          <w:lang w:val="en-US"/>
        </w:rPr>
        <w:t>(Rosen's 8th Chapter 108 s1442 Table 108-1)</w:t>
      </w:r>
    </w:p>
    <w:p w14:paraId="232D7441" w14:textId="19070A7E" w:rsidR="00804BE5" w:rsidRPr="00DA03E4" w:rsidRDefault="00804BE5" w:rsidP="00804BE5">
      <w:pPr>
        <w:pStyle w:val="BodyText"/>
        <w:rPr>
          <w:lang w:val="en-US"/>
        </w:rPr>
      </w:pPr>
    </w:p>
    <w:p w14:paraId="738B0FF2" w14:textId="77777777" w:rsidR="00804BE5" w:rsidRPr="00DA03E4" w:rsidRDefault="00804BE5" w:rsidP="00804BE5">
      <w:pPr>
        <w:pStyle w:val="BodyText"/>
        <w:rPr>
          <w:lang w:val="en-US"/>
        </w:rPr>
      </w:pPr>
    </w:p>
    <w:p w14:paraId="7C97ECA1" w14:textId="3B2160BB" w:rsidR="00804BE5" w:rsidRPr="00DA03E4" w:rsidRDefault="00C952F2" w:rsidP="00804BE5">
      <w:pPr>
        <w:pStyle w:val="BodyText"/>
        <w:rPr>
          <w:lang w:val="en-US"/>
        </w:rPr>
      </w:pPr>
      <w:r>
        <w:t>3-</w:t>
      </w:r>
      <w:r w:rsidR="00804BE5">
        <w:t xml:space="preserve">Hur påverkas reflexer vid en polyneuropati? </w:t>
      </w:r>
      <w:r w:rsidR="00804BE5" w:rsidRPr="00DA03E4">
        <w:rPr>
          <w:lang w:val="en-US"/>
        </w:rPr>
        <w:t>(Rosen's 8th Chapter 108 s1442 Table 108-1)</w:t>
      </w:r>
    </w:p>
    <w:p w14:paraId="38EFB64B" w14:textId="5F312CFE" w:rsidR="00804BE5" w:rsidRPr="00DA03E4" w:rsidRDefault="00804BE5" w:rsidP="00804BE5">
      <w:pPr>
        <w:pStyle w:val="BodyText"/>
        <w:rPr>
          <w:lang w:val="en-US"/>
        </w:rPr>
      </w:pPr>
    </w:p>
    <w:p w14:paraId="4D942E55" w14:textId="77777777" w:rsidR="00804BE5" w:rsidRPr="00DA03E4" w:rsidRDefault="00804BE5" w:rsidP="00793AE1">
      <w:pPr>
        <w:pStyle w:val="Heading2"/>
        <w:rPr>
          <w:lang w:val="en-US"/>
        </w:rPr>
      </w:pPr>
    </w:p>
    <w:p w14:paraId="57C61C81" w14:textId="1005B86B" w:rsidR="0089063A" w:rsidRPr="0089063A" w:rsidRDefault="00CA2CD8" w:rsidP="00793AE1">
      <w:pPr>
        <w:pStyle w:val="Heading2"/>
      </w:pPr>
      <w:bookmarkStart w:id="289" w:name="_Toc368680634"/>
      <w:bookmarkStart w:id="290" w:name="_Toc368680688"/>
      <w:bookmarkStart w:id="291" w:name="_Toc368680897"/>
      <w:bookmarkStart w:id="292" w:name="_Toc49074132"/>
      <w:bookmarkStart w:id="293" w:name="_Toc49677703"/>
      <w:bookmarkStart w:id="294" w:name="_Toc49680484"/>
      <w:r>
        <w:t>4</w:t>
      </w:r>
      <w:r w:rsidR="001A6595">
        <w:t>-Guillain-Barré s</w:t>
      </w:r>
      <w:r w:rsidR="0089063A" w:rsidRPr="0089063A">
        <w:t>yndrom</w:t>
      </w:r>
      <w:bookmarkEnd w:id="282"/>
      <w:bookmarkEnd w:id="283"/>
      <w:bookmarkEnd w:id="284"/>
      <w:bookmarkEnd w:id="285"/>
      <w:bookmarkEnd w:id="289"/>
      <w:bookmarkEnd w:id="290"/>
      <w:bookmarkEnd w:id="291"/>
      <w:bookmarkEnd w:id="292"/>
      <w:bookmarkEnd w:id="293"/>
      <w:bookmarkEnd w:id="294"/>
    </w:p>
    <w:p w14:paraId="1FEBBAE6" w14:textId="3D61D4C8" w:rsidR="00584846" w:rsidRDefault="00C952F2" w:rsidP="00236ADB">
      <w:r>
        <w:t>1-</w:t>
      </w:r>
      <w:r w:rsidR="00584846">
        <w:t>Vilka är de typiska kliniska fynd vid nervstatus?  Hur snabbt utvecklas bortfallen? (</w:t>
      </w:r>
      <w:hyperlink r:id="rId84" w:history="1">
        <w:r w:rsidR="005F0771" w:rsidRPr="00503C54">
          <w:rPr>
            <w:rStyle w:val="Hyperlink"/>
          </w:rPr>
          <w:t>Yuki 2012</w:t>
        </w:r>
      </w:hyperlink>
      <w:r w:rsidR="007B71D9">
        <w:fldChar w:fldCharType="begin"/>
      </w:r>
      <w:r w:rsidR="007B71D9"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7" w:tooltip="Yuki, 2012 #1064" w:history="1">
        <w:r w:rsidR="00F8389B">
          <w:rPr>
            <w:noProof/>
          </w:rPr>
          <w:t>17</w:t>
        </w:r>
      </w:hyperlink>
      <w:r w:rsidR="007B71D9">
        <w:rPr>
          <w:noProof/>
        </w:rPr>
        <w:t>]</w:t>
      </w:r>
      <w:r w:rsidR="007B71D9">
        <w:fldChar w:fldCharType="end"/>
      </w:r>
      <w:r w:rsidR="005F0771">
        <w:t xml:space="preserve"> s2295</w:t>
      </w:r>
      <w:r w:rsidR="00503C54">
        <w:t>)</w:t>
      </w:r>
    </w:p>
    <w:p w14:paraId="4E62F75F" w14:textId="77777777" w:rsidR="0089063A" w:rsidRDefault="0089063A" w:rsidP="00236ADB"/>
    <w:p w14:paraId="45B8DB64" w14:textId="77777777" w:rsidR="0089063A" w:rsidRPr="005F222A" w:rsidRDefault="0089063A" w:rsidP="00236ADB">
      <w:pPr>
        <w:rPr>
          <w:lang w:val="sv-SE"/>
        </w:rPr>
      </w:pPr>
    </w:p>
    <w:p w14:paraId="5FC56A09" w14:textId="721C48E8" w:rsidR="0089063A" w:rsidRPr="005F222A" w:rsidRDefault="00C952F2" w:rsidP="00236ADB">
      <w:pPr>
        <w:rPr>
          <w:lang w:val="sv-SE"/>
        </w:rPr>
      </w:pPr>
      <w:r>
        <w:t>2-</w:t>
      </w:r>
      <w:r w:rsidR="00584846">
        <w:t>Vad menas med "albuminocytologic dissociation"?</w:t>
      </w:r>
      <w:r w:rsidR="003D627F">
        <w:t xml:space="preserve"> </w:t>
      </w:r>
      <w:r w:rsidR="00970B2B">
        <w:t xml:space="preserve"> </w:t>
      </w:r>
      <w:r w:rsidR="003D627F">
        <w:t>Hur ofta förekommer det vid GBS?</w:t>
      </w:r>
      <w:r w:rsidR="00584846">
        <w:t xml:space="preserve"> </w:t>
      </w:r>
      <w:r w:rsidR="00584846" w:rsidRPr="005F222A">
        <w:rPr>
          <w:lang w:val="sv-SE"/>
        </w:rPr>
        <w:t>(</w:t>
      </w:r>
      <w:hyperlink r:id="rId85" w:history="1">
        <w:r w:rsidR="00584846" w:rsidRPr="005F222A">
          <w:rPr>
            <w:rStyle w:val="Hyperlink"/>
            <w:lang w:val="sv-SE"/>
          </w:rPr>
          <w:t>Yuki 2012</w:t>
        </w:r>
      </w:hyperlink>
      <w:r w:rsidR="007B71D9">
        <w:rPr>
          <w:lang w:val="en-US"/>
        </w:rPr>
        <w:fldChar w:fldCharType="begin"/>
      </w:r>
      <w:r w:rsidR="007B71D9" w:rsidRPr="005F222A">
        <w:rPr>
          <w:lang w:val="sv-SE"/>
        </w:rPr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5F222A">
        <w:rPr>
          <w:noProof/>
          <w:lang w:val="sv-SE"/>
        </w:rPr>
        <w:t>[</w:t>
      </w:r>
      <w:hyperlink w:anchor="_ENREF_17" w:tooltip="Yuki, 2012 #1064" w:history="1">
        <w:r w:rsidR="00F8389B" w:rsidRPr="005F222A">
          <w:rPr>
            <w:noProof/>
            <w:lang w:val="sv-SE"/>
          </w:rPr>
          <w:t>17</w:t>
        </w:r>
      </w:hyperlink>
      <w:r w:rsidR="007B71D9" w:rsidRPr="005F222A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584846" w:rsidRPr="005F222A">
        <w:rPr>
          <w:lang w:val="sv-SE"/>
        </w:rPr>
        <w:t xml:space="preserve"> </w:t>
      </w:r>
      <w:r w:rsidR="003D627F" w:rsidRPr="005F222A">
        <w:rPr>
          <w:lang w:val="sv-SE"/>
        </w:rPr>
        <w:t>s229</w:t>
      </w:r>
      <w:r w:rsidR="00970B2B" w:rsidRPr="005F222A">
        <w:rPr>
          <w:lang w:val="sv-SE"/>
        </w:rPr>
        <w:t>4 + s229</w:t>
      </w:r>
      <w:r w:rsidR="003D627F" w:rsidRPr="005F222A">
        <w:rPr>
          <w:lang w:val="sv-SE"/>
        </w:rPr>
        <w:t xml:space="preserve">6) </w:t>
      </w:r>
    </w:p>
    <w:p w14:paraId="796A2FF2" w14:textId="77777777" w:rsidR="003D627F" w:rsidRPr="005F222A" w:rsidRDefault="003D627F" w:rsidP="00236ADB">
      <w:pPr>
        <w:rPr>
          <w:lang w:val="sv-SE"/>
        </w:rPr>
      </w:pPr>
    </w:p>
    <w:p w14:paraId="15779D88" w14:textId="77777777" w:rsidR="0089063A" w:rsidRPr="005F222A" w:rsidRDefault="0089063A" w:rsidP="00236ADB">
      <w:pPr>
        <w:rPr>
          <w:lang w:val="sv-SE"/>
        </w:rPr>
      </w:pPr>
    </w:p>
    <w:p w14:paraId="28E32A9F" w14:textId="44946548" w:rsidR="00867B50" w:rsidRPr="005F222A" w:rsidRDefault="00C952F2" w:rsidP="00236ADB">
      <w:pPr>
        <w:rPr>
          <w:lang w:val="sv-SE"/>
        </w:rPr>
      </w:pPr>
      <w:r>
        <w:t>3-</w:t>
      </w:r>
      <w:r w:rsidR="007C64A2">
        <w:t>Varför rekommenderas inläggning av patienter med GBS</w:t>
      </w:r>
      <w:r w:rsidR="0089063A">
        <w:t>?</w:t>
      </w:r>
      <w:r w:rsidR="00E13586">
        <w:t xml:space="preserve"> </w:t>
      </w:r>
      <w:r w:rsidR="00E13586" w:rsidRPr="005F222A">
        <w:rPr>
          <w:lang w:val="sv-SE"/>
        </w:rPr>
        <w:t>(</w:t>
      </w:r>
      <w:hyperlink r:id="rId86" w:history="1">
        <w:r w:rsidR="00E13586" w:rsidRPr="005F222A">
          <w:rPr>
            <w:rStyle w:val="Hyperlink"/>
            <w:lang w:val="sv-SE"/>
          </w:rPr>
          <w:t>Yuki 2012</w:t>
        </w:r>
      </w:hyperlink>
      <w:r w:rsidR="007B71D9">
        <w:rPr>
          <w:lang w:val="en-US"/>
        </w:rPr>
        <w:fldChar w:fldCharType="begin"/>
      </w:r>
      <w:r w:rsidR="007B71D9" w:rsidRPr="005F222A">
        <w:rPr>
          <w:lang w:val="sv-SE"/>
        </w:rPr>
        <w:instrText xml:space="preserve"> ADDIN EN.CITE &lt;EndNote&gt;&lt;Cite&gt;&lt;Author&gt;Yuki&lt;/Author&gt;&lt;Year&gt;2012&lt;/Year&gt;&lt;RecNum&gt;1064&lt;/RecNum&gt;&lt;DisplayText&gt;[17]&lt;/DisplayText&gt;&lt;record&gt;&lt;rec-number&gt;1064&lt;/rec-number&gt;&lt;foreign-keys&gt;&lt;key app="EN" db-id="5rd9tv29z5xd0revrw5xdxzy5w5zpd9tvz55" timestamp="0"&gt;1064&lt;/key&gt;&lt;/foreign-keys&gt;&lt;ref-type name="Journal Article"&gt;17&lt;/ref-type&gt;&lt;contributors&gt;&lt;authors&gt;&lt;author&gt;Yuki, N.&lt;/author&gt;&lt;author&gt;Hartung, H. P.&lt;/author&gt;&lt;/authors&gt;&lt;/contributors&gt;&lt;auth-address&gt;Department of Medicine, National University of Singapore, Singapore. yuki.research@gmail.com&lt;/auth-address&gt;&lt;titles&gt;&lt;title&gt;Guillain-Barre syndrome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294-304&lt;/pages&gt;&lt;volume&gt;366&lt;/volume&gt;&lt;number&gt;24&lt;/number&gt;&lt;edition&gt;2012/06/15&lt;/edition&gt;&lt;keywords&gt;&lt;keyword&gt;Animals&lt;/keyword&gt;&lt;keyword&gt;Autoantibodies/physiology&lt;/keyword&gt;&lt;keyword&gt;Diagnosis, Differential&lt;/keyword&gt;&lt;keyword&gt;Disease Models, Animal&lt;/keyword&gt;&lt;keyword&gt;Gangliosides/immunology&lt;/keyword&gt;&lt;keyword&gt;*Guillain-Barre Syndrome/diagnosis/etiology/therapy&lt;/keyword&gt;&lt;keyword&gt;Humans&lt;/keyword&gt;&lt;keyword&gt;Immunotherapy&lt;/keyword&gt;&lt;keyword&gt;Incidence&lt;/keyword&gt;&lt;keyword&gt;Myelin Sheath/immunology&lt;/keyword&gt;&lt;keyword&gt;Prognosis&lt;/keyword&gt;&lt;/keywords&gt;&lt;dates&gt;&lt;year&gt;2012&lt;/year&gt;&lt;pub-dates&gt;&lt;date&gt;Jun 14&lt;/date&gt;&lt;/pub-dates&gt;&lt;/dates&gt;&lt;isbn&gt;1533-4406 (Electronic)&amp;#xD;0028-4793 (Linking)&lt;/isbn&gt;&lt;accession-num&gt;22694000&lt;/accession-num&gt;&lt;work-type&gt;Review&lt;/work-type&gt;&lt;urls&gt;&lt;related-urls&gt;&lt;url&gt;http://www.ncbi.nlm.nih.gov/pubmed/22694000&lt;/url&gt;&lt;/related-urls&gt;&lt;/urls&gt;&lt;electronic-resource-num&gt;10.1056/NEJMra1114525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5F222A">
        <w:rPr>
          <w:noProof/>
          <w:lang w:val="sv-SE"/>
        </w:rPr>
        <w:t>[</w:t>
      </w:r>
      <w:hyperlink w:anchor="_ENREF_17" w:tooltip="Yuki, 2012 #1064" w:history="1">
        <w:r w:rsidR="00F8389B" w:rsidRPr="005F222A">
          <w:rPr>
            <w:noProof/>
            <w:lang w:val="sv-SE"/>
          </w:rPr>
          <w:t>17</w:t>
        </w:r>
      </w:hyperlink>
      <w:r w:rsidR="007B71D9" w:rsidRPr="005F222A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E13586" w:rsidRPr="005F222A">
        <w:rPr>
          <w:lang w:val="sv-SE"/>
        </w:rPr>
        <w:t xml:space="preserve"> s2300-1)</w:t>
      </w:r>
    </w:p>
    <w:p w14:paraId="160D55B7" w14:textId="77777777" w:rsidR="00617998" w:rsidRPr="005F222A" w:rsidRDefault="00617998" w:rsidP="00236ADB">
      <w:pPr>
        <w:rPr>
          <w:lang w:val="sv-SE"/>
        </w:rPr>
      </w:pPr>
    </w:p>
    <w:p w14:paraId="2DE6E2CA" w14:textId="77777777" w:rsidR="0089063A" w:rsidRPr="005F222A" w:rsidRDefault="0089063A" w:rsidP="00236ADB">
      <w:pPr>
        <w:rPr>
          <w:lang w:val="sv-SE"/>
        </w:rPr>
      </w:pPr>
    </w:p>
    <w:p w14:paraId="0D972EBC" w14:textId="77777777" w:rsidR="00236ADB" w:rsidRPr="005F222A" w:rsidRDefault="00236ADB" w:rsidP="00236ADB">
      <w:pPr>
        <w:rPr>
          <w:lang w:val="sv-SE"/>
        </w:rPr>
      </w:pPr>
    </w:p>
    <w:p w14:paraId="1A50BB26" w14:textId="77777777" w:rsidR="00793AE1" w:rsidRPr="005F222A" w:rsidRDefault="00793AE1">
      <w:pPr>
        <w:rPr>
          <w:b/>
          <w:lang w:val="sv-SE"/>
        </w:rPr>
      </w:pPr>
      <w:r w:rsidRPr="005F222A">
        <w:rPr>
          <w:b/>
          <w:lang w:val="sv-SE"/>
        </w:rPr>
        <w:br w:type="page"/>
      </w:r>
    </w:p>
    <w:p w14:paraId="7BE8A37B" w14:textId="49318CA9" w:rsidR="00490F61" w:rsidRDefault="00490F61" w:rsidP="00793AE1">
      <w:pPr>
        <w:pStyle w:val="Heading1"/>
      </w:pPr>
      <w:bookmarkStart w:id="295" w:name="_Toc316651589"/>
      <w:bookmarkStart w:id="296" w:name="_Toc317260859"/>
      <w:bookmarkStart w:id="297" w:name="_Toc317262088"/>
      <w:bookmarkStart w:id="298" w:name="_Toc317354344"/>
      <w:bookmarkStart w:id="299" w:name="_Toc368680635"/>
      <w:bookmarkStart w:id="300" w:name="_Toc368680689"/>
      <w:bookmarkStart w:id="301" w:name="_Toc368680898"/>
      <w:bookmarkStart w:id="302" w:name="_Toc49074133"/>
      <w:bookmarkStart w:id="303" w:name="_Toc49677704"/>
      <w:bookmarkStart w:id="304" w:name="_Toc49680485"/>
      <w:r>
        <w:lastRenderedPageBreak/>
        <w:t>V:  NEUROMUSKULÄRJUNKTION</w:t>
      </w:r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</w:p>
    <w:p w14:paraId="26286358" w14:textId="77777777" w:rsidR="00793AE1" w:rsidRDefault="00793AE1">
      <w:pPr>
        <w:rPr>
          <w:b/>
        </w:rPr>
      </w:pPr>
    </w:p>
    <w:p w14:paraId="7E9830DC" w14:textId="00255C45" w:rsidR="00CA2CD8" w:rsidRDefault="00CA2CD8" w:rsidP="00793AE1">
      <w:pPr>
        <w:pStyle w:val="Heading2"/>
      </w:pPr>
      <w:bookmarkStart w:id="305" w:name="_Toc368680636"/>
      <w:bookmarkStart w:id="306" w:name="_Toc368680690"/>
      <w:bookmarkStart w:id="307" w:name="_Toc368680899"/>
      <w:bookmarkStart w:id="308" w:name="_Toc49074134"/>
      <w:bookmarkStart w:id="309" w:name="_Toc316651590"/>
      <w:bookmarkStart w:id="310" w:name="_Toc317260860"/>
      <w:bookmarkStart w:id="311" w:name="_Toc317262089"/>
      <w:bookmarkStart w:id="312" w:name="_Toc317354345"/>
      <w:bookmarkStart w:id="313" w:name="_Toc49677705"/>
      <w:bookmarkStart w:id="314" w:name="_Toc49680486"/>
      <w:r>
        <w:t>1-</w:t>
      </w:r>
      <w:r w:rsidR="00C42EFE">
        <w:t>Neuromuskulärjunktion sjukdom</w:t>
      </w:r>
      <w:bookmarkEnd w:id="305"/>
      <w:bookmarkEnd w:id="306"/>
      <w:bookmarkEnd w:id="307"/>
      <w:bookmarkEnd w:id="308"/>
      <w:bookmarkEnd w:id="313"/>
      <w:bookmarkEnd w:id="314"/>
    </w:p>
    <w:p w14:paraId="7BC5878E" w14:textId="7125E8FB" w:rsidR="00C42EFE" w:rsidRPr="00DA03E4" w:rsidRDefault="00744A9F" w:rsidP="00C42EFE">
      <w:pPr>
        <w:pStyle w:val="BodyText"/>
        <w:rPr>
          <w:lang w:val="en-US"/>
        </w:rPr>
      </w:pPr>
      <w:r>
        <w:t>1-</w:t>
      </w:r>
      <w:r w:rsidR="00C42EFE">
        <w:t xml:space="preserve">Påverkas känsel vid en </w:t>
      </w:r>
      <w:r w:rsidR="005C4E51">
        <w:t>NMJ sjukdom</w:t>
      </w:r>
      <w:r w:rsidR="00C42EFE">
        <w:t xml:space="preserve">? </w:t>
      </w:r>
      <w:r w:rsidR="00C42EFE" w:rsidRPr="00DA03E4">
        <w:rPr>
          <w:lang w:val="en-US"/>
        </w:rPr>
        <w:t>(Rosen's 8th Chapter 108 s1442 Table 108-1)</w:t>
      </w:r>
    </w:p>
    <w:p w14:paraId="63EE3DBB" w14:textId="77777777" w:rsidR="00C42EFE" w:rsidRPr="00DA03E4" w:rsidRDefault="00C42EFE" w:rsidP="00C42EFE">
      <w:pPr>
        <w:pStyle w:val="BodyText"/>
        <w:rPr>
          <w:lang w:val="en-US"/>
        </w:rPr>
      </w:pPr>
    </w:p>
    <w:p w14:paraId="45C3258C" w14:textId="77777777" w:rsidR="00C42EFE" w:rsidRPr="00DA03E4" w:rsidRDefault="00C42EFE" w:rsidP="00C42EFE">
      <w:pPr>
        <w:pStyle w:val="BodyText"/>
        <w:rPr>
          <w:lang w:val="en-US"/>
        </w:rPr>
      </w:pPr>
    </w:p>
    <w:p w14:paraId="6A8433F0" w14:textId="2410AA2A" w:rsidR="00C42EFE" w:rsidRPr="00DA03E4" w:rsidRDefault="00744A9F" w:rsidP="00C42EFE">
      <w:pPr>
        <w:pStyle w:val="BodyText"/>
        <w:rPr>
          <w:lang w:val="en-US"/>
        </w:rPr>
      </w:pPr>
      <w:r>
        <w:t>2-</w:t>
      </w:r>
      <w:r w:rsidR="00C42EFE">
        <w:t xml:space="preserve">Hur påverkas reflexer vid en </w:t>
      </w:r>
      <w:r w:rsidR="005C4E51">
        <w:t>NMJ sjukdom</w:t>
      </w:r>
      <w:r w:rsidR="00C42EFE">
        <w:t xml:space="preserve">? </w:t>
      </w:r>
      <w:r w:rsidR="00C42EFE" w:rsidRPr="00DA03E4">
        <w:rPr>
          <w:lang w:val="en-US"/>
        </w:rPr>
        <w:t>(Rosen's 8th Chapter 108 s1442 Table 108-1)</w:t>
      </w:r>
    </w:p>
    <w:p w14:paraId="6CC97459" w14:textId="77777777" w:rsidR="00C42EFE" w:rsidRPr="00DA03E4" w:rsidRDefault="00C42EFE" w:rsidP="00C42EFE">
      <w:pPr>
        <w:pStyle w:val="BodyText"/>
        <w:rPr>
          <w:lang w:val="en-US"/>
        </w:rPr>
      </w:pPr>
    </w:p>
    <w:p w14:paraId="5EF92AEF" w14:textId="77777777" w:rsidR="00CA2CD8" w:rsidRPr="00DA03E4" w:rsidRDefault="00CA2CD8" w:rsidP="00793AE1">
      <w:pPr>
        <w:pStyle w:val="Heading2"/>
        <w:rPr>
          <w:lang w:val="en-US"/>
        </w:rPr>
      </w:pPr>
    </w:p>
    <w:p w14:paraId="26D4A6F0" w14:textId="13F5A1EE" w:rsidR="0058403F" w:rsidRPr="009366DA" w:rsidRDefault="00CA2CD8" w:rsidP="00793AE1">
      <w:pPr>
        <w:pStyle w:val="Heading2"/>
      </w:pPr>
      <w:bookmarkStart w:id="315" w:name="_Toc368680637"/>
      <w:bookmarkStart w:id="316" w:name="_Toc368680691"/>
      <w:bookmarkStart w:id="317" w:name="_Toc368680900"/>
      <w:bookmarkStart w:id="318" w:name="_Toc49074135"/>
      <w:bookmarkStart w:id="319" w:name="_Toc49677706"/>
      <w:bookmarkStart w:id="320" w:name="_Toc49680487"/>
      <w:r>
        <w:t>2</w:t>
      </w:r>
      <w:r w:rsidR="009366DA" w:rsidRPr="009366DA">
        <w:t>-</w:t>
      </w:r>
      <w:r w:rsidR="0058403F" w:rsidRPr="009366DA">
        <w:t>Myastenia gravis</w:t>
      </w:r>
      <w:bookmarkEnd w:id="309"/>
      <w:bookmarkEnd w:id="310"/>
      <w:bookmarkEnd w:id="311"/>
      <w:bookmarkEnd w:id="312"/>
      <w:bookmarkEnd w:id="315"/>
      <w:bookmarkEnd w:id="316"/>
      <w:bookmarkEnd w:id="317"/>
      <w:bookmarkEnd w:id="318"/>
      <w:bookmarkEnd w:id="319"/>
      <w:bookmarkEnd w:id="320"/>
    </w:p>
    <w:p w14:paraId="47150567" w14:textId="2C368640" w:rsidR="0058403F" w:rsidRPr="005F222A" w:rsidRDefault="00744A9F">
      <w:pPr>
        <w:rPr>
          <w:lang w:val="sv-SE"/>
        </w:rPr>
      </w:pPr>
      <w:r>
        <w:t>1-</w:t>
      </w:r>
      <w:r w:rsidR="00F1074D" w:rsidRPr="00F1074D">
        <w:t xml:space="preserve">Vad är patofysiologin bakom </w:t>
      </w:r>
      <w:r w:rsidR="00F1074D">
        <w:t xml:space="preserve">svagheten vid </w:t>
      </w:r>
      <w:r w:rsidR="00F1074D" w:rsidRPr="00F1074D">
        <w:t>myastenia gravis?</w:t>
      </w:r>
      <w:r w:rsidR="007B1079">
        <w:t xml:space="preserve"> </w:t>
      </w:r>
      <w:r w:rsidR="007B1079" w:rsidRPr="005F222A">
        <w:rPr>
          <w:lang w:val="sv-SE"/>
        </w:rPr>
        <w:t>(Rosen's 8th Chapter 108 s</w:t>
      </w:r>
      <w:r w:rsidR="001C1BB7" w:rsidRPr="005F222A">
        <w:rPr>
          <w:lang w:val="sv-SE"/>
        </w:rPr>
        <w:t>1443</w:t>
      </w:r>
      <w:r w:rsidR="007B1079" w:rsidRPr="005F222A">
        <w:rPr>
          <w:lang w:val="sv-SE"/>
        </w:rPr>
        <w:t>)</w:t>
      </w:r>
    </w:p>
    <w:p w14:paraId="0C7D0D73" w14:textId="77777777" w:rsidR="00F1074D" w:rsidRPr="005F222A" w:rsidRDefault="00F1074D">
      <w:pPr>
        <w:rPr>
          <w:lang w:val="sv-SE"/>
        </w:rPr>
      </w:pPr>
    </w:p>
    <w:p w14:paraId="7253AE7D" w14:textId="77777777" w:rsidR="00CB4C07" w:rsidRPr="005F222A" w:rsidRDefault="00CB4C07">
      <w:pPr>
        <w:rPr>
          <w:lang w:val="sv-SE"/>
        </w:rPr>
      </w:pPr>
    </w:p>
    <w:p w14:paraId="38A62964" w14:textId="3E5B7B93" w:rsidR="00F1074D" w:rsidRPr="005F222A" w:rsidRDefault="00744A9F">
      <w:pPr>
        <w:rPr>
          <w:lang w:val="sv-SE"/>
        </w:rPr>
      </w:pPr>
      <w:r>
        <w:t>2-</w:t>
      </w:r>
      <w:r w:rsidR="00C03532">
        <w:t>Vad är definitionen av</w:t>
      </w:r>
      <w:r w:rsidR="00F1074D">
        <w:t xml:space="preserve"> ett myastenkris?</w:t>
      </w:r>
      <w:r w:rsidR="00C03532">
        <w:t xml:space="preserve">  Vad kan orsaka en sådan kris? </w:t>
      </w:r>
      <w:r w:rsidR="00C03532" w:rsidRPr="005F222A">
        <w:rPr>
          <w:lang w:val="sv-SE"/>
        </w:rPr>
        <w:t>(Rosen's 8th Chapter 108 s1443</w:t>
      </w:r>
      <w:r w:rsidR="006D5BBB" w:rsidRPr="005F222A">
        <w:rPr>
          <w:lang w:val="sv-SE"/>
        </w:rPr>
        <w:t>-4</w:t>
      </w:r>
      <w:r w:rsidR="00C03532" w:rsidRPr="005F222A">
        <w:rPr>
          <w:lang w:val="sv-SE"/>
        </w:rPr>
        <w:t>)</w:t>
      </w:r>
    </w:p>
    <w:p w14:paraId="0A89311F" w14:textId="77777777" w:rsidR="006D5BBB" w:rsidRPr="005F222A" w:rsidRDefault="006D5BBB">
      <w:pPr>
        <w:rPr>
          <w:lang w:val="sv-SE"/>
        </w:rPr>
      </w:pPr>
    </w:p>
    <w:p w14:paraId="598EBC37" w14:textId="77777777" w:rsidR="00F1074D" w:rsidRDefault="00F1074D"/>
    <w:p w14:paraId="0B030B1C" w14:textId="302AA995" w:rsidR="00F1074D" w:rsidRPr="00D66AC3" w:rsidRDefault="00744A9F">
      <w:pPr>
        <w:rPr>
          <w:lang w:val="sv-SE"/>
        </w:rPr>
      </w:pPr>
      <w:r>
        <w:t>3-</w:t>
      </w:r>
      <w:r w:rsidR="00F1074D">
        <w:t xml:space="preserve">Hur </w:t>
      </w:r>
      <w:r w:rsidR="00E81EFA">
        <w:t>kan man behandla den respiratoriska svikten vid</w:t>
      </w:r>
      <w:r w:rsidR="00F1074D">
        <w:t xml:space="preserve"> myastenkris i akutskede?</w:t>
      </w:r>
      <w:r w:rsidR="00E81EFA">
        <w:t xml:space="preserve"> </w:t>
      </w:r>
      <w:r w:rsidR="00E81EFA" w:rsidRPr="00D66AC3">
        <w:rPr>
          <w:lang w:val="sv-SE"/>
        </w:rPr>
        <w:t>(Rosen's 8th Chapter 108 s1444)</w:t>
      </w:r>
    </w:p>
    <w:p w14:paraId="0AD530F9" w14:textId="77777777" w:rsidR="00F1074D" w:rsidRPr="00D66AC3" w:rsidRDefault="00F1074D">
      <w:pPr>
        <w:rPr>
          <w:b/>
          <w:lang w:val="sv-SE"/>
        </w:rPr>
      </w:pPr>
    </w:p>
    <w:p w14:paraId="052A2D4E" w14:textId="77777777" w:rsidR="00CB4C07" w:rsidRPr="00D66AC3" w:rsidRDefault="00CB4C07">
      <w:pPr>
        <w:rPr>
          <w:b/>
          <w:lang w:val="sv-SE"/>
        </w:rPr>
      </w:pPr>
    </w:p>
    <w:p w14:paraId="172EBE90" w14:textId="607A1013" w:rsidR="006345FC" w:rsidRPr="009366DA" w:rsidRDefault="00CC0D93" w:rsidP="00793AE1">
      <w:pPr>
        <w:pStyle w:val="Heading2"/>
      </w:pPr>
      <w:bookmarkStart w:id="321" w:name="_Toc316651592"/>
      <w:bookmarkStart w:id="322" w:name="_Toc317260862"/>
      <w:bookmarkStart w:id="323" w:name="_Toc317262091"/>
      <w:bookmarkStart w:id="324" w:name="_Toc317354347"/>
      <w:bookmarkStart w:id="325" w:name="_Toc368680638"/>
      <w:bookmarkStart w:id="326" w:name="_Toc368680692"/>
      <w:bookmarkStart w:id="327" w:name="_Toc368680901"/>
      <w:bookmarkStart w:id="328" w:name="_Toc49074136"/>
      <w:bookmarkStart w:id="329" w:name="_Toc49677707"/>
      <w:bookmarkStart w:id="330" w:name="_Toc49680488"/>
      <w:r>
        <w:t>3</w:t>
      </w:r>
      <w:r w:rsidR="009366DA" w:rsidRPr="009366DA">
        <w:t>-</w:t>
      </w:r>
      <w:r w:rsidR="0058403F" w:rsidRPr="009366DA">
        <w:t>Botulism</w:t>
      </w:r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</w:p>
    <w:p w14:paraId="68FA0D5B" w14:textId="207B0744" w:rsidR="001C1BB7" w:rsidRDefault="00744A9F">
      <w:r>
        <w:t>1-</w:t>
      </w:r>
      <w:r w:rsidR="001C1BB7">
        <w:t>Vad är patofysiologin bakom svagheten vid</w:t>
      </w:r>
      <w:r w:rsidR="00077CCF">
        <w:t xml:space="preserve"> födoämnesrelaterad</w:t>
      </w:r>
      <w:r w:rsidR="001C1BB7">
        <w:t xml:space="preserve"> botulism? (</w:t>
      </w:r>
      <w:hyperlink r:id="rId87" w:history="1">
        <w:r w:rsidR="001C1BB7" w:rsidRPr="000D665A">
          <w:rPr>
            <w:rStyle w:val="Hyperlink"/>
          </w:rPr>
          <w:t>2014 Lundin</w:t>
        </w:r>
      </w:hyperlink>
      <w:r w:rsidR="007B71D9">
        <w:fldChar w:fldCharType="begin"/>
      </w:r>
      <w:r w:rsidR="007B71D9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8" w:tooltip="Lundin, 2014 #1049" w:history="1">
        <w:r w:rsidR="00F8389B">
          <w:rPr>
            <w:noProof/>
          </w:rPr>
          <w:t>18</w:t>
        </w:r>
      </w:hyperlink>
      <w:r w:rsidR="007B71D9">
        <w:rPr>
          <w:noProof/>
        </w:rPr>
        <w:t>]</w:t>
      </w:r>
      <w:r w:rsidR="007B71D9">
        <w:fldChar w:fldCharType="end"/>
      </w:r>
      <w:r w:rsidR="00077CCF">
        <w:t xml:space="preserve"> s1)</w:t>
      </w:r>
    </w:p>
    <w:p w14:paraId="1ED87692" w14:textId="77777777" w:rsidR="001C1BB7" w:rsidRDefault="001C1BB7"/>
    <w:p w14:paraId="4F8FC748" w14:textId="07654A34" w:rsidR="00CB4C07" w:rsidRDefault="00CB4C07"/>
    <w:p w14:paraId="53DC56ED" w14:textId="77777777" w:rsidR="00A648B5" w:rsidRDefault="00A648B5"/>
    <w:p w14:paraId="47A3177A" w14:textId="42D3FDDC" w:rsidR="009366DA" w:rsidRDefault="00744A9F">
      <w:r>
        <w:t>2-</w:t>
      </w:r>
      <w:r w:rsidR="009366DA">
        <w:t xml:space="preserve">Vilka kliniska fynd </w:t>
      </w:r>
      <w:r w:rsidR="008C04C0">
        <w:t>uppstår vid födoämnesrelaterad botulism</w:t>
      </w:r>
      <w:r w:rsidR="009366DA">
        <w:t>?</w:t>
      </w:r>
      <w:r w:rsidR="00BC0C82">
        <w:t xml:space="preserve">  Vilket ögonfynd talar för botulism istället för myasthenia gravis?</w:t>
      </w:r>
      <w:r w:rsidR="00FE1C66">
        <w:t xml:space="preserve"> </w:t>
      </w:r>
      <w:r w:rsidR="00672CC6">
        <w:t>(</w:t>
      </w:r>
      <w:hyperlink r:id="rId88" w:history="1">
        <w:r w:rsidR="00672CC6" w:rsidRPr="000D665A">
          <w:rPr>
            <w:rStyle w:val="Hyperlink"/>
          </w:rPr>
          <w:t>2014 Lundin</w:t>
        </w:r>
      </w:hyperlink>
      <w:r w:rsidR="007B71D9">
        <w:fldChar w:fldCharType="begin"/>
      </w:r>
      <w:r w:rsidR="007B71D9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8" w:tooltip="Lundin, 2014 #1049" w:history="1">
        <w:r w:rsidR="00F8389B">
          <w:rPr>
            <w:noProof/>
          </w:rPr>
          <w:t>18</w:t>
        </w:r>
      </w:hyperlink>
      <w:r w:rsidR="007B71D9">
        <w:rPr>
          <w:noProof/>
        </w:rPr>
        <w:t>]</w:t>
      </w:r>
      <w:r w:rsidR="007B71D9">
        <w:fldChar w:fldCharType="end"/>
      </w:r>
      <w:r w:rsidR="008C04C0">
        <w:t xml:space="preserve"> s1)</w:t>
      </w:r>
    </w:p>
    <w:p w14:paraId="56C8713F" w14:textId="77777777" w:rsidR="009366DA" w:rsidRDefault="009366DA"/>
    <w:p w14:paraId="1C4B2D3B" w14:textId="46FF981E" w:rsidR="00CB4C07" w:rsidRDefault="00CB4C07"/>
    <w:p w14:paraId="567B7E74" w14:textId="77777777" w:rsidR="00A648B5" w:rsidRDefault="00A648B5"/>
    <w:p w14:paraId="62AD5421" w14:textId="4471CD3A" w:rsidR="009366DA" w:rsidRDefault="00744A9F">
      <w:r>
        <w:t>3-</w:t>
      </w:r>
      <w:r w:rsidR="009366DA">
        <w:t>Hur behandlas förgiftning med botulism?</w:t>
      </w:r>
      <w:r w:rsidR="00FE1C66">
        <w:t xml:space="preserve"> </w:t>
      </w:r>
      <w:r w:rsidR="00672CC6">
        <w:t>(</w:t>
      </w:r>
      <w:hyperlink r:id="rId89" w:history="1">
        <w:r w:rsidR="00672CC6" w:rsidRPr="000D665A">
          <w:rPr>
            <w:rStyle w:val="Hyperlink"/>
          </w:rPr>
          <w:t>2014 Lundin</w:t>
        </w:r>
      </w:hyperlink>
      <w:r w:rsidR="007B71D9">
        <w:fldChar w:fldCharType="begin"/>
      </w:r>
      <w:r w:rsidR="007B71D9">
        <w:instrText xml:space="preserve"> ADDIN EN.CITE &lt;EndNote&gt;&lt;Cite&gt;&lt;Author&gt;Lundin&lt;/Author&gt;&lt;Year&gt;2014&lt;/Year&gt;&lt;RecNum&gt;1049&lt;/RecNum&gt;&lt;DisplayText&gt;[18]&lt;/DisplayText&gt;&lt;record&gt;&lt;rec-number&gt;1049&lt;/rec-number&gt;&lt;foreign-keys&gt;&lt;key app="EN" db-id="5rd9tv29z5xd0revrw5xdxzy5w5zpd9tvz55" timestamp="0"&gt;1049&lt;/key&gt;&lt;/foreign-keys&gt;&lt;ref-type name="Journal Article"&gt;17&lt;/ref-type&gt;&lt;contributors&gt;&lt;authors&gt;&lt;author&gt;Lundin, F.&lt;/author&gt;&lt;author&gt;Personne, M.&lt;/author&gt;&lt;author&gt;Hanberger, H.&lt;/author&gt;&lt;/authors&gt;&lt;/contributors&gt;&lt;titles&gt;&lt;title&gt;[Botulism is a treatable, very rare type of poisoning. Smoked vacuum packed whitefish provided guidance to the diagnos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551-2&lt;/pages&gt;&lt;volume&gt;111&lt;/volume&gt;&lt;number&gt;12-13&lt;/number&gt;&lt;edition&gt;2014/04/17&lt;/edition&gt;&lt;keywords&gt;&lt;keyword&gt;Animals&lt;/keyword&gt;&lt;keyword&gt;Botulinum Antitoxin/therapeutic use&lt;/keyword&gt;&lt;keyword&gt;Botulism/drug therapy/*microbiology/rehabilitation&lt;/keyword&gt;&lt;keyword&gt;*Clostridium botulinum type E&lt;/keyword&gt;&lt;keyword&gt;Female&lt;/keyword&gt;&lt;keyword&gt;Food Preservation&lt;/keyword&gt;&lt;keyword&gt;Humans&lt;/keyword&gt;&lt;keyword&gt;Middle Aged&lt;/keyword&gt;&lt;keyword&gt;Salmonidae/*microbiology&lt;/keyword&gt;&lt;keyword&gt;Treatment Outcome&lt;/keyword&gt;&lt;/keywords&gt;&lt;dates&gt;&lt;year&gt;2014&lt;/year&gt;&lt;pub-dates&gt;&lt;date&gt;Mar 19-Apr 1&lt;/date&gt;&lt;/pub-dates&gt;&lt;/dates&gt;&lt;orig-pub&gt;Botulism ar en behandlingsbar, mycket sallsynt forgiftning. Rokt vakuumforpackad sik gav vagledning till diagnosen.&lt;/orig-pub&gt;&lt;isbn&gt;0023-7205 (Print)&amp;#xD;0023-7205 (Linking)&lt;/isbn&gt;&lt;accession-num&gt;24734378&lt;/accession-num&gt;&lt;work-type&gt;Case Reports&lt;/work-type&gt;&lt;urls&gt;&lt;related-urls&gt;&lt;url&gt;http://www.ncbi.nlm.nih.gov/pubmed/24734378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8" w:tooltip="Lundin, 2014 #1049" w:history="1">
        <w:r w:rsidR="00F8389B">
          <w:rPr>
            <w:noProof/>
          </w:rPr>
          <w:t>18</w:t>
        </w:r>
      </w:hyperlink>
      <w:r w:rsidR="007B71D9">
        <w:rPr>
          <w:noProof/>
        </w:rPr>
        <w:t>]</w:t>
      </w:r>
      <w:r w:rsidR="007B71D9">
        <w:fldChar w:fldCharType="end"/>
      </w:r>
      <w:r w:rsidR="00A36EB9">
        <w:t xml:space="preserve"> s1)</w:t>
      </w:r>
    </w:p>
    <w:p w14:paraId="31E2516E" w14:textId="77777777" w:rsidR="00A36EB9" w:rsidRDefault="00A36EB9"/>
    <w:p w14:paraId="2E815274" w14:textId="77777777" w:rsidR="006345FC" w:rsidRDefault="006345FC">
      <w:pPr>
        <w:rPr>
          <w:b/>
        </w:rPr>
      </w:pPr>
    </w:p>
    <w:p w14:paraId="0B12F5BF" w14:textId="77777777" w:rsidR="00CB4C07" w:rsidRDefault="00CB4C07">
      <w:pPr>
        <w:rPr>
          <w:b/>
        </w:rPr>
      </w:pPr>
    </w:p>
    <w:p w14:paraId="3244E52A" w14:textId="7C0B812E" w:rsidR="00F1074D" w:rsidRDefault="000D665A" w:rsidP="00793AE1">
      <w:pPr>
        <w:pStyle w:val="Heading2"/>
      </w:pPr>
      <w:bookmarkStart w:id="331" w:name="_Toc316651593"/>
      <w:bookmarkStart w:id="332" w:name="_Toc317260863"/>
      <w:bookmarkStart w:id="333" w:name="_Toc317262092"/>
      <w:bookmarkStart w:id="334" w:name="_Toc317354348"/>
      <w:bookmarkStart w:id="335" w:name="_Toc368680639"/>
      <w:bookmarkStart w:id="336" w:name="_Toc368680693"/>
      <w:bookmarkStart w:id="337" w:name="_Toc368680902"/>
      <w:bookmarkStart w:id="338" w:name="_Toc49074137"/>
      <w:bookmarkStart w:id="339" w:name="_Toc49677708"/>
      <w:bookmarkStart w:id="340" w:name="_Toc49680489"/>
      <w:r>
        <w:t>4</w:t>
      </w:r>
      <w:r w:rsidR="00AC2FF6">
        <w:t>-</w:t>
      </w:r>
      <w:r w:rsidR="00D93D01">
        <w:t>K</w:t>
      </w:r>
      <w:r w:rsidR="00F1074D">
        <w:t>olinerg</w:t>
      </w:r>
      <w:r w:rsidR="00D93D01">
        <w:t>t</w:t>
      </w:r>
      <w:r w:rsidR="00F1074D">
        <w:t xml:space="preserve"> toxidrom</w:t>
      </w:r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</w:p>
    <w:p w14:paraId="18183881" w14:textId="54869F06" w:rsidR="00F1074D" w:rsidRPr="00D66AC3" w:rsidRDefault="00744A9F">
      <w:pPr>
        <w:rPr>
          <w:lang w:val="sv-SE"/>
        </w:rPr>
      </w:pPr>
      <w:r>
        <w:t>1-</w:t>
      </w:r>
      <w:r w:rsidR="00D93D01">
        <w:t xml:space="preserve">Varför förekommer svaghet vid förgiftning med organofosfater? </w:t>
      </w:r>
      <w:r w:rsidR="00D93D01" w:rsidRPr="00D66AC3">
        <w:rPr>
          <w:lang w:val="sv-SE"/>
        </w:rPr>
        <w:t>(Rosen's 8th Chapter 163 s2057)</w:t>
      </w:r>
    </w:p>
    <w:p w14:paraId="743C61D6" w14:textId="77777777" w:rsidR="00F1074D" w:rsidRPr="00D66AC3" w:rsidRDefault="00F1074D">
      <w:pPr>
        <w:rPr>
          <w:b/>
          <w:lang w:val="sv-SE"/>
        </w:rPr>
      </w:pPr>
    </w:p>
    <w:p w14:paraId="5DC5B225" w14:textId="77777777" w:rsidR="00F1074D" w:rsidRPr="00D66AC3" w:rsidRDefault="00F1074D">
      <w:pPr>
        <w:rPr>
          <w:b/>
          <w:lang w:val="sv-SE"/>
        </w:rPr>
      </w:pPr>
    </w:p>
    <w:p w14:paraId="0450191A" w14:textId="61A0916D" w:rsidR="00F1074D" w:rsidRDefault="00744A9F" w:rsidP="00793AE1">
      <w:pPr>
        <w:pStyle w:val="BodyText"/>
      </w:pPr>
      <w:r>
        <w:t>2-</w:t>
      </w:r>
      <w:r w:rsidR="00D93D01">
        <w:t>Vilka övriga fynd kan förekomma vid ett kolinergt toxidrom?</w:t>
      </w:r>
      <w:r w:rsidR="00350D5A">
        <w:t xml:space="preserve">  (Stenkilsson 2012</w:t>
      </w:r>
      <w:r w:rsidR="007B71D9">
        <w:fldChar w:fldCharType="begin"/>
      </w:r>
      <w:r w:rsidR="007B71D9">
        <w:instrText xml:space="preserve"> ADDIN EN.CITE &lt;EndNote&gt;&lt;Cite&gt;&lt;Author&gt;Stenkilsson&lt;/Author&gt;&lt;Year&gt;2011&lt;/Year&gt;&lt;RecNum&gt;1422&lt;/RecNum&gt;&lt;DisplayText&gt;[19]&lt;/DisplayText&gt;&lt;record&gt;&lt;rec-number&gt;1422&lt;/rec-number&gt;&lt;foreign-keys&gt;&lt;key app="EN" db-id="5rd9tv29z5xd0revrw5xdxzy5w5zpd9tvz55" timestamp="0"&gt;1422&lt;/key&gt;&lt;/foreign-keys&gt;&lt;ref-type name="Journal Article"&gt;17&lt;/ref-type&gt;&lt;contributors&gt;&lt;authors&gt;&lt;author&gt;Stenkilsson, M.&lt;/author&gt;&lt;author&gt;Dryver, E.&lt;/author&gt;&lt;/authors&gt;&lt;/contributors&gt;&lt;auth-address&gt;Skanes universitetssjukhus, Lund.&lt;/auth-address&gt;&lt;titles&gt;&lt;title&gt;[Intoxication at emergency department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302-7&lt;/pages&gt;&lt;volume&gt;108&lt;/volume&gt;&lt;number&gt;24-25&lt;/number&gt;&lt;edition&gt;2011/08/13&lt;/edition&gt;&lt;keywords&gt;&lt;keyword&gt;Antidotes/administration &amp;amp; dosage&lt;/keyword&gt;&lt;keyword&gt;Checklist&lt;/keyword&gt;&lt;keyword&gt;Diagnosis, Differential&lt;/keyword&gt;&lt;keyword&gt;Electrocardiography&lt;/keyword&gt;&lt;keyword&gt;*Emergency Service, Hospital&lt;/keyword&gt;&lt;keyword&gt;Emergency Treatment&lt;/keyword&gt;&lt;keyword&gt;Female&lt;/keyword&gt;&lt;keyword&gt;Humans&lt;/keyword&gt;&lt;keyword&gt;Male&lt;/keyword&gt;&lt;keyword&gt;Monitoring, Physiologic&lt;/keyword&gt;&lt;keyword&gt;Point-of-Care Systems&lt;/keyword&gt;&lt;keyword&gt;*Poisoning/blood/diagnosis/therapy&lt;/keyword&gt;&lt;keyword&gt;Practice Guidelines as Topic&lt;/keyword&gt;&lt;keyword&gt;Suicide, Attempted&lt;/keyword&gt;&lt;keyword&gt;Syndrome&lt;/keyword&gt;&lt;/keywords&gt;&lt;dates&gt;&lt;year&gt;2011&lt;/year&gt;&lt;pub-dates&gt;&lt;date&gt;Jun 15-28&lt;/date&gt;&lt;/pub-dates&gt;&lt;/dates&gt;&lt;orig-pub&gt;Intoxikation po akuten.&lt;/orig-pub&gt;&lt;isbn&gt;0023-7205 (Print)&amp;#xD;0023-7205 (Linking)&lt;/isbn&gt;&lt;accession-num&gt;21830501&lt;/accession-num&gt;&lt;urls&gt;&lt;related-urls&gt;&lt;url&gt;http://www.ncbi.nlm.nih.gov/pubmed/21830501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19" w:tooltip="Stenkilsson, 2011 #1422" w:history="1">
        <w:r w:rsidR="00F8389B">
          <w:rPr>
            <w:noProof/>
          </w:rPr>
          <w:t>19</w:t>
        </w:r>
      </w:hyperlink>
      <w:r w:rsidR="007B71D9">
        <w:rPr>
          <w:noProof/>
        </w:rPr>
        <w:t>]</w:t>
      </w:r>
      <w:r w:rsidR="007B71D9">
        <w:fldChar w:fldCharType="end"/>
      </w:r>
      <w:r w:rsidR="00350D5A">
        <w:t xml:space="preserve"> s</w:t>
      </w:r>
      <w:r w:rsidR="00871A8A">
        <w:t>1304</w:t>
      </w:r>
      <w:r w:rsidR="00350D5A">
        <w:t>)</w:t>
      </w:r>
      <w:r w:rsidR="005116DC">
        <w:t xml:space="preserve">  Hur hjälper ögonfynd att skilja mellan kolinergt toxidrom, botulism och myast</w:t>
      </w:r>
      <w:r w:rsidR="00350D5A">
        <w:t>enia gravis?</w:t>
      </w:r>
    </w:p>
    <w:p w14:paraId="0FDF9DE4" w14:textId="77777777" w:rsidR="00AC2FF6" w:rsidRDefault="00AC2FF6">
      <w:pPr>
        <w:rPr>
          <w:b/>
        </w:rPr>
      </w:pPr>
    </w:p>
    <w:p w14:paraId="39BC940D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10B8E416" w14:textId="55F30816" w:rsidR="00490F61" w:rsidRDefault="00490F61" w:rsidP="00793AE1">
      <w:pPr>
        <w:pStyle w:val="Heading1"/>
      </w:pPr>
      <w:bookmarkStart w:id="341" w:name="_Toc316651594"/>
      <w:bookmarkStart w:id="342" w:name="_Toc317260864"/>
      <w:bookmarkStart w:id="343" w:name="_Toc317262093"/>
      <w:bookmarkStart w:id="344" w:name="_Toc317354349"/>
      <w:bookmarkStart w:id="345" w:name="_Toc368680640"/>
      <w:bookmarkStart w:id="346" w:name="_Toc368680694"/>
      <w:bookmarkStart w:id="347" w:name="_Toc368680903"/>
      <w:bookmarkStart w:id="348" w:name="_Toc49074138"/>
      <w:bookmarkStart w:id="349" w:name="_Toc49677709"/>
      <w:bookmarkStart w:id="350" w:name="_Toc49680490"/>
      <w:r>
        <w:lastRenderedPageBreak/>
        <w:t>VI:  MUSKEL</w:t>
      </w:r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</w:p>
    <w:p w14:paraId="12888600" w14:textId="77777777" w:rsidR="00793AE1" w:rsidRDefault="00793AE1"/>
    <w:p w14:paraId="28425EB8" w14:textId="31E808B8" w:rsidR="005F25C1" w:rsidRDefault="005F25C1" w:rsidP="005F25C1">
      <w:pPr>
        <w:pStyle w:val="Heading2"/>
      </w:pPr>
      <w:bookmarkStart w:id="351" w:name="_Toc368680641"/>
      <w:bookmarkStart w:id="352" w:name="_Toc368680695"/>
      <w:bookmarkStart w:id="353" w:name="_Toc368680904"/>
      <w:bookmarkStart w:id="354" w:name="_Toc49074139"/>
      <w:bookmarkStart w:id="355" w:name="_Toc49677710"/>
      <w:bookmarkStart w:id="356" w:name="_Toc49680491"/>
      <w:r>
        <w:t>1-Myopatier</w:t>
      </w:r>
      <w:bookmarkEnd w:id="351"/>
      <w:bookmarkEnd w:id="352"/>
      <w:bookmarkEnd w:id="353"/>
      <w:bookmarkEnd w:id="354"/>
      <w:bookmarkEnd w:id="355"/>
      <w:bookmarkEnd w:id="356"/>
    </w:p>
    <w:p w14:paraId="6C792051" w14:textId="0D56E15F" w:rsidR="005F25C1" w:rsidRDefault="00051A50" w:rsidP="005F25C1">
      <w:pPr>
        <w:pStyle w:val="BodyText"/>
      </w:pPr>
      <w:r>
        <w:t>1-</w:t>
      </w:r>
      <w:r w:rsidR="005F25C1" w:rsidRPr="00804BE5">
        <w:t xml:space="preserve">Påverkas distala eller proximala muskler mest vid en </w:t>
      </w:r>
      <w:r w:rsidR="005F25C1">
        <w:t>myopati</w:t>
      </w:r>
      <w:r w:rsidR="005F25C1" w:rsidRPr="00804BE5">
        <w:t xml:space="preserve"> (Rosen's 8th Chapter 108 s1442 Table 108-1)</w:t>
      </w:r>
    </w:p>
    <w:p w14:paraId="7DD9A3B5" w14:textId="77777777" w:rsidR="005F25C1" w:rsidRDefault="005F25C1" w:rsidP="005F25C1">
      <w:pPr>
        <w:pStyle w:val="BodyText"/>
      </w:pPr>
    </w:p>
    <w:p w14:paraId="216A4054" w14:textId="477014CE" w:rsidR="005F25C1" w:rsidRPr="00DA03E4" w:rsidRDefault="00051A50" w:rsidP="005F25C1">
      <w:pPr>
        <w:pStyle w:val="BodyText"/>
        <w:rPr>
          <w:lang w:val="en-US"/>
        </w:rPr>
      </w:pPr>
      <w:r>
        <w:t>2-</w:t>
      </w:r>
      <w:r w:rsidR="005F25C1">
        <w:t xml:space="preserve">Påverkas känsel vid en myopati? </w:t>
      </w:r>
      <w:r w:rsidR="005F25C1" w:rsidRPr="00DA03E4">
        <w:rPr>
          <w:lang w:val="en-US"/>
        </w:rPr>
        <w:t>(Rosen's 8th Chapter 108 s1442 Table 108-1)</w:t>
      </w:r>
    </w:p>
    <w:p w14:paraId="0432ADD0" w14:textId="77777777" w:rsidR="005F25C1" w:rsidRPr="00DA03E4" w:rsidRDefault="005F25C1" w:rsidP="005F25C1">
      <w:pPr>
        <w:pStyle w:val="BodyText"/>
        <w:rPr>
          <w:lang w:val="en-US"/>
        </w:rPr>
      </w:pPr>
    </w:p>
    <w:p w14:paraId="2742A921" w14:textId="77777777" w:rsidR="005F25C1" w:rsidRPr="00DA03E4" w:rsidRDefault="005F25C1" w:rsidP="005F25C1">
      <w:pPr>
        <w:pStyle w:val="BodyText"/>
        <w:rPr>
          <w:lang w:val="en-US"/>
        </w:rPr>
      </w:pPr>
    </w:p>
    <w:p w14:paraId="435F230A" w14:textId="520E94A6" w:rsidR="005F25C1" w:rsidRPr="00DA03E4" w:rsidRDefault="00051A50" w:rsidP="005F25C1">
      <w:pPr>
        <w:pStyle w:val="BodyText"/>
        <w:rPr>
          <w:lang w:val="en-US"/>
        </w:rPr>
      </w:pPr>
      <w:r>
        <w:t>3-</w:t>
      </w:r>
      <w:r w:rsidR="005F25C1">
        <w:t xml:space="preserve">Hur påverkas reflexer vid en myopati? </w:t>
      </w:r>
      <w:r w:rsidR="005F25C1" w:rsidRPr="00DA03E4">
        <w:rPr>
          <w:lang w:val="en-US"/>
        </w:rPr>
        <w:t>(Rosen's 8th Chapter 108 s1442 Table 108-1)</w:t>
      </w:r>
    </w:p>
    <w:p w14:paraId="33D01E7C" w14:textId="146FBD09" w:rsidR="005F25C1" w:rsidRDefault="005F25C1" w:rsidP="005F25C1">
      <w:pPr>
        <w:pStyle w:val="BodyText"/>
        <w:rPr>
          <w:lang w:val="en-US"/>
        </w:rPr>
      </w:pPr>
    </w:p>
    <w:p w14:paraId="1DB3CF13" w14:textId="77777777" w:rsidR="00850111" w:rsidRPr="00DA03E4" w:rsidRDefault="00850111" w:rsidP="005F25C1">
      <w:pPr>
        <w:pStyle w:val="BodyText"/>
        <w:rPr>
          <w:lang w:val="en-US"/>
        </w:rPr>
      </w:pPr>
    </w:p>
    <w:p w14:paraId="0C9AD25D" w14:textId="07636281" w:rsidR="00C65377" w:rsidRDefault="00C65377" w:rsidP="00C65377">
      <w:pPr>
        <w:pStyle w:val="Heading2"/>
      </w:pPr>
      <w:bookmarkStart w:id="357" w:name="_Toc368680642"/>
      <w:bookmarkStart w:id="358" w:name="_Toc368680696"/>
      <w:bookmarkStart w:id="359" w:name="_Toc368680905"/>
      <w:bookmarkStart w:id="360" w:name="_Toc49074140"/>
      <w:bookmarkStart w:id="361" w:name="_Toc49677711"/>
      <w:bookmarkStart w:id="362" w:name="_Toc49680492"/>
      <w:r>
        <w:t>2-Inflammatoriska myopatier</w:t>
      </w:r>
      <w:bookmarkEnd w:id="357"/>
      <w:bookmarkEnd w:id="358"/>
      <w:bookmarkEnd w:id="359"/>
      <w:bookmarkEnd w:id="360"/>
      <w:bookmarkEnd w:id="361"/>
      <w:bookmarkEnd w:id="362"/>
    </w:p>
    <w:p w14:paraId="2EC75B0F" w14:textId="4931FF26" w:rsidR="00C65377" w:rsidRDefault="00C65377" w:rsidP="00C65377">
      <w:pPr>
        <w:pStyle w:val="BodyText"/>
      </w:pPr>
      <w:r>
        <w:t xml:space="preserve">Vilka är de vanligaste inflammatoriska myopatier?  Vilka hudfynd kan förekomma? </w:t>
      </w:r>
      <w:r w:rsidRPr="00804BE5">
        <w:t>(Rosen's 8th Chapter 108 s1</w:t>
      </w:r>
      <w:r>
        <w:t>445</w:t>
      </w:r>
      <w:r w:rsidRPr="00804BE5">
        <w:t>)</w:t>
      </w:r>
    </w:p>
    <w:p w14:paraId="0AC69681" w14:textId="3A0122F9" w:rsidR="00C65377" w:rsidRPr="00C65377" w:rsidRDefault="00C65377" w:rsidP="00C65377">
      <w:pPr>
        <w:pStyle w:val="BodyText"/>
      </w:pPr>
    </w:p>
    <w:p w14:paraId="2DA34ACB" w14:textId="77777777" w:rsidR="005F25C1" w:rsidRPr="00867B50" w:rsidRDefault="005F25C1"/>
    <w:p w14:paraId="0D24F5D2" w14:textId="77777777" w:rsidR="00867B50" w:rsidRDefault="00867B50">
      <w:pPr>
        <w:rPr>
          <w:b/>
        </w:rPr>
      </w:pPr>
    </w:p>
    <w:p w14:paraId="5DF73767" w14:textId="77777777" w:rsidR="00867B50" w:rsidRDefault="00867B50">
      <w:pPr>
        <w:rPr>
          <w:b/>
        </w:rPr>
      </w:pPr>
    </w:p>
    <w:p w14:paraId="24700B5B" w14:textId="77777777" w:rsidR="00793AE1" w:rsidRDefault="00793AE1">
      <w:pPr>
        <w:rPr>
          <w:b/>
        </w:rPr>
      </w:pPr>
      <w:r>
        <w:rPr>
          <w:b/>
        </w:rPr>
        <w:br w:type="page"/>
      </w:r>
    </w:p>
    <w:p w14:paraId="70155A82" w14:textId="6A85BB85" w:rsidR="00FE18D6" w:rsidRPr="00FE18D6" w:rsidRDefault="00490F61" w:rsidP="00793AE1">
      <w:pPr>
        <w:pStyle w:val="Heading1"/>
      </w:pPr>
      <w:bookmarkStart w:id="363" w:name="_Toc316651595"/>
      <w:bookmarkStart w:id="364" w:name="_Toc317260865"/>
      <w:bookmarkStart w:id="365" w:name="_Toc317262094"/>
      <w:bookmarkStart w:id="366" w:name="_Toc317354350"/>
      <w:bookmarkStart w:id="367" w:name="_Toc368680643"/>
      <w:bookmarkStart w:id="368" w:name="_Toc368680697"/>
      <w:bookmarkStart w:id="369" w:name="_Toc368680906"/>
      <w:bookmarkStart w:id="370" w:name="_Toc49074141"/>
      <w:bookmarkStart w:id="371" w:name="_Toc49677712"/>
      <w:bookmarkStart w:id="372" w:name="_Toc49680493"/>
      <w:r>
        <w:lastRenderedPageBreak/>
        <w:t>VII:  STROKE</w:t>
      </w:r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</w:p>
    <w:p w14:paraId="797061D2" w14:textId="77777777" w:rsidR="00793AE1" w:rsidRDefault="00793AE1">
      <w:pPr>
        <w:rPr>
          <w:b/>
        </w:rPr>
      </w:pPr>
    </w:p>
    <w:p w14:paraId="2FBEDB0E" w14:textId="77777777" w:rsidR="00DF6DA4" w:rsidRDefault="00793AE1" w:rsidP="00793AE1">
      <w:pPr>
        <w:pStyle w:val="Heading2"/>
      </w:pPr>
      <w:bookmarkStart w:id="373" w:name="_Toc49074142"/>
      <w:bookmarkStart w:id="374" w:name="_Toc316651596"/>
      <w:bookmarkStart w:id="375" w:name="_Toc317260866"/>
      <w:bookmarkStart w:id="376" w:name="_Toc317262095"/>
      <w:bookmarkStart w:id="377" w:name="_Toc317354351"/>
      <w:bookmarkStart w:id="378" w:name="_Toc368680644"/>
      <w:bookmarkStart w:id="379" w:name="_Toc368680698"/>
      <w:bookmarkStart w:id="380" w:name="_Toc368680907"/>
      <w:bookmarkStart w:id="381" w:name="_Toc49677713"/>
      <w:bookmarkStart w:id="382" w:name="_Toc49680494"/>
      <w:r>
        <w:t>1-</w:t>
      </w:r>
      <w:r w:rsidR="00DF6DA4">
        <w:t>Röntgen</w:t>
      </w:r>
      <w:bookmarkEnd w:id="373"/>
      <w:bookmarkEnd w:id="381"/>
      <w:bookmarkEnd w:id="382"/>
    </w:p>
    <w:p w14:paraId="717AAE1C" w14:textId="729027BE" w:rsidR="00DF6DA4" w:rsidRPr="00DA03E4" w:rsidRDefault="00DF6DA4" w:rsidP="00DA03E4">
      <w:r w:rsidRPr="00DA03E4">
        <w:t>1-Vilka röntgenundersökning beställs vid misstänkt stroke där trombolys eller trombektomi kan vara aktuellt?</w:t>
      </w:r>
      <w:r w:rsidR="004E65C4" w:rsidRPr="00DA03E4">
        <w:t xml:space="preserve"> (</w:t>
      </w:r>
      <w:hyperlink r:id="rId90" w:history="1">
        <w:r w:rsidR="004E65C4" w:rsidRPr="0090284D">
          <w:rPr>
            <w:rStyle w:val="Hyperlink"/>
          </w:rPr>
          <w:t xml:space="preserve">Socialstyrelsen </w:t>
        </w:r>
        <w:r w:rsidR="0090284D" w:rsidRPr="0090284D">
          <w:rPr>
            <w:rStyle w:val="Hyperlink"/>
          </w:rPr>
          <w:t>2020</w:t>
        </w:r>
      </w:hyperlink>
      <w:r w:rsidR="0090284D">
        <w:t xml:space="preserve"> </w:t>
      </w:r>
      <w:r w:rsidR="007B71D9">
        <w:fldChar w:fldCharType="begin"/>
      </w:r>
      <w:r w:rsidR="007B71D9">
        <w:instrText xml:space="preserve"> ADDIN EN.CITE &lt;EndNote&gt;&lt;Cite&gt;&lt;Author&gt;Socialstyrelsen&lt;/Author&gt;&lt;Year&gt;2020&lt;/Year&gt;&lt;RecNum&gt;2981&lt;/RecNum&gt;&lt;DisplayText&gt;[20]&lt;/DisplayText&gt;&lt;record&gt;&lt;rec-number&gt;2981&lt;/rec-number&gt;&lt;foreign-keys&gt;&lt;key app="EN" db-id="5rd9tv29z5xd0revrw5xdxzy5w5zpd9tvz55" timestamp="1598186066"&gt;2981&lt;/key&gt;&lt;/foreign-keys&gt;&lt;ref-type name="Electronic Article"&gt;43&lt;/ref-type&gt;&lt;contributors&gt;&lt;authors&gt;&lt;author&gt;Socialstyrelsen,&lt;/author&gt;&lt;/authors&gt;&lt;/contributors&gt;&lt;titles&gt;&lt;title&gt;Nationella riktlinjer för vård vid stroke Stöd för styrning och ledning&lt;/title&gt;&lt;/titles&gt;&lt;num-vols&gt;2020-1-6545&lt;/num-vols&gt;&lt;dates&gt;&lt;year&gt;2020&lt;/year&gt;&lt;/dates&gt;&lt;pub-location&gt;https://www.socialstyrelsen.se/globalassets/sharepoint-dokument/artikelkatalog/nationella-riktlinjer/2020-1-6545.pdf&lt;/pub-location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0" w:tooltip="Socialstyrelsen, 2020 #2981" w:history="1">
        <w:r w:rsidR="00F8389B">
          <w:rPr>
            <w:noProof/>
          </w:rPr>
          <w:t>20</w:t>
        </w:r>
      </w:hyperlink>
      <w:r w:rsidR="007B71D9">
        <w:rPr>
          <w:noProof/>
        </w:rPr>
        <w:t>]</w:t>
      </w:r>
      <w:r w:rsidR="007B71D9">
        <w:fldChar w:fldCharType="end"/>
      </w:r>
      <w:r w:rsidR="0090284D">
        <w:t xml:space="preserve"> s22)</w:t>
      </w:r>
    </w:p>
    <w:p w14:paraId="37B3273F" w14:textId="16509FB4" w:rsidR="00DF6DA4" w:rsidRDefault="00DF6DA4" w:rsidP="00DF6DA4"/>
    <w:p w14:paraId="2E0B71D1" w14:textId="161BD1DA" w:rsidR="0090284D" w:rsidRDefault="0090284D" w:rsidP="00DF6DA4"/>
    <w:p w14:paraId="444E4E08" w14:textId="77777777" w:rsidR="00850111" w:rsidRPr="0090284D" w:rsidRDefault="00850111" w:rsidP="00DF6DA4"/>
    <w:p w14:paraId="55FABD0C" w14:textId="6B5F9CB3" w:rsidR="00DF6DA4" w:rsidRDefault="00DF6DA4" w:rsidP="00DF6DA4"/>
    <w:p w14:paraId="4E0B6095" w14:textId="4456B8CA" w:rsidR="00E80783" w:rsidRPr="00911263" w:rsidRDefault="00E80783" w:rsidP="00911263">
      <w:r w:rsidRPr="00911263">
        <w:t xml:space="preserve">2-Vilken röntgenundersökning beställs vid ocklusion av </w:t>
      </w:r>
      <w:r w:rsidR="00DF5C13" w:rsidRPr="00911263">
        <w:t xml:space="preserve">hjärnans främre </w:t>
      </w:r>
      <w:r w:rsidRPr="00911263">
        <w:t>stora kärl och symtomdebut för 6-24 timmar sedan</w:t>
      </w:r>
      <w:r w:rsidR="0042768C" w:rsidRPr="00911263">
        <w:t xml:space="preserve"> hos en patient som är kandidat för trombektomi</w:t>
      </w:r>
      <w:r w:rsidRPr="00911263">
        <w:t>?</w:t>
      </w:r>
      <w:r w:rsidR="004E65C4" w:rsidRPr="00911263">
        <w:t xml:space="preserve"> (</w:t>
      </w:r>
      <w:hyperlink r:id="rId91" w:history="1">
        <w:r w:rsidR="004E65C4" w:rsidRPr="00911263">
          <w:rPr>
            <w:rStyle w:val="Hyperlink"/>
          </w:rPr>
          <w:t xml:space="preserve">Socialstyrelsen </w:t>
        </w:r>
        <w:r w:rsidR="0042768C" w:rsidRPr="00911263">
          <w:rPr>
            <w:rStyle w:val="Hyperlink"/>
          </w:rPr>
          <w:t>2020</w:t>
        </w:r>
      </w:hyperlink>
      <w:r w:rsidR="0042768C" w:rsidRPr="00911263">
        <w:t xml:space="preserve"> </w:t>
      </w:r>
      <w:r w:rsidR="007B71D9">
        <w:fldChar w:fldCharType="begin"/>
      </w:r>
      <w:r w:rsidR="007B71D9">
        <w:instrText xml:space="preserve"> ADDIN EN.CITE &lt;EndNote&gt;&lt;Cite&gt;&lt;Author&gt;Socialstyrelsen&lt;/Author&gt;&lt;Year&gt;2020&lt;/Year&gt;&lt;RecNum&gt;2938&lt;/RecNum&gt;&lt;DisplayText&gt;[21]&lt;/DisplayText&gt;&lt;record&gt;&lt;rec-number&gt;2938&lt;/rec-number&gt;&lt;foreign-keys&gt;&lt;key app="EN" db-id="5rd9tv29z5xd0revrw5xdxzy5w5zpd9tvz55" timestamp="1594207007"&gt;2938&lt;/key&gt;&lt;/foreign-keys&gt;&lt;ref-type name="Electronic Article"&gt;43&lt;/ref-type&gt;&lt;contributors&gt;&lt;authors&gt;&lt;author&gt;Socialstyrelsen,&lt;/author&gt;&lt;/authors&gt;&lt;/contributors&gt;&lt;titles&gt;&lt;title&gt;Nationella riktlinjer för vård vid stroke.  Sammanfattning av översyn 2020&lt;/title&gt;&lt;/titles&gt;&lt;num-vols&gt;2020-1-6548&lt;/num-vols&gt;&lt;dates&gt;&lt;year&gt;2020&lt;/year&gt;&lt;/dates&gt;&lt;pub-location&gt;https://www.socialstyrelsen.se/globalassets/sharepoint-dokument/artikelkatalog/nationella-riktlinjer/2020-1-6548.pdf&lt;/pub-location&gt;&lt;publisher&gt;Socialstyrelsen&lt;/publisher&gt;&lt;urls&gt;&lt;/urls&gt;&lt;custom2&gt;2020-07-08&lt;/custom2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1" w:tooltip="Socialstyrelsen, 2020 #2938" w:history="1">
        <w:r w:rsidR="00F8389B">
          <w:rPr>
            <w:noProof/>
          </w:rPr>
          <w:t>21</w:t>
        </w:r>
      </w:hyperlink>
      <w:r w:rsidR="007B71D9">
        <w:rPr>
          <w:noProof/>
        </w:rPr>
        <w:t>]</w:t>
      </w:r>
      <w:r w:rsidR="007B71D9">
        <w:fldChar w:fldCharType="end"/>
      </w:r>
      <w:r w:rsidR="000663EF" w:rsidRPr="00911263">
        <w:t xml:space="preserve">, </w:t>
      </w:r>
      <w:hyperlink r:id="rId92" w:history="1">
        <w:r w:rsidR="000663EF" w:rsidRPr="00911263">
          <w:rPr>
            <w:rStyle w:val="Hyperlink"/>
          </w:rPr>
          <w:t>Socialstyrelsen 2020</w:t>
        </w:r>
      </w:hyperlink>
      <w:r w:rsidR="000663EF" w:rsidRPr="00911263">
        <w:t xml:space="preserve"> </w:t>
      </w:r>
      <w:r w:rsidR="007B71D9">
        <w:fldChar w:fldCharType="begin"/>
      </w:r>
      <w:r w:rsidR="007B71D9">
        <w:instrText xml:space="preserve"> ADDIN EN.CITE &lt;EndNote&gt;&lt;Cite&gt;&lt;Author&gt;Socialstyrelsen&lt;/Author&gt;&lt;Year&gt;2020&lt;/Year&gt;&lt;RecNum&gt;2981&lt;/RecNum&gt;&lt;DisplayText&gt;[20]&lt;/DisplayText&gt;&lt;record&gt;&lt;rec-number&gt;2981&lt;/rec-number&gt;&lt;foreign-keys&gt;&lt;key app="EN" db-id="5rd9tv29z5xd0revrw5xdxzy5w5zpd9tvz55" timestamp="1598186066"&gt;2981&lt;/key&gt;&lt;/foreign-keys&gt;&lt;ref-type name="Electronic Article"&gt;43&lt;/ref-type&gt;&lt;contributors&gt;&lt;authors&gt;&lt;author&gt;Socialstyrelsen,&lt;/author&gt;&lt;/authors&gt;&lt;/contributors&gt;&lt;titles&gt;&lt;title&gt;Nationella riktlinjer för vård vid stroke Stöd för styrning och ledning&lt;/title&gt;&lt;/titles&gt;&lt;num-vols&gt;2020-1-6545&lt;/num-vols&gt;&lt;dates&gt;&lt;year&gt;2020&lt;/year&gt;&lt;/dates&gt;&lt;pub-location&gt;https://www.socialstyrelsen.se/globalassets/sharepoint-dokument/artikelkatalog/nationella-riktlinjer/2020-1-6545.pdf&lt;/pub-location&gt;&lt;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0" w:tooltip="Socialstyrelsen, 2020 #2981" w:history="1">
        <w:r w:rsidR="00F8389B">
          <w:rPr>
            <w:noProof/>
          </w:rPr>
          <w:t>20</w:t>
        </w:r>
      </w:hyperlink>
      <w:r w:rsidR="007B71D9">
        <w:rPr>
          <w:noProof/>
        </w:rPr>
        <w:t>]</w:t>
      </w:r>
      <w:r w:rsidR="007B71D9">
        <w:fldChar w:fldCharType="end"/>
      </w:r>
      <w:r w:rsidR="000663EF" w:rsidRPr="00911263">
        <w:t xml:space="preserve"> s22)</w:t>
      </w:r>
    </w:p>
    <w:p w14:paraId="27F60578" w14:textId="243C8B3C" w:rsidR="00E80783" w:rsidRPr="000250E0" w:rsidRDefault="00E80783" w:rsidP="000250E0">
      <w:pPr>
        <w:pStyle w:val="BodyText2"/>
      </w:pPr>
    </w:p>
    <w:p w14:paraId="7C41349A" w14:textId="2B4B4C4E" w:rsidR="00DF6DA4" w:rsidRDefault="00DF6DA4" w:rsidP="00793AE1">
      <w:pPr>
        <w:pStyle w:val="Heading2"/>
      </w:pPr>
    </w:p>
    <w:p w14:paraId="02BB1C10" w14:textId="77777777" w:rsidR="008C11E8" w:rsidRPr="008C11E8" w:rsidRDefault="008C11E8" w:rsidP="008C11E8">
      <w:pPr>
        <w:rPr>
          <w:lang w:val="sv-SE" w:eastAsia="sv-SE"/>
        </w:rPr>
      </w:pPr>
    </w:p>
    <w:p w14:paraId="7E3E233C" w14:textId="6E5A6546" w:rsidR="00490F61" w:rsidRPr="000B0DD1" w:rsidRDefault="001922D5" w:rsidP="00793AE1">
      <w:pPr>
        <w:pStyle w:val="Heading2"/>
      </w:pPr>
      <w:bookmarkStart w:id="383" w:name="_Toc49074143"/>
      <w:bookmarkStart w:id="384" w:name="_Toc49677714"/>
      <w:bookmarkStart w:id="385" w:name="_Toc49680495"/>
      <w:r>
        <w:t>2-</w:t>
      </w:r>
      <w:r w:rsidR="00793AE1">
        <w:t>Stroke M</w:t>
      </w:r>
      <w:r w:rsidR="00490F61" w:rsidRPr="000B0DD1">
        <w:t>imics</w:t>
      </w:r>
      <w:bookmarkEnd w:id="374"/>
      <w:bookmarkEnd w:id="375"/>
      <w:bookmarkEnd w:id="376"/>
      <w:bookmarkEnd w:id="377"/>
      <w:bookmarkEnd w:id="378"/>
      <w:bookmarkEnd w:id="379"/>
      <w:bookmarkEnd w:id="380"/>
      <w:bookmarkEnd w:id="383"/>
      <w:bookmarkEnd w:id="384"/>
      <w:bookmarkEnd w:id="385"/>
    </w:p>
    <w:p w14:paraId="30DAB84C" w14:textId="02C49397" w:rsidR="00490F61" w:rsidRDefault="00051A50">
      <w:r>
        <w:t>1-</w:t>
      </w:r>
      <w:r w:rsidR="00490F61">
        <w:t>V</w:t>
      </w:r>
      <w:r w:rsidR="001E2A47">
        <w:t>ilka tillstånd</w:t>
      </w:r>
      <w:r w:rsidR="006E2BBA">
        <w:t xml:space="preserve"> kan väcka misstanke om stroke</w:t>
      </w:r>
      <w:r w:rsidR="0028246B">
        <w:t xml:space="preserve"> fast inte är stroke</w:t>
      </w:r>
      <w:r w:rsidR="001E2A47">
        <w:t>?</w:t>
      </w:r>
      <w:r w:rsidR="00582652">
        <w:t xml:space="preserve"> (</w:t>
      </w:r>
      <w:hyperlink r:id="rId93" w:history="1">
        <w:r w:rsidR="00582652" w:rsidRPr="00F579DF">
          <w:rPr>
            <w:rStyle w:val="Hyperlink"/>
          </w:rPr>
          <w:t>Hand 2006</w:t>
        </w:r>
      </w:hyperlink>
      <w:r w:rsidR="0000289A">
        <w:rPr>
          <w:rStyle w:val="Hyperlink"/>
        </w:rPr>
        <w:t xml:space="preserve"> </w:t>
      </w:r>
      <w:r w:rsidR="007B71D9">
        <w:fldChar w:fldCharType="begin"/>
      </w:r>
      <w:r w:rsidR="007B71D9">
        <w:instrText xml:space="preserve"> ADDIN EN.CITE &lt;EndNote&gt;&lt;Cite&gt;&lt;Author&gt;Hand&lt;/Author&gt;&lt;Year&gt;2006&lt;/Year&gt;&lt;RecNum&gt;1543&lt;/RecNum&gt;&lt;DisplayText&gt;[22]&lt;/DisplayText&gt;&lt;record&gt;&lt;rec-number&gt;1543&lt;/rec-number&gt;&lt;foreign-keys&gt;&lt;key app="EN" db-id="5rd9tv29z5xd0revrw5xdxzy5w5zpd9tvz55" timestamp="0"&gt;1543&lt;/key&gt;&lt;/foreign-keys&gt;&lt;ref-type name="Journal Article"&gt;17&lt;/ref-type&gt;&lt;contributors&gt;&lt;authors&gt;&lt;author&gt;Hand, P.J.&lt;/author&gt;&lt;author&gt;Kwan, J.&lt;/author&gt;&lt;author&gt;Lindley, R. I.&lt;/author&gt;&lt;author&gt;Dennis, M.S.&lt;/author&gt;&lt;author&gt;Wardlaw, J.M.&lt;/author&gt;&lt;/authors&gt;&lt;/contributors&gt;&lt;titles&gt;&lt;title&gt;Distinguishing between stroke and mimic at the bedside&lt;/title&gt;&lt;secondary-title&gt;Stroke&lt;/secondary-title&gt;&lt;/titles&gt;&lt;periodical&gt;&lt;full-title&gt;Stroke&lt;/full-title&gt;&lt;abbr-1&gt;Stroke&lt;/abbr-1&gt;&lt;/periodical&gt;&lt;pages&gt;769-775&lt;/pages&gt;&lt;volume&gt;37&lt;/volume&gt;&lt;dates&gt;&lt;year&gt;2006&lt;/year&gt;&lt;/dates&gt;&lt;urls&gt;&lt;related-urls&gt;&lt;url&gt;http://stroke.ahajournals.org/content/strokeaha/37/3/769.full.pdf&lt;/url&gt;&lt;/related-urls&gt;&lt;/urls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2" w:tooltip="Hand, 2006 #1543" w:history="1">
        <w:r w:rsidR="00F8389B">
          <w:rPr>
            <w:noProof/>
          </w:rPr>
          <w:t>22</w:t>
        </w:r>
      </w:hyperlink>
      <w:r w:rsidR="007B71D9">
        <w:rPr>
          <w:noProof/>
        </w:rPr>
        <w:t>]</w:t>
      </w:r>
      <w:r w:rsidR="007B71D9">
        <w:fldChar w:fldCharType="end"/>
      </w:r>
      <w:r w:rsidR="00582652">
        <w:t xml:space="preserve"> </w:t>
      </w:r>
      <w:r w:rsidR="0028246B">
        <w:t>s772 Table 2</w:t>
      </w:r>
      <w:r w:rsidR="006E2BBA">
        <w:t>)</w:t>
      </w:r>
    </w:p>
    <w:p w14:paraId="1E7C8EF7" w14:textId="77777777" w:rsidR="009D4BEE" w:rsidRDefault="009D4BEE"/>
    <w:p w14:paraId="2B856197" w14:textId="77777777" w:rsidR="009D4BEE" w:rsidRDefault="009D4BEE"/>
    <w:p w14:paraId="0FAA7F4F" w14:textId="1F390834" w:rsidR="00BF1A1B" w:rsidRDefault="00BF1A1B" w:rsidP="0017213D">
      <w:r>
        <w:t>2</w:t>
      </w:r>
      <w:r w:rsidRPr="00BF1A1B">
        <w:t>-Var är frekvensen av ”stroke mimics” bland fall med misstänkt stroke? (</w:t>
      </w:r>
      <w:hyperlink r:id="rId94" w:history="1">
        <w:r w:rsidRPr="0017213D">
          <w:rPr>
            <w:rStyle w:val="Hyperlink"/>
          </w:rPr>
          <w:t>Gibson 2013</w:t>
        </w:r>
      </w:hyperlink>
      <w:r w:rsidR="0000289A">
        <w:t xml:space="preserve"> </w:t>
      </w:r>
      <w:r w:rsidR="007B71D9">
        <w:fldChar w:fldCharType="begin"/>
      </w:r>
      <w:r w:rsidR="007B71D9">
        <w:instrText xml:space="preserve"> ADDIN EN.CITE &lt;EndNote&gt;&lt;Cite&gt;&lt;Author&gt;Gibson&lt;/Author&gt;&lt;Year&gt;2013&lt;/Year&gt;&lt;RecNum&gt;2432&lt;/RecNum&gt;&lt;DisplayText&gt;[23]&lt;/DisplayText&gt;&lt;record&gt;&lt;rec-number&gt;2432&lt;/rec-number&gt;&lt;foreign-keys&gt;&lt;key app="EN" db-id="5rd9tv29z5xd0revrw5xdxzy5w5zpd9tvz55" timestamp="1529165550"&gt;2432&lt;/key&gt;&lt;/foreign-keys&gt;&lt;ref-type name="Journal Article"&gt;17&lt;/ref-type&gt;&lt;contributors&gt;&lt;authors&gt;&lt;author&gt;Gibson, L. M.&lt;/author&gt;&lt;author&gt;Whiteley, W.&lt;/author&gt;&lt;/authors&gt;&lt;/contributors&gt;&lt;auth-address&gt;Department of Clinical Radiology, Western General Hospital, Edinburgh EH4 2XU, UK. lornagibson1@nhs.net&lt;/auth-address&gt;&lt;titles&gt;&lt;title&gt;The differential diagnosis of suspected stroke: a systematic review&lt;/title&gt;&lt;secondary-title&gt;J R Coll Physicians Edinb&lt;/secondary-title&gt;&lt;alt-title&gt;The journal of the Royal College of Physicians of Edinburgh&lt;/alt-title&gt;&lt;/titles&gt;&lt;periodical&gt;&lt;full-title&gt;J R Coll Physicians Edinb&lt;/full-title&gt;&lt;abbr-1&gt;The journal of the Royal College of Physicians of Edinburgh&lt;/abbr-1&gt;&lt;/periodical&gt;&lt;alt-periodical&gt;&lt;full-title&gt;J R Coll Physicians Edinb&lt;/full-title&gt;&lt;abbr-1&gt;The journal of the Royal College of Physicians of Edinburgh&lt;/abbr-1&gt;&lt;/alt-periodical&gt;&lt;pages&gt;114-8&lt;/pages&gt;&lt;volume&gt;43&lt;/volume&gt;&lt;number&gt;2&lt;/number&gt;&lt;edition&gt;2013/06/05&lt;/edition&gt;&lt;keywords&gt;&lt;keyword&gt;*Clinical Competence&lt;/keyword&gt;&lt;keyword&gt;Diagnosis, Differential&lt;/keyword&gt;&lt;keyword&gt;*Health Facilities&lt;/keyword&gt;&lt;keyword&gt;Health Services Needs and Demand&lt;/keyword&gt;&lt;keyword&gt;Humans&lt;/keyword&gt;&lt;keyword&gt;*Primary Health Care&lt;/keyword&gt;&lt;keyword&gt;*Referral and Consultation&lt;/keyword&gt;&lt;keyword&gt;Stroke/*diagnosis&lt;/keyword&gt;&lt;keyword&gt;Stroke&lt;/keyword&gt;&lt;keyword&gt;diagnosis&lt;/keyword&gt;&lt;keyword&gt;epidemiology&lt;/keyword&gt;&lt;keyword&gt;systematic review&lt;/keyword&gt;&lt;/keywords&gt;&lt;dates&gt;&lt;year&gt;2013&lt;/year&gt;&lt;/dates&gt;&lt;isbn&gt;1478-2715&lt;/isbn&gt;&lt;accession-num&gt;23734351&lt;/accession-num&gt;&lt;urls&gt;&lt;/urls&gt;&lt;electronic-resource-num&gt;10.4997/jrcpe.2013.205&lt;/electronic-resource-num&gt;&lt;remote-database-provider&gt;NLM&lt;/remote-database-provider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3" w:tooltip="Gibson, 2013 #2432" w:history="1">
        <w:r w:rsidR="00F8389B">
          <w:rPr>
            <w:noProof/>
          </w:rPr>
          <w:t>23</w:t>
        </w:r>
      </w:hyperlink>
      <w:r w:rsidR="007B71D9">
        <w:rPr>
          <w:noProof/>
        </w:rPr>
        <w:t>]</w:t>
      </w:r>
      <w:r w:rsidR="007B71D9">
        <w:fldChar w:fldCharType="end"/>
      </w:r>
      <w:r w:rsidR="0017213D">
        <w:t xml:space="preserve"> abstract) </w:t>
      </w:r>
    </w:p>
    <w:p w14:paraId="75F8B564" w14:textId="77777777" w:rsidR="0017213D" w:rsidRDefault="0017213D" w:rsidP="00BF1A1B"/>
    <w:p w14:paraId="03CA1828" w14:textId="77777777" w:rsidR="00BF1A1B" w:rsidRDefault="00BF1A1B" w:rsidP="00BF1A1B"/>
    <w:p w14:paraId="0469913F" w14:textId="30F65D0E" w:rsidR="00BF1A1B" w:rsidRPr="00BF1A1B" w:rsidRDefault="00BF1A1B" w:rsidP="00BF1A1B">
      <w:r w:rsidRPr="00BF1A1B">
        <w:t xml:space="preserve">3-Migrän står för 10% av stroke mimics </w:t>
      </w:r>
      <w:r w:rsidR="007B71D9">
        <w:fldChar w:fldCharType="begin"/>
      </w:r>
      <w:r w:rsidR="007B71D9">
        <w:instrText xml:space="preserve"> ADDIN EN.CITE &lt;EndNote&gt;&lt;Cite&gt;&lt;Author&gt;McClelland&lt;/Author&gt;&lt;Year&gt;2017&lt;/Year&gt;&lt;RecNum&gt;2412&lt;/RecNum&gt;&lt;DisplayText&gt;[24]&lt;/DisplayText&gt;&lt;record&gt;&lt;rec-number&gt;2412&lt;/rec-number&gt;&lt;foreign-keys&gt;&lt;key app="EN" db-id="5rd9tv29z5xd0revrw5xdxzy5w5zpd9tvz55" timestamp="1525607448"&gt;2412&lt;/key&gt;&lt;/foreign-keys&gt;&lt;ref-type name="Journal Article"&gt;17&lt;/ref-type&gt;&lt;contributors&gt;&lt;authors&gt;&lt;author&gt;McClelland, Graham&lt;/author&gt;&lt;author&gt;Rodgers, Helen&lt;/author&gt;&lt;author&gt;Flynn, Darren&lt;/author&gt;&lt;author&gt;Price, Christopher I.&lt;/author&gt;&lt;/authors&gt;&lt;/contributors&gt;&lt;titles&gt;&lt;title&gt;The frequency, characteristics and aetiology of stroke mimic presentations: a narrative review&lt;/title&gt;&lt;secondary-title&gt;European Journal of Emergency Medicine&lt;/secondary-title&gt;&lt;/titles&gt;&lt;periodical&gt;&lt;full-title&gt;European Journal of Emergency Medicine&lt;/full-title&gt;&lt;/periodical&gt;&lt;volume&gt;Publish Ahead of Print&lt;/volume&gt;&lt;keywords&gt;&lt;keyword&gt;narrative review&lt;/keyword&gt;&lt;keyword&gt;prehospital&lt;/keyword&gt;&lt;keyword&gt;stroke mimic&lt;/keyword&gt;&lt;keyword&gt;thrombolysis&lt;/keyword&gt;&lt;/keywords&gt;&lt;dates&gt;&lt;year&gt;2017&lt;/year&gt;&lt;/dates&gt;&lt;isbn&gt;0969-9546&lt;/isbn&gt;&lt;accession-num&gt;00063110-900000000-99204&lt;/accession-num&gt;&lt;urls&gt;&lt;related-urls&gt;&lt;url&gt;https://journals.lww.com/euro-emergencymed/Fulltext/publishahead/The_frequency,_characteristics_and_aetiology_of.99204.aspx&lt;/url&gt;&lt;/related-urls&gt;&lt;/urls&gt;&lt;electronic-resource-num&gt;10.1097/mej.0000000000000550&lt;/electronic-resource-num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4" w:tooltip="McClelland, 2017 #2412" w:history="1">
        <w:r w:rsidR="00F8389B">
          <w:rPr>
            <w:noProof/>
          </w:rPr>
          <w:t>24</w:t>
        </w:r>
      </w:hyperlink>
      <w:r w:rsidR="007B71D9">
        <w:rPr>
          <w:noProof/>
        </w:rPr>
        <w:t>]</w:t>
      </w:r>
      <w:r w:rsidR="007B71D9">
        <w:fldChar w:fldCharType="end"/>
      </w:r>
      <w:r w:rsidRPr="00BF1A1B">
        <w:t>. Migrän med aura kan ge fokala, reversibla neurologiska symtom och kan misstolkas som TIA.  Hur snabbt utvecklas symptom vid migrän med aura, och hur länge varar dem?  (</w:t>
      </w:r>
      <w:hyperlink r:id="rId95" w:history="1">
        <w:r w:rsidRPr="00BF1A1B">
          <w:rPr>
            <w:rStyle w:val="Hyperlink"/>
          </w:rPr>
          <w:t>Dahlöf 2007</w:t>
        </w:r>
      </w:hyperlink>
      <w:r w:rsidR="0000289A">
        <w:t xml:space="preserve"> </w:t>
      </w:r>
      <w:r w:rsidR="007B71D9">
        <w:fldChar w:fldCharType="begin"/>
      </w:r>
      <w:r w:rsidR="007B71D9">
        <w:instrText xml:space="preserve"> ADDIN EN.CITE &lt;EndNote&gt;&lt;Cite&gt;&lt;Author&gt;Dahlof&lt;/Author&gt;&lt;Year&gt;2007&lt;/Year&gt;&lt;RecNum&gt;1544&lt;/RecNum&gt;&lt;DisplayText&gt;[25]&lt;/DisplayText&gt;&lt;record&gt;&lt;rec-number&gt;1544&lt;/rec-number&gt;&lt;foreign-keys&gt;&lt;key app="EN" db-id="5rd9tv29z5xd0revrw5xdxzy5w5zpd9tvz55" timestamp="0"&gt;1544&lt;/key&gt;&lt;/foreign-keys&gt;&lt;ref-type name="Journal Article"&gt;17&lt;/ref-type&gt;&lt;contributors&gt;&lt;authors&gt;&lt;author&gt;Dahlof, C.&lt;/author&gt;&lt;author&gt;Edvinsson, L.&lt;/author&gt;&lt;/authors&gt;&lt;/contributors&gt;&lt;auth-address&gt;Institutionen for neurovetenskap och fysiologi, Sahlgrenska akademin, Goteborgs universitet. carl.dahlof@migraineclinic.se&lt;/auth-address&gt;&lt;titles&gt;&lt;title&gt;Migränsjukdomens bakgrund och behandling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806-10&lt;/pages&gt;&lt;volume&gt;104&lt;/volume&gt;&lt;number&gt;23&lt;/number&gt;&lt;edition&gt;2007/07/28&lt;/edition&gt;&lt;keywords&gt;&lt;keyword&gt;Female&lt;/keyword&gt;&lt;keyword&gt;Humans&lt;/keyword&gt;&lt;keyword&gt;Male&lt;/keyword&gt;&lt;keyword&gt;*Migraine Disorders/classification/diagnosis/epidemiology/therapy&lt;/keyword&gt;&lt;keyword&gt;Migraine with Aura/classification/diagnosis/epidemiology/therapy&lt;/keyword&gt;&lt;keyword&gt;Migraine without Aura/classification/diagnosis/epidemiology/therapy&lt;/keyword&gt;&lt;keyword&gt;Prevalence&lt;/keyword&gt;&lt;/keywords&gt;&lt;dates&gt;&lt;year&gt;2007&lt;/year&gt;&lt;pub-dates&gt;&lt;date&gt;Jun 4-11&lt;/date&gt;&lt;/pub-dates&gt;&lt;/dates&gt;&lt;orig-pub&gt;Migransjukdomens bakgrund och behandling.&lt;/orig-pub&gt;&lt;isbn&gt;0023-7205 (Print)&amp;#xD;0023-7205 (Linking)&lt;/isbn&gt;&lt;accession-num&gt;17655027&lt;/accession-num&gt;&lt;work-type&gt;Review&lt;/work-type&gt;&lt;urls&gt;&lt;related-urls&gt;&lt;url&gt;http://www.ncbi.nlm.nih.gov/pubmed/17655027&lt;/url&gt;&lt;/related-urls&gt;&lt;/urls&gt;&lt;language&gt;swe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5" w:tooltip="Dahlof, 2007 #1544" w:history="1">
        <w:r w:rsidR="00F8389B">
          <w:rPr>
            <w:noProof/>
          </w:rPr>
          <w:t>25</w:t>
        </w:r>
      </w:hyperlink>
      <w:r w:rsidR="007B71D9">
        <w:rPr>
          <w:noProof/>
        </w:rPr>
        <w:t>]</w:t>
      </w:r>
      <w:r w:rsidR="007B71D9">
        <w:fldChar w:fldCharType="end"/>
      </w:r>
      <w:r w:rsidRPr="00BF1A1B">
        <w:t xml:space="preserve"> s1807)</w:t>
      </w:r>
    </w:p>
    <w:p w14:paraId="60F5CFCA" w14:textId="77777777" w:rsidR="00BF1A1B" w:rsidRPr="000F53CA" w:rsidRDefault="00BF1A1B" w:rsidP="00BF1A1B">
      <w:pPr>
        <w:pStyle w:val="BodyText2"/>
      </w:pPr>
    </w:p>
    <w:p w14:paraId="6C03E830" w14:textId="5F304F7A" w:rsidR="00BF1A1B" w:rsidRDefault="00BF1A1B" w:rsidP="00BF1A1B"/>
    <w:p w14:paraId="5B65E7F8" w14:textId="77777777" w:rsidR="008C11E8" w:rsidRDefault="008C11E8" w:rsidP="00BF1A1B"/>
    <w:p w14:paraId="1DB7A3E7" w14:textId="0A1BF9C1" w:rsidR="00BF1A1B" w:rsidRPr="00BF1A1B" w:rsidRDefault="00BF1A1B" w:rsidP="00BF1A1B">
      <w:r w:rsidRPr="00BF1A1B">
        <w:t>4-Vilken procent av patienter som får trombolys vid misstänkt stroke lider egentligen av stroke mimic? (</w:t>
      </w:r>
      <w:hyperlink r:id="rId96" w:history="1">
        <w:r w:rsidRPr="00340403">
          <w:rPr>
            <w:rStyle w:val="Hyperlink"/>
          </w:rPr>
          <w:t>Keselman 2019</w:t>
        </w:r>
      </w:hyperlink>
      <w:r w:rsidRPr="00BF1A1B">
        <w:t xml:space="preserve"> </w:t>
      </w:r>
      <w:r w:rsidR="007B71D9">
        <w:fldChar w:fldCharType="begin">
          <w:fldData xml:space="preserve">PEVuZE5vdGU+PENpdGU+PEF1dGhvcj5LZXNlbG1hbjwvQXV0aG9yPjxZZWFyPjIwMTk8L1llYXI+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ZXNlbG1hbjwvQXV0aG9yPjxZZWFyPjIwMTk8L1llYXI+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26" w:tooltip="Keselman, 2019 #2900" w:history="1">
        <w:r w:rsidR="00F8389B">
          <w:rPr>
            <w:noProof/>
          </w:rPr>
          <w:t>26</w:t>
        </w:r>
      </w:hyperlink>
      <w:r w:rsidR="007B71D9">
        <w:rPr>
          <w:noProof/>
        </w:rPr>
        <w:t>]</w:t>
      </w:r>
      <w:r w:rsidR="007B71D9">
        <w:fldChar w:fldCharType="end"/>
      </w:r>
      <w:r w:rsidR="009F2CA1">
        <w:t xml:space="preserve"> abstract</w:t>
      </w:r>
      <w:r w:rsidRPr="00BF1A1B">
        <w:t>)</w:t>
      </w:r>
      <w:r w:rsidR="00340403">
        <w:t xml:space="preserve">. Vilken procent av patienter med stroke mimic som får trombolys utvecklar symptomatic intracerebral hemorrhage (SICH)? </w:t>
      </w:r>
      <w:r w:rsidR="009F2CA1" w:rsidRPr="00BF1A1B">
        <w:t>(</w:t>
      </w:r>
      <w:hyperlink r:id="rId97" w:history="1">
        <w:r w:rsidR="009F2CA1" w:rsidRPr="00340403">
          <w:rPr>
            <w:rStyle w:val="Hyperlink"/>
          </w:rPr>
          <w:t>Keselman 2019</w:t>
        </w:r>
      </w:hyperlink>
      <w:r w:rsidR="009F2CA1" w:rsidRPr="00BF1A1B">
        <w:t xml:space="preserve"> </w:t>
      </w:r>
      <w:r w:rsidR="007B71D9">
        <w:fldChar w:fldCharType="begin">
          <w:fldData xml:space="preserve">PEVuZE5vdGU+PENpdGU+PEF1dGhvcj5LZXNlbG1hbjwvQXV0aG9yPjxZZWFyPjIwMTk8L1llYXI+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ZXNlbG1hbjwvQXV0aG9yPjxZZWFyPjIwMTk8L1llYXI+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26" w:tooltip="Keselman, 2019 #2900" w:history="1">
        <w:r w:rsidR="00F8389B">
          <w:rPr>
            <w:noProof/>
          </w:rPr>
          <w:t>26</w:t>
        </w:r>
      </w:hyperlink>
      <w:r w:rsidR="007B71D9">
        <w:rPr>
          <w:noProof/>
        </w:rPr>
        <w:t>]</w:t>
      </w:r>
      <w:r w:rsidR="007B71D9">
        <w:fldChar w:fldCharType="end"/>
      </w:r>
      <w:r w:rsidR="009F2CA1">
        <w:t xml:space="preserve"> abstract).</w:t>
      </w:r>
    </w:p>
    <w:p w14:paraId="073A17F8" w14:textId="4B4E3B53" w:rsidR="00BF1A1B" w:rsidRDefault="00BF1A1B"/>
    <w:p w14:paraId="73DD5CC9" w14:textId="77777777" w:rsidR="00FD39D9" w:rsidRDefault="00FD39D9"/>
    <w:p w14:paraId="0E3D7E56" w14:textId="77777777" w:rsidR="00FD39D9" w:rsidRDefault="00FD39D9"/>
    <w:p w14:paraId="49CD7D59" w14:textId="276A80C7" w:rsidR="006B30C1" w:rsidRPr="00D66AC3" w:rsidRDefault="001922D5" w:rsidP="00793AE1">
      <w:pPr>
        <w:pStyle w:val="Heading2"/>
        <w:rPr>
          <w:lang w:val="en-SE"/>
        </w:rPr>
      </w:pPr>
      <w:bookmarkStart w:id="386" w:name="_Toc368680645"/>
      <w:bookmarkStart w:id="387" w:name="_Toc368680699"/>
      <w:bookmarkStart w:id="388" w:name="_Toc368680908"/>
      <w:bookmarkStart w:id="389" w:name="_Toc49074144"/>
      <w:bookmarkStart w:id="390" w:name="_Toc316651597"/>
      <w:bookmarkStart w:id="391" w:name="_Toc317260867"/>
      <w:bookmarkStart w:id="392" w:name="_Toc317262096"/>
      <w:bookmarkStart w:id="393" w:name="_Toc317354352"/>
      <w:bookmarkStart w:id="394" w:name="_Toc49677715"/>
      <w:bookmarkStart w:id="395" w:name="_Toc49680496"/>
      <w:r w:rsidRPr="00D66AC3">
        <w:rPr>
          <w:lang w:val="en-SE"/>
        </w:rPr>
        <w:t>3</w:t>
      </w:r>
      <w:r w:rsidR="006B30C1" w:rsidRPr="00D66AC3">
        <w:rPr>
          <w:lang w:val="en-SE"/>
        </w:rPr>
        <w:t>-Modified Rankin Score</w:t>
      </w:r>
      <w:bookmarkEnd w:id="386"/>
      <w:bookmarkEnd w:id="387"/>
      <w:bookmarkEnd w:id="388"/>
      <w:bookmarkEnd w:id="389"/>
      <w:bookmarkEnd w:id="394"/>
      <w:bookmarkEnd w:id="395"/>
    </w:p>
    <w:p w14:paraId="414B7F2C" w14:textId="40261F54" w:rsidR="006B30C1" w:rsidRPr="00D66AC3" w:rsidRDefault="006B30C1" w:rsidP="00906D51">
      <w:pPr>
        <w:pStyle w:val="BodyText"/>
        <w:rPr>
          <w:lang w:val="en-SE"/>
        </w:rPr>
      </w:pPr>
      <w:bookmarkStart w:id="396" w:name="_Toc368680646"/>
      <w:r w:rsidRPr="00D66AC3">
        <w:rPr>
          <w:lang w:val="en-SE"/>
        </w:rPr>
        <w:t>Vad innebär en mRS av (</w:t>
      </w:r>
      <w:hyperlink r:id="rId98" w:history="1">
        <w:r w:rsidRPr="00D66AC3">
          <w:rPr>
            <w:rStyle w:val="Hyperlink"/>
            <w:b/>
            <w:lang w:val="en-SE"/>
          </w:rPr>
          <w:t>https://sv.wikipedia.org/wiki/Modifierade_Rankinskalan</w:t>
        </w:r>
      </w:hyperlink>
      <w:r w:rsidRPr="00D66AC3">
        <w:rPr>
          <w:lang w:val="en-SE"/>
        </w:rPr>
        <w:t>)</w:t>
      </w:r>
      <w:bookmarkEnd w:id="396"/>
    </w:p>
    <w:p w14:paraId="3DB719BB" w14:textId="77777777" w:rsidR="001D023B" w:rsidRPr="00D66AC3" w:rsidRDefault="001D023B" w:rsidP="00793AE1">
      <w:pPr>
        <w:pStyle w:val="Heading2"/>
        <w:rPr>
          <w:lang w:val="en-SE"/>
        </w:rPr>
      </w:pPr>
      <w:bookmarkStart w:id="397" w:name="_Toc368680647"/>
      <w:bookmarkStart w:id="398" w:name="_Toc368680700"/>
      <w:bookmarkStart w:id="399" w:name="_Toc368680909"/>
    </w:p>
    <w:p w14:paraId="78EAF210" w14:textId="77777777" w:rsidR="00286FCA" w:rsidRPr="00D66AC3" w:rsidRDefault="00286FCA">
      <w:pPr>
        <w:rPr>
          <w:rFonts w:eastAsiaTheme="majorEastAsia" w:cstheme="majorBidi"/>
          <w:b/>
          <w:bCs/>
          <w:szCs w:val="26"/>
          <w:lang w:eastAsia="sv-SE"/>
        </w:rPr>
      </w:pPr>
      <w:bookmarkStart w:id="400" w:name="_Toc49074145"/>
      <w:bookmarkStart w:id="401" w:name="_Toc49677716"/>
      <w:r>
        <w:br w:type="page"/>
      </w:r>
    </w:p>
    <w:p w14:paraId="48A66823" w14:textId="6A2A6ED6" w:rsidR="00490F61" w:rsidRPr="00D66AC3" w:rsidRDefault="001922D5" w:rsidP="00793AE1">
      <w:pPr>
        <w:pStyle w:val="Heading2"/>
        <w:rPr>
          <w:lang w:val="en-SE"/>
        </w:rPr>
      </w:pPr>
      <w:bookmarkStart w:id="402" w:name="_Toc49680497"/>
      <w:r w:rsidRPr="00D66AC3">
        <w:rPr>
          <w:lang w:val="en-SE"/>
        </w:rPr>
        <w:lastRenderedPageBreak/>
        <w:t>4</w:t>
      </w:r>
      <w:r w:rsidR="00490F61" w:rsidRPr="00D66AC3">
        <w:rPr>
          <w:lang w:val="en-SE"/>
        </w:rPr>
        <w:t>-Trombolys vid akut stroke</w:t>
      </w:r>
      <w:bookmarkEnd w:id="390"/>
      <w:bookmarkEnd w:id="391"/>
      <w:bookmarkEnd w:id="392"/>
      <w:bookmarkEnd w:id="393"/>
      <w:r w:rsidR="00DB1157" w:rsidRPr="00D66AC3">
        <w:rPr>
          <w:lang w:val="en-SE"/>
        </w:rPr>
        <w:t>:  systematic review and meta-analysis 2014</w:t>
      </w:r>
      <w:bookmarkEnd w:id="397"/>
      <w:bookmarkEnd w:id="398"/>
      <w:bookmarkEnd w:id="399"/>
      <w:bookmarkEnd w:id="400"/>
      <w:bookmarkEnd w:id="401"/>
      <w:bookmarkEnd w:id="402"/>
    </w:p>
    <w:p w14:paraId="32F5DD42" w14:textId="6B08AF3A" w:rsidR="00ED0167" w:rsidRDefault="00E02D05">
      <w:r>
        <w:t>En metaanalys av systemisk trombolys me</w:t>
      </w:r>
      <w:r w:rsidR="00445971">
        <w:t>d Alteplas (A</w:t>
      </w:r>
      <w:r>
        <w:t>ctilys</w:t>
      </w:r>
      <w:r w:rsidR="00445971">
        <w:t>e®)</w:t>
      </w:r>
      <w:r>
        <w:t xml:space="preserve"> vid akut stroke </w:t>
      </w:r>
      <w:r w:rsidR="00445971">
        <w:t>publicerades 2014 (</w:t>
      </w:r>
      <w:hyperlink r:id="rId99" w:history="1">
        <w:r w:rsidR="00445971" w:rsidRPr="00445971">
          <w:rPr>
            <w:rStyle w:val="Hyperlink"/>
          </w:rPr>
          <w:t>Emberson 2014</w:t>
        </w:r>
      </w:hyperlink>
      <w:r w:rsidR="007B71D9">
        <w:fldChar w:fldCharType="begin">
          <w:fldData xml:space="preserve">PEVuZE5vdGU+PENpdGU+PEF1dGhvcj5FbWJlcnNvbjwvQXV0aG9yPjxZZWFyPjIwMTQ8L1llYXI+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FbWJlcnNvbjwvQXV0aG9yPjxZZWFyPjIwMTQ8L1llYXI+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27" w:tooltip="Emberson, 2014 #453" w:history="1">
        <w:r w:rsidR="00F8389B">
          <w:rPr>
            <w:noProof/>
          </w:rPr>
          <w:t>27</w:t>
        </w:r>
      </w:hyperlink>
      <w:r w:rsidR="007B71D9">
        <w:rPr>
          <w:noProof/>
        </w:rPr>
        <w:t>]</w:t>
      </w:r>
      <w:r w:rsidR="007B71D9">
        <w:fldChar w:fldCharType="end"/>
      </w:r>
      <w:r w:rsidR="00445971">
        <w:t>).  Beräkna, me</w:t>
      </w:r>
      <w:r w:rsidR="00AB36FB">
        <w:t>d hjälp av siffrorna i abstrakt:</w:t>
      </w:r>
    </w:p>
    <w:p w14:paraId="7481E20F" w14:textId="77777777" w:rsidR="00AB36FB" w:rsidRDefault="00AB36FB"/>
    <w:p w14:paraId="40FCBAE6" w14:textId="4637781C" w:rsidR="00445971" w:rsidRDefault="001D023B">
      <w:r>
        <w:t>1-</w:t>
      </w:r>
      <w:r w:rsidR="00445971">
        <w:t>NNT (Number Needed to Treat) för "good outcome" (modified Rankin score 0-1) vid 6 månader om behandlingen gavs inom 3 timmar</w:t>
      </w:r>
    </w:p>
    <w:p w14:paraId="004A0212" w14:textId="68554659" w:rsidR="00AB36FB" w:rsidRDefault="00AB36FB" w:rsidP="00445971"/>
    <w:p w14:paraId="2A78ABF6" w14:textId="77777777" w:rsidR="00286FCA" w:rsidRDefault="00286FCA" w:rsidP="00445971"/>
    <w:p w14:paraId="3E8B361F" w14:textId="4A542DD1" w:rsidR="00445971" w:rsidRDefault="001D023B" w:rsidP="00445971">
      <w:r>
        <w:t>2-</w:t>
      </w:r>
      <w:r w:rsidR="00445971">
        <w:t>NNT (Number Needed to Treat) för "good outcome" (modified Rankin score 0-1) vid 6 månader om behandlingen gavs mellan 3 och 4,5 timmar</w:t>
      </w:r>
    </w:p>
    <w:p w14:paraId="5F118795" w14:textId="7269B7DC" w:rsidR="00445971" w:rsidRDefault="00445971"/>
    <w:p w14:paraId="5CBF554D" w14:textId="77777777" w:rsidR="00286FCA" w:rsidRDefault="00286FCA"/>
    <w:p w14:paraId="771D28D3" w14:textId="2F2031BB" w:rsidR="00AB36FB" w:rsidRDefault="001D023B" w:rsidP="00AB36FB">
      <w:r>
        <w:t>3-</w:t>
      </w:r>
      <w:r w:rsidR="00AB36FB">
        <w:t>NNK (Number Needed to Kill) för fatal hjärnblödning inom 7 dagar</w:t>
      </w:r>
    </w:p>
    <w:p w14:paraId="682471B2" w14:textId="333857D8" w:rsidR="00FD39D9" w:rsidRDefault="00FD39D9"/>
    <w:p w14:paraId="138ED063" w14:textId="77777777" w:rsidR="00286FCA" w:rsidRDefault="00286FCA"/>
    <w:p w14:paraId="455CD005" w14:textId="360188A7" w:rsidR="00D5363F" w:rsidRDefault="001922D5" w:rsidP="00DB1157">
      <w:pPr>
        <w:pStyle w:val="Heading2"/>
      </w:pPr>
      <w:bookmarkStart w:id="403" w:name="_Toc368680648"/>
      <w:bookmarkStart w:id="404" w:name="_Toc368680701"/>
      <w:bookmarkStart w:id="405" w:name="_Toc368680910"/>
      <w:bookmarkStart w:id="406" w:name="_Toc49074146"/>
      <w:bookmarkStart w:id="407" w:name="_Toc49677717"/>
      <w:bookmarkStart w:id="408" w:name="_Toc49680498"/>
      <w:r>
        <w:t>5</w:t>
      </w:r>
      <w:r w:rsidR="00DB1157" w:rsidRPr="000B0DD1">
        <w:t>-Trombolys vid akut stroke</w:t>
      </w:r>
      <w:r w:rsidR="00DB1157">
        <w:t>:  systematic review and meta-analysis 2016</w:t>
      </w:r>
      <w:bookmarkEnd w:id="403"/>
      <w:bookmarkEnd w:id="404"/>
      <w:bookmarkEnd w:id="405"/>
      <w:bookmarkEnd w:id="406"/>
      <w:bookmarkEnd w:id="407"/>
      <w:bookmarkEnd w:id="408"/>
    </w:p>
    <w:p w14:paraId="27B43321" w14:textId="77777777" w:rsidR="00DB1157" w:rsidRDefault="00DB1157">
      <w:r>
        <w:t xml:space="preserve">Ali G från St Emlyns granskade </w:t>
      </w:r>
      <w:r w:rsidR="00CC5FE0">
        <w:t xml:space="preserve">en annan </w:t>
      </w:r>
      <w:r>
        <w:t xml:space="preserve">systematic review and </w:t>
      </w:r>
      <w:r w:rsidR="00CC5FE0">
        <w:t>metaanalys</w:t>
      </w:r>
      <w:r>
        <w:t>is av trombolys vid stroke.  Artikeln publicerades 2016.</w:t>
      </w:r>
    </w:p>
    <w:p w14:paraId="5616B5A3" w14:textId="77777777" w:rsidR="00DB1157" w:rsidRDefault="00DB1157"/>
    <w:p w14:paraId="382B412D" w14:textId="38CCC698" w:rsidR="00D636DC" w:rsidRPr="00DA03E4" w:rsidRDefault="001D023B">
      <w:pPr>
        <w:rPr>
          <w:lang w:val="en-US"/>
        </w:rPr>
      </w:pPr>
      <w:r>
        <w:t>1-</w:t>
      </w:r>
      <w:r w:rsidR="00D636DC">
        <w:t xml:space="preserve">Vad var </w:t>
      </w:r>
      <w:r w:rsidR="00DB1157">
        <w:t>NNT för "good fu</w:t>
      </w:r>
      <w:r w:rsidR="00D636DC">
        <w:t>nctional outcome" (mRS ≤ 3)?</w:t>
      </w:r>
      <w:r w:rsidR="00682B82">
        <w:t xml:space="preserve"> </w:t>
      </w:r>
      <w:r w:rsidR="00682B82" w:rsidRPr="00DA03E4">
        <w:rPr>
          <w:lang w:val="en-US"/>
        </w:rPr>
        <w:t>(</w:t>
      </w:r>
      <w:hyperlink r:id="rId100" w:history="1">
        <w:r w:rsidR="00682B82" w:rsidRPr="00DA03E4">
          <w:rPr>
            <w:rStyle w:val="Hyperlink"/>
            <w:lang w:val="en-US"/>
          </w:rPr>
          <w:t>http://stemlynsblog.org/jc-kicking-against-the-prick-sr-and-ma-of-stroke-thrombolysis/</w:t>
        </w:r>
      </w:hyperlink>
      <w:r w:rsidR="00682B82" w:rsidRPr="00DA03E4">
        <w:rPr>
          <w:lang w:val="en-US"/>
        </w:rPr>
        <w:t xml:space="preserve"> under "So what did they find")</w:t>
      </w:r>
    </w:p>
    <w:p w14:paraId="60735298" w14:textId="77777777" w:rsidR="00D636DC" w:rsidRPr="00DA03E4" w:rsidRDefault="00D636DC">
      <w:pPr>
        <w:rPr>
          <w:lang w:val="en-US"/>
        </w:rPr>
      </w:pPr>
    </w:p>
    <w:p w14:paraId="698E5015" w14:textId="68DD346A" w:rsidR="007B6777" w:rsidRDefault="007B6777"/>
    <w:p w14:paraId="0930A72B" w14:textId="77777777" w:rsidR="00286FCA" w:rsidRDefault="00286FCA"/>
    <w:p w14:paraId="14A5392B" w14:textId="4401A016" w:rsidR="00D5363F" w:rsidRPr="00DA03E4" w:rsidRDefault="001D023B">
      <w:pPr>
        <w:rPr>
          <w:lang w:val="en-US"/>
        </w:rPr>
      </w:pPr>
      <w:r>
        <w:t>2-</w:t>
      </w:r>
      <w:r w:rsidR="00D636DC">
        <w:t xml:space="preserve">Vad var </w:t>
      </w:r>
      <w:r w:rsidR="00DB1157">
        <w:t xml:space="preserve">NNK för tidig mortalitet (≤ 10 days)? </w:t>
      </w:r>
      <w:r w:rsidR="00DB1157" w:rsidRPr="00DA03E4">
        <w:rPr>
          <w:lang w:val="en-US"/>
        </w:rPr>
        <w:t>(</w:t>
      </w:r>
      <w:hyperlink r:id="rId101" w:history="1">
        <w:r w:rsidR="00D636DC" w:rsidRPr="00DA03E4">
          <w:rPr>
            <w:rStyle w:val="Hyperlink"/>
            <w:lang w:val="en-US"/>
          </w:rPr>
          <w:t>http://stemlynsblog.org/jc-kicking-against-the-prick-sr-and-ma-of-stroke-thrombolysis/</w:t>
        </w:r>
      </w:hyperlink>
      <w:r w:rsidR="00D636DC" w:rsidRPr="00DA03E4">
        <w:rPr>
          <w:lang w:val="en-US"/>
        </w:rPr>
        <w:t xml:space="preserve"> </w:t>
      </w:r>
      <w:r w:rsidR="00DB1157" w:rsidRPr="00DA03E4">
        <w:rPr>
          <w:lang w:val="en-US"/>
        </w:rPr>
        <w:t>under "So what did they find"</w:t>
      </w:r>
      <w:r w:rsidR="00D636DC" w:rsidRPr="00DA03E4">
        <w:rPr>
          <w:lang w:val="en-US"/>
        </w:rPr>
        <w:t>)</w:t>
      </w:r>
    </w:p>
    <w:p w14:paraId="7EFBE9E3" w14:textId="77777777" w:rsidR="00FA4E63" w:rsidRPr="00DA03E4" w:rsidRDefault="00FA4E63">
      <w:pPr>
        <w:rPr>
          <w:lang w:val="en-US"/>
        </w:rPr>
      </w:pPr>
    </w:p>
    <w:p w14:paraId="2B6D33A0" w14:textId="2A89DC3D" w:rsidR="00CC5FE0" w:rsidRDefault="00CC5FE0" w:rsidP="00CC5FE0"/>
    <w:p w14:paraId="05D2CBCF" w14:textId="77777777" w:rsidR="00286FCA" w:rsidRDefault="00286FCA" w:rsidP="00CC5FE0"/>
    <w:p w14:paraId="317949C6" w14:textId="1606A8B0" w:rsidR="00682B82" w:rsidRDefault="001922D5" w:rsidP="00682B82">
      <w:pPr>
        <w:pStyle w:val="Heading2"/>
      </w:pPr>
      <w:bookmarkStart w:id="409" w:name="_Toc368680649"/>
      <w:bookmarkStart w:id="410" w:name="_Toc368680702"/>
      <w:bookmarkStart w:id="411" w:name="_Toc368680911"/>
      <w:bookmarkStart w:id="412" w:name="_Toc49074147"/>
      <w:bookmarkStart w:id="413" w:name="_Toc49677718"/>
      <w:bookmarkStart w:id="414" w:name="_Toc49680499"/>
      <w:r>
        <w:t>6</w:t>
      </w:r>
      <w:r w:rsidR="00682B82" w:rsidRPr="000B0DD1">
        <w:t xml:space="preserve">-Trombolys </w:t>
      </w:r>
      <w:r w:rsidR="00682B82">
        <w:t>3-4,5 timmar efter</w:t>
      </w:r>
      <w:r w:rsidR="00682B82" w:rsidRPr="000B0DD1">
        <w:t xml:space="preserve"> stroke</w:t>
      </w:r>
      <w:r w:rsidR="00682B82">
        <w:t>debut</w:t>
      </w:r>
      <w:bookmarkEnd w:id="409"/>
      <w:bookmarkEnd w:id="410"/>
      <w:bookmarkEnd w:id="411"/>
      <w:bookmarkEnd w:id="412"/>
      <w:bookmarkEnd w:id="413"/>
      <w:bookmarkEnd w:id="414"/>
    </w:p>
    <w:p w14:paraId="0DA77B62" w14:textId="04983004" w:rsidR="00CC5FE0" w:rsidRDefault="00CC5FE0" w:rsidP="00CC5FE0">
      <w:r>
        <w:t>Alper et al är tveksamma till värdet av trombolys 3-4,5 timmar efter symtom debut vid stroke.  Varför?  (</w:t>
      </w:r>
      <w:hyperlink r:id="rId102" w:history="1">
        <w:r w:rsidRPr="00253EAD">
          <w:rPr>
            <w:rStyle w:val="Hyperlink"/>
          </w:rPr>
          <w:t>2015 Alper</w:t>
        </w:r>
      </w:hyperlink>
      <w:r w:rsidR="004F3DDB">
        <w:rPr>
          <w:rStyle w:val="Hyperlink"/>
        </w:rPr>
        <w:t xml:space="preserve"> </w:t>
      </w:r>
      <w:r w:rsidR="007B71D9">
        <w:fldChar w:fldCharType="begin"/>
      </w:r>
      <w:r w:rsidR="007B71D9">
        <w:instrText xml:space="preserve"> ADDIN EN.CITE &lt;EndNote&gt;&lt;Cite&gt;&lt;Author&gt;Alper&lt;/Author&gt;&lt;Year&gt;2015&lt;/Year&gt;&lt;RecNum&gt;1547&lt;/RecNum&gt;&lt;DisplayText&gt;[28]&lt;/DisplayText&gt;&lt;record&gt;&lt;rec-number&gt;1547&lt;/rec-number&gt;&lt;foreign-keys&gt;&lt;key app="EN" db-id="5rd9tv29z5xd0revrw5xdxzy5w5zpd9tvz55" timestamp="0"&gt;1547&lt;/key&gt;&lt;/foreign-keys&gt;&lt;ref-type name="Journal Article"&gt;17&lt;/ref-type&gt;&lt;contributors&gt;&lt;authors&gt;&lt;author&gt;Alper, B. S.&lt;/author&gt;&lt;author&gt;Malone-Moses, M.&lt;/author&gt;&lt;author&gt;McLellan, J. S.&lt;/author&gt;&lt;author&gt;Prasad, K.&lt;/author&gt;&lt;author&gt;Manheimer, E.&lt;/author&gt;&lt;/authors&gt;&lt;/contributors&gt;&lt;auth-address&gt;DynaMed, EBSCO Health, EBSCO Information Services, Ipswich, MA 01938, USA balper@EBSCO.com.&amp;#xD;DynaMed, EBSCO Health, EBSCO Information Services, Ipswich, MA 01938, USA.&amp;#xD;Department of Neurology, All India Institute of Medical Sciences, New Delhi, India.&amp;#xD;Bahrain Branch of the Cochrane Collaboration, Awali, Bahrain.&lt;/auth-address&gt;&lt;titles&gt;&lt;title&gt;Thrombolysis in acute ischaemic stroke: time for a rethink?&lt;/title&gt;&lt;secondary-title&gt;BMJ&lt;/secondary-title&gt;&lt;/titles&gt;&lt;periodical&gt;&lt;full-title&gt;Bmj&lt;/full-title&gt;&lt;abbr-1&gt;BMJ (Clinical research ed.)&lt;/abbr-1&gt;&lt;/periodical&gt;&lt;pages&gt;h1075&lt;/pages&gt;&lt;volume&gt;350&lt;/volume&gt;&lt;edition&gt;2015/03/20&lt;/edition&gt;&lt;keywords&gt;&lt;keyword&gt;Drug Administration Schedule&lt;/keyword&gt;&lt;keyword&gt;*Evidence-Based Medicine&lt;/keyword&gt;&lt;keyword&gt;Fibrinolytic Agents/*therapeutic use&lt;/keyword&gt;&lt;keyword&gt;Humans&lt;/keyword&gt;&lt;keyword&gt;Meta-Analysis as Topic&lt;/keyword&gt;&lt;keyword&gt;Practice Guidelines as Topic&lt;/keyword&gt;&lt;keyword&gt;Review Literature as Topic&lt;/keyword&gt;&lt;keyword&gt;Stroke/*drug therapy&lt;/keyword&gt;&lt;keyword&gt;*Thrombolytic Therapy&lt;/keyword&gt;&lt;keyword&gt;Tissue Plasminogen Activator/*therapeutic use&lt;/keyword&gt;&lt;/keywords&gt;&lt;dates&gt;&lt;year&gt;2015&lt;/year&gt;&lt;/dates&gt;&lt;isbn&gt;1756-1833 (Electronic)&amp;#xD;0959-535X (Linking)&lt;/isbn&gt;&lt;accession-num&gt;25786912&lt;/accession-num&gt;&lt;urls&gt;&lt;related-urls&gt;&lt;url&gt;http://www.ncbi.nlm.nih.gov/pubmed/25786912&lt;/url&gt;&lt;/related-urls&gt;&lt;/urls&gt;&lt;electronic-resource-num&gt;10.1136/bmj.h1075&lt;/electronic-resource-num&gt;&lt;language&gt;eng&lt;/language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28" w:tooltip="Alper, 2015 #1547" w:history="1">
        <w:r w:rsidR="00F8389B">
          <w:rPr>
            <w:noProof/>
          </w:rPr>
          <w:t>28</w:t>
        </w:r>
      </w:hyperlink>
      <w:r w:rsidR="007B71D9">
        <w:rPr>
          <w:noProof/>
        </w:rPr>
        <w:t>]</w:t>
      </w:r>
      <w:r w:rsidR="007B71D9">
        <w:fldChar w:fldCharType="end"/>
      </w:r>
      <w:r>
        <w:t xml:space="preserve"> Table 2)</w:t>
      </w:r>
    </w:p>
    <w:p w14:paraId="7B3A7BAC" w14:textId="77777777" w:rsidR="00CC5FE0" w:rsidRDefault="00CC5FE0"/>
    <w:p w14:paraId="179146C1" w14:textId="77777777" w:rsidR="002E3C5A" w:rsidRDefault="002E3C5A"/>
    <w:p w14:paraId="3B5421F8" w14:textId="77777777" w:rsidR="002E3C5A" w:rsidRDefault="002E3C5A"/>
    <w:p w14:paraId="3B827F2D" w14:textId="50206298" w:rsidR="00ED0167" w:rsidRPr="000B0DD1" w:rsidRDefault="001922D5" w:rsidP="00793AE1">
      <w:pPr>
        <w:pStyle w:val="Heading2"/>
      </w:pPr>
      <w:bookmarkStart w:id="415" w:name="_Toc316651598"/>
      <w:bookmarkStart w:id="416" w:name="_Toc317260868"/>
      <w:bookmarkStart w:id="417" w:name="_Toc317262097"/>
      <w:bookmarkStart w:id="418" w:name="_Toc317354353"/>
      <w:bookmarkStart w:id="419" w:name="_Toc368680650"/>
      <w:bookmarkStart w:id="420" w:name="_Toc368680703"/>
      <w:bookmarkStart w:id="421" w:name="_Toc368680912"/>
      <w:bookmarkStart w:id="422" w:name="_Toc49074148"/>
      <w:bookmarkStart w:id="423" w:name="_Toc49677719"/>
      <w:bookmarkStart w:id="424" w:name="_Toc49680500"/>
      <w:r>
        <w:t>7</w:t>
      </w:r>
      <w:r w:rsidR="00490F61" w:rsidRPr="000B0DD1">
        <w:t>-</w:t>
      </w:r>
      <w:bookmarkEnd w:id="415"/>
      <w:bookmarkEnd w:id="416"/>
      <w:bookmarkEnd w:id="417"/>
      <w:bookmarkEnd w:id="418"/>
      <w:bookmarkEnd w:id="419"/>
      <w:bookmarkEnd w:id="420"/>
      <w:bookmarkEnd w:id="421"/>
      <w:r w:rsidR="00EC6A2F">
        <w:t>Trombektomi</w:t>
      </w:r>
      <w:bookmarkEnd w:id="422"/>
      <w:bookmarkEnd w:id="423"/>
      <w:bookmarkEnd w:id="424"/>
    </w:p>
    <w:p w14:paraId="4421AA00" w14:textId="77777777" w:rsidR="00920453" w:rsidRDefault="007F328E">
      <w:r>
        <w:t>En del metaanalys har utvärderat v</w:t>
      </w:r>
      <w:r w:rsidR="00490F61">
        <w:t>ärde</w:t>
      </w:r>
      <w:r>
        <w:t>t av trombolys kombinerat med endovaskulär</w:t>
      </w:r>
      <w:r w:rsidR="00D217A3">
        <w:t xml:space="preserve"> behandling med stent-retriever devices</w:t>
      </w:r>
      <w:r w:rsidR="00920453">
        <w:t>.</w:t>
      </w:r>
    </w:p>
    <w:p w14:paraId="04240E1F" w14:textId="77777777" w:rsidR="00920453" w:rsidRDefault="00920453"/>
    <w:p w14:paraId="1855C574" w14:textId="2EE54409" w:rsidR="00490F61" w:rsidRPr="00D66AC3" w:rsidRDefault="00820480">
      <w:pPr>
        <w:rPr>
          <w:lang w:val="sv-SE"/>
        </w:rPr>
      </w:pPr>
      <w:r>
        <w:t>1-</w:t>
      </w:r>
      <w:r w:rsidR="007F328E">
        <w:t>Vilka</w:t>
      </w:r>
      <w:r w:rsidR="00C346AE">
        <w:t xml:space="preserve"> var</w:t>
      </w:r>
      <w:r w:rsidR="007F328E">
        <w:t xml:space="preserve"> inklusionskriterier</w:t>
      </w:r>
      <w:r w:rsidR="00920453">
        <w:t>na</w:t>
      </w:r>
      <w:r w:rsidR="00C346AE">
        <w:t xml:space="preserve"> för majoriteten av studierna som inkluderades i metaanalyserna</w:t>
      </w:r>
      <w:r w:rsidR="007F328E">
        <w:t>?</w:t>
      </w:r>
      <w:r w:rsidR="00895393">
        <w:t xml:space="preserve"> </w:t>
      </w:r>
      <w:r w:rsidR="00895393" w:rsidRPr="00D66AC3">
        <w:rPr>
          <w:lang w:val="sv-SE"/>
        </w:rPr>
        <w:t>(</w:t>
      </w:r>
      <w:hyperlink r:id="rId103" w:history="1">
        <w:r w:rsidR="00895393" w:rsidRPr="00D66AC3">
          <w:rPr>
            <w:rStyle w:val="Hyperlink"/>
            <w:lang w:val="sv-SE"/>
          </w:rPr>
          <w:t>Touma 2016</w:t>
        </w:r>
      </w:hyperlink>
      <w:r w:rsidR="007B71D9">
        <w:rPr>
          <w:lang w:val="en-US"/>
        </w:rPr>
        <w:fldChar w:fldCharType="begin"/>
      </w:r>
      <w:r w:rsidR="007B71D9" w:rsidRPr="00D66AC3">
        <w:rPr>
          <w:lang w:val="sv-SE"/>
        </w:rPr>
        <w:instrText xml:space="preserve"> ADDIN EN.CITE &lt;EndNote&gt;&lt;Cite&gt;&lt;Author&gt;Touma&lt;/Author&gt;&lt;Year&gt;2016&lt;/Year&gt;&lt;RecNum&gt;1527&lt;/RecNum&gt;&lt;DisplayText&gt;[29]&lt;/DisplayText&gt;&lt;record&gt;&lt;rec-number&gt;1527&lt;/rec-number&gt;&lt;foreign-keys&gt;&lt;key app="EN" db-id="5rd9tv29z5xd0revrw5xdxzy5w5zpd9tvz55" timestamp="0"&gt;1527&lt;/key&gt;&lt;/foreign-keys&gt;&lt;ref-type name="Journal Article"&gt;17&lt;/ref-type&gt;&lt;contributors&gt;&lt;authors&gt;&lt;author&gt;Touma, L.&lt;/author&gt;&lt;author&gt;Filion, K. B.&lt;/author&gt;&lt;author&gt;Sterling, L. H.&lt;/author&gt;&lt;author&gt;Atallah, R.&lt;/author&gt;&lt;author&gt;Windle, S. B.&lt;/author&gt;&lt;author&gt;Eisenberg, M. J.&lt;/author&gt;&lt;/authors&gt;&lt;/contributors&gt;&lt;auth-address&gt;Division of Clinical Epidemiology, Lady Davis Institute, Jewish General Hospital/McGill University, Montreal, Quebec, Canada2Faculty of Medicine, McGill University, Montreal, Quebec, Canada.&amp;#xD;Division of Clinical Epidemiology, Lady Davis Institute, Jewish General Hospital/McGill University, Montreal, Quebec, Canada2Faculty of Medicine, McGill University, Montreal, Quebec, Canada3Department of Epidemiology, Biostatistics, and Occupational Healt.&amp;#xD;Division of Clinical Epidemiology, Lady Davis Institute, Jewish General Hospital/McGill University, Montreal, Quebec, Canada.&lt;/auth-address&gt;&lt;titles&gt;&lt;title&gt;Stent Retrievers for the Treatment of Acute Ischemic Stroke: A Systematic Review and Meta-analysis of Randomized Clinical Trials&lt;/title&gt;&lt;secondary-title&gt;JAMA Neurol&lt;/secondary-title&gt;&lt;alt-title&gt;JAMA neurology&lt;/alt-title&gt;&lt;/titles&gt;&lt;alt-periodical&gt;&lt;full-title&gt;JAMA neurology&lt;/full-title&gt;&lt;/alt-periodical&gt;&lt;edition&gt;2016/01/27&lt;/edition&gt;&lt;dates&gt;&lt;year&gt;2016&lt;/year&gt;&lt;pub-dates&gt;&lt;date&gt;Jan 25&lt;/date&gt;&lt;/pub-dates&gt;&lt;/dates&gt;&lt;isbn&gt;2168-6157 (Electronic)&amp;#xD;2168-6149 (Linking)&lt;/isbn&gt;&lt;accession-num&gt;26810499&lt;/accession-num&gt;&lt;urls&gt;&lt;related-urls&gt;&lt;url&gt;http://www.ncbi.nlm.nih.gov/pubmed/26810499&lt;/url&gt;&lt;/related-urls&gt;&lt;/urls&gt;&lt;electronic-resource-num&gt;10.1001/jamaneurol.2015.4441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D66AC3">
        <w:rPr>
          <w:noProof/>
          <w:lang w:val="sv-SE"/>
        </w:rPr>
        <w:t>[</w:t>
      </w:r>
      <w:hyperlink w:anchor="_ENREF_29" w:tooltip="Touma, 2016 #1527" w:history="1">
        <w:r w:rsidR="00F8389B" w:rsidRPr="00D66AC3">
          <w:rPr>
            <w:noProof/>
            <w:lang w:val="sv-SE"/>
          </w:rPr>
          <w:t>29</w:t>
        </w:r>
      </w:hyperlink>
      <w:r w:rsidR="007B71D9" w:rsidRPr="00D66AC3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D217A3" w:rsidRPr="00D66AC3">
        <w:rPr>
          <w:lang w:val="sv-SE"/>
        </w:rPr>
        <w:t xml:space="preserve"> sE3)</w:t>
      </w:r>
      <w:r w:rsidR="00895393" w:rsidRPr="00D66AC3">
        <w:rPr>
          <w:lang w:val="sv-SE"/>
        </w:rPr>
        <w:t xml:space="preserve"> (</w:t>
      </w:r>
      <w:hyperlink r:id="rId104" w:history="1">
        <w:r w:rsidR="00895393" w:rsidRPr="00D66AC3">
          <w:rPr>
            <w:rStyle w:val="Hyperlink"/>
            <w:lang w:val="sv-SE"/>
          </w:rPr>
          <w:t>Falk-Delgado 2015</w:t>
        </w:r>
      </w:hyperlink>
      <w:r w:rsidR="007B71D9">
        <w:rPr>
          <w:lang w:val="en-US"/>
        </w:rPr>
        <w:fldChar w:fldCharType="begin"/>
      </w:r>
      <w:r w:rsidR="007B71D9" w:rsidRPr="00D66AC3">
        <w:rPr>
          <w:lang w:val="sv-SE"/>
        </w:rPr>
        <w:instrText xml:space="preserve"> ADDIN EN.CITE &lt;EndNote&gt;&lt;Cite&gt;&lt;Author&gt;Falk-Delgado&lt;/Author&gt;&lt;Year&gt;2015&lt;/Year&gt;&lt;RecNum&gt;1522&lt;/RecNum&gt;&lt;DisplayText&gt;[30]&lt;/DisplayText&gt;&lt;record&gt;&lt;rec-number&gt;1522&lt;/rec-number&gt;&lt;foreign-keys&gt;&lt;key app="EN" db-id="5rd9tv29z5xd0revrw5xdxzy5w5zpd9tvz55" timestamp="0"&gt;1522&lt;/key&gt;&lt;/foreign-keys&gt;&lt;ref-type name="Journal Article"&gt;17&lt;/ref-type&gt;&lt;contributors&gt;&lt;authors&gt;&lt;author&gt;Falk-Delgado, A.&lt;/author&gt;&lt;author&gt;Kuntze Soderqvist, A.&lt;/author&gt;&lt;author&gt;Fransen, J.&lt;/author&gt;&lt;author&gt;Falk-Delgado, A.&lt;/author&gt;&lt;/authors&gt;&lt;/contributors&gt;&lt;auth-address&gt;Department of Clinical Neuroscience, Karolinska Institute, Stockholm, Sweden Department of Neuroradiology, Karolinska University Hospital, Stockholm, Sweden.&amp;#xD;Department of Surgical Sciences, Plastic Surgery, Uppsala University, Uppsala, Sweden.&amp;#xD;Department of Surgical Sciences, Plastic Surgery, Uppsala University, Uppsala, Sweden Department of Plastic and Maxillofacial Surgery, Uppsala University Hospital, Uppsala, Sweden.&lt;/auth-address&gt;&lt;titles&gt;&lt;title&gt;Improved clinical outcome 3 months after endovascular treatment, including thrombectomy, in patients with acute ischemic stroke: a meta-analysis&lt;/title&gt;&lt;secondary-title&gt;J Neurointerv Surg&lt;/secondary-title&gt;&lt;alt-title&gt;Journal of neurointerventional surgery&lt;/alt-title&gt;&lt;/titles&gt;&lt;edition&gt;2015/07/04&lt;/edition&gt;&lt;dates&gt;&lt;year&gt;2015&lt;/year&gt;&lt;pub-dates&gt;&lt;date&gt;Jul 2&lt;/date&gt;&lt;/pub-dates&gt;&lt;/dates&gt;&lt;isbn&gt;1759-8486 (Electronic)&amp;#xD;1759-8478 (Linking)&lt;/isbn&gt;&lt;accession-num&gt;26138731&lt;/accession-num&gt;&lt;urls&gt;&lt;related-urls&gt;&lt;url&gt;http://www.ncbi.nlm.nih.gov/pubmed/26138731&lt;/url&gt;&lt;/related-urls&gt;&lt;/urls&gt;&lt;electronic-resource-num&gt;10.1136/neurintsurg-2015-011835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D66AC3">
        <w:rPr>
          <w:noProof/>
          <w:lang w:val="sv-SE"/>
        </w:rPr>
        <w:t>[</w:t>
      </w:r>
      <w:hyperlink w:anchor="_ENREF_30" w:tooltip="Falk-Delgado, 2015 #1522" w:history="1">
        <w:r w:rsidR="00F8389B" w:rsidRPr="00D66AC3">
          <w:rPr>
            <w:noProof/>
            <w:lang w:val="sv-SE"/>
          </w:rPr>
          <w:t>30</w:t>
        </w:r>
      </w:hyperlink>
      <w:r w:rsidR="007B71D9" w:rsidRPr="00D66AC3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0601F6" w:rsidRPr="00D66AC3">
        <w:rPr>
          <w:lang w:val="sv-SE"/>
        </w:rPr>
        <w:t xml:space="preserve"> s2</w:t>
      </w:r>
      <w:r w:rsidR="00895393" w:rsidRPr="00D66AC3">
        <w:rPr>
          <w:lang w:val="sv-SE"/>
        </w:rPr>
        <w:t>)</w:t>
      </w:r>
    </w:p>
    <w:p w14:paraId="2D84C065" w14:textId="77777777" w:rsidR="00ED0167" w:rsidRPr="00D66AC3" w:rsidRDefault="00ED0167">
      <w:pPr>
        <w:rPr>
          <w:lang w:val="sv-SE"/>
        </w:rPr>
      </w:pPr>
    </w:p>
    <w:p w14:paraId="552102BA" w14:textId="77777777" w:rsidR="00FD39D9" w:rsidRDefault="00FD39D9"/>
    <w:p w14:paraId="6E7283F7" w14:textId="115218DC" w:rsidR="00FD39D9" w:rsidRPr="00D66AC3" w:rsidRDefault="00820480">
      <w:pPr>
        <w:rPr>
          <w:lang w:val="sv-SE"/>
        </w:rPr>
      </w:pPr>
      <w:r>
        <w:t>2-</w:t>
      </w:r>
      <w:r w:rsidR="00373594">
        <w:t>Vad var NNT för</w:t>
      </w:r>
      <w:r w:rsidR="00553B8D">
        <w:t xml:space="preserve"> "functional independence" (mRS 0-2) </w:t>
      </w:r>
      <w:r w:rsidR="003B0990">
        <w:t xml:space="preserve">90 dagar </w:t>
      </w:r>
      <w:r w:rsidR="00553B8D">
        <w:t xml:space="preserve">efter behandling med rtPA + stent-retriever vs rtPA enbart? </w:t>
      </w:r>
      <w:r w:rsidR="00553B8D" w:rsidRPr="00D66AC3">
        <w:rPr>
          <w:lang w:val="sv-SE"/>
        </w:rPr>
        <w:t>(</w:t>
      </w:r>
      <w:hyperlink r:id="rId105" w:history="1">
        <w:r w:rsidR="00553B8D" w:rsidRPr="00D66AC3">
          <w:rPr>
            <w:rStyle w:val="Hyperlink"/>
            <w:lang w:val="sv-SE"/>
          </w:rPr>
          <w:t>Touma 2016</w:t>
        </w:r>
      </w:hyperlink>
      <w:r w:rsidR="007B71D9">
        <w:rPr>
          <w:lang w:val="en-US"/>
        </w:rPr>
        <w:fldChar w:fldCharType="begin"/>
      </w:r>
      <w:r w:rsidR="007B71D9" w:rsidRPr="00D66AC3">
        <w:rPr>
          <w:lang w:val="sv-SE"/>
        </w:rPr>
        <w:instrText xml:space="preserve"> ADDIN EN.CITE &lt;EndNote&gt;&lt;Cite&gt;&lt;Author&gt;Touma&lt;/Author&gt;&lt;Year&gt;2016&lt;/Year&gt;&lt;RecNum&gt;1527&lt;/RecNum&gt;&lt;DisplayText&gt;[29]&lt;/DisplayText&gt;&lt;record&gt;&lt;rec-number&gt;1527&lt;/rec-number&gt;&lt;foreign-keys&gt;&lt;key app="EN" db-id="5rd9tv29z5xd0revrw5xdxzy5w5zpd9tvz55" timestamp="0"&gt;1527&lt;/key&gt;&lt;/foreign-keys&gt;&lt;ref-type name="Journal Article"&gt;17&lt;/ref-type&gt;&lt;contributors&gt;&lt;authors&gt;&lt;author&gt;Touma, L.&lt;/author&gt;&lt;author&gt;Filion, K. B.&lt;/author&gt;&lt;author&gt;Sterling, L. H.&lt;/author&gt;&lt;author&gt;Atallah, R.&lt;/author&gt;&lt;author&gt;Windle, S. B.&lt;/author&gt;&lt;author&gt;Eisenberg, M. J.&lt;/author&gt;&lt;/authors&gt;&lt;/contributors&gt;&lt;auth-address&gt;Division of Clinical Epidemiology, Lady Davis Institute, Jewish General Hospital/McGill University, Montreal, Quebec, Canada2Faculty of Medicine, McGill University, Montreal, Quebec, Canada.&amp;#xD;Division of Clinical Epidemiology, Lady Davis Institute, Jewish General Hospital/McGill University, Montreal, Quebec, Canada2Faculty of Medicine, McGill University, Montreal, Quebec, Canada3Department of Epidemiology, Biostatistics, and Occupational Healt.&amp;#xD;Division of Clinical Epidemiology, Lady Davis Institute, Jewish General Hospital/McGill University, Montreal, Quebec, Canada.&lt;/auth-address&gt;&lt;titles&gt;&lt;title&gt;Stent Retrievers for the Treatment of Acute Ischemic Stroke: A Systematic Review and Meta-analysis of Randomized Clinical Trials&lt;/title&gt;&lt;secondary-title&gt;JAMA Neurol&lt;/secondary-title&gt;&lt;alt-title&gt;JAMA neurology&lt;/alt-title&gt;&lt;/titles&gt;&lt;alt-periodical&gt;&lt;full-title&gt;JAMA neurology&lt;/full-title&gt;&lt;/alt-periodical&gt;&lt;edition&gt;2016/01/27&lt;/edition&gt;&lt;dates&gt;&lt;year&gt;2016&lt;/year&gt;&lt;pub-dates&gt;&lt;date&gt;Jan 25&lt;/date&gt;&lt;/pub-dates&gt;&lt;/dates&gt;&lt;isbn&gt;2168-6157 (Electronic)&amp;#xD;2168-6149 (Linking)&lt;/isbn&gt;&lt;accession-num&gt;26810499&lt;/accession-num&gt;&lt;urls&gt;&lt;related-urls&gt;&lt;url&gt;http://www.ncbi.nlm.nih.gov/pubmed/26810499&lt;/url&gt;&lt;/related-urls&gt;&lt;/urls&gt;&lt;electronic-resource-num&gt;10.1001/jamaneurol.2015.4441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D66AC3">
        <w:rPr>
          <w:noProof/>
          <w:lang w:val="sv-SE"/>
        </w:rPr>
        <w:t>[</w:t>
      </w:r>
      <w:hyperlink w:anchor="_ENREF_29" w:tooltip="Touma, 2016 #1527" w:history="1">
        <w:r w:rsidR="00F8389B" w:rsidRPr="00D66AC3">
          <w:rPr>
            <w:noProof/>
            <w:lang w:val="sv-SE"/>
          </w:rPr>
          <w:t>29</w:t>
        </w:r>
      </w:hyperlink>
      <w:r w:rsidR="007B71D9" w:rsidRPr="00D66AC3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553B8D" w:rsidRPr="00D66AC3">
        <w:rPr>
          <w:lang w:val="sv-SE"/>
        </w:rPr>
        <w:t xml:space="preserve"> sE5 Table 3)</w:t>
      </w:r>
      <w:r w:rsidR="00202F2E" w:rsidRPr="00D66AC3">
        <w:rPr>
          <w:lang w:val="sv-SE"/>
        </w:rPr>
        <w:t xml:space="preserve"> (</w:t>
      </w:r>
      <w:hyperlink r:id="rId106" w:history="1">
        <w:r w:rsidR="00202F2E" w:rsidRPr="00D66AC3">
          <w:rPr>
            <w:rStyle w:val="Hyperlink"/>
            <w:lang w:val="sv-SE"/>
          </w:rPr>
          <w:t>Falk-Delgado 2015</w:t>
        </w:r>
      </w:hyperlink>
      <w:r w:rsidR="007B71D9">
        <w:rPr>
          <w:lang w:val="en-US"/>
        </w:rPr>
        <w:fldChar w:fldCharType="begin"/>
      </w:r>
      <w:r w:rsidR="007B71D9" w:rsidRPr="00D66AC3">
        <w:rPr>
          <w:lang w:val="sv-SE"/>
        </w:rPr>
        <w:instrText xml:space="preserve"> ADDIN EN.CITE &lt;EndNote&gt;&lt;Cite&gt;&lt;Author&gt;Falk-Delgado&lt;/Author&gt;&lt;Year&gt;2015&lt;/Year&gt;&lt;RecNum&gt;1522&lt;/RecNum&gt;&lt;DisplayText&gt;[30]&lt;/DisplayText&gt;&lt;record&gt;&lt;rec-number&gt;1522&lt;/rec-number&gt;&lt;foreign-keys&gt;&lt;key app="EN" db-id="5rd9tv29z5xd0revrw5xdxzy5w5zpd9tvz55" timestamp="0"&gt;1522&lt;/key&gt;&lt;/foreign-keys&gt;&lt;ref-type name="Journal Article"&gt;17&lt;/ref-type&gt;&lt;contributors&gt;&lt;authors&gt;&lt;author&gt;Falk-Delgado, A.&lt;/author&gt;&lt;author&gt;Kuntze Soderqvist, A.&lt;/author&gt;&lt;author&gt;Fransen, J.&lt;/author&gt;&lt;author&gt;Falk-Delgado, A.&lt;/author&gt;&lt;/authors&gt;&lt;/contributors&gt;&lt;auth-address&gt;Department of Clinical Neuroscience, Karolinska Institute, Stockholm, Sweden Department of Neuroradiology, Karolinska University Hospital, Stockholm, Sweden.&amp;#xD;Department of Surgical Sciences, Plastic Surgery, Uppsala University, Uppsala, Sweden.&amp;#xD;Department of Surgical Sciences, Plastic Surgery, Uppsala University, Uppsala, Sweden Department of Plastic and Maxillofacial Surgery, Uppsala University Hospital, Uppsala, Sweden.&lt;/auth-address&gt;&lt;titles&gt;&lt;title&gt;Improved clinical outcome 3 months after endovascular treatment, including thrombectomy, in patients with acute ischemic stroke: a meta-analysis&lt;/title&gt;&lt;secondary-title&gt;J Neurointerv Surg&lt;/secondary-title&gt;&lt;alt-title&gt;Journal of neurointerventional surgery&lt;/alt-title&gt;&lt;/titles&gt;&lt;edition&gt;2015/07/04&lt;/edition&gt;&lt;dates&gt;&lt;year&gt;2015&lt;/year&gt;&lt;pub-dates&gt;&lt;date&gt;Jul 2&lt;/date&gt;&lt;/pub-dates&gt;&lt;/dates&gt;&lt;isbn&gt;1759-8486 (Electronic)&amp;#xD;1759-8478 (Linking)&lt;/isbn&gt;&lt;accession-num&gt;26138731&lt;/accession-num&gt;&lt;urls&gt;&lt;related-urls&gt;&lt;url&gt;http://www.ncbi.nlm.nih.gov/pubmed/26138731&lt;/url&gt;&lt;/related-urls&gt;&lt;/urls&gt;&lt;electronic-resource-num&gt;10.1136/neurintsurg-2015-011835&lt;/electronic-resource-num&gt;&lt;language&gt;Eng&lt;/language&gt;&lt;/record&gt;&lt;/Cite&gt;&lt;/EndNote&gt;</w:instrText>
      </w:r>
      <w:r w:rsidR="007B71D9">
        <w:rPr>
          <w:lang w:val="en-US"/>
        </w:rPr>
        <w:fldChar w:fldCharType="separate"/>
      </w:r>
      <w:r w:rsidR="007B71D9" w:rsidRPr="00D66AC3">
        <w:rPr>
          <w:noProof/>
          <w:lang w:val="sv-SE"/>
        </w:rPr>
        <w:t>[</w:t>
      </w:r>
      <w:hyperlink w:anchor="_ENREF_30" w:tooltip="Falk-Delgado, 2015 #1522" w:history="1">
        <w:r w:rsidR="00F8389B" w:rsidRPr="00D66AC3">
          <w:rPr>
            <w:noProof/>
            <w:lang w:val="sv-SE"/>
          </w:rPr>
          <w:t>30</w:t>
        </w:r>
      </w:hyperlink>
      <w:r w:rsidR="007B71D9" w:rsidRPr="00D66AC3">
        <w:rPr>
          <w:noProof/>
          <w:lang w:val="sv-SE"/>
        </w:rPr>
        <w:t>]</w:t>
      </w:r>
      <w:r w:rsidR="007B71D9">
        <w:rPr>
          <w:lang w:val="en-US"/>
        </w:rPr>
        <w:fldChar w:fldCharType="end"/>
      </w:r>
      <w:r w:rsidR="00202F2E" w:rsidRPr="00D66AC3">
        <w:rPr>
          <w:lang w:val="sv-SE"/>
        </w:rPr>
        <w:t xml:space="preserve"> s4)</w:t>
      </w:r>
    </w:p>
    <w:p w14:paraId="5690884B" w14:textId="77777777" w:rsidR="003B0990" w:rsidRPr="00D66AC3" w:rsidRDefault="003B0990">
      <w:pPr>
        <w:rPr>
          <w:lang w:val="sv-SE"/>
        </w:rPr>
      </w:pPr>
    </w:p>
    <w:p w14:paraId="3648CDB8" w14:textId="77777777" w:rsidR="002A1129" w:rsidRPr="00D66AC3" w:rsidRDefault="002A1129">
      <w:pPr>
        <w:rPr>
          <w:i/>
          <w:color w:val="FF0000"/>
          <w:lang w:val="sv-SE"/>
        </w:rPr>
      </w:pPr>
      <w:bookmarkStart w:id="425" w:name="_Toc368680651"/>
      <w:bookmarkStart w:id="426" w:name="_Toc368680704"/>
      <w:bookmarkStart w:id="427" w:name="_Toc368680913"/>
      <w:r w:rsidRPr="00D66AC3">
        <w:rPr>
          <w:lang w:val="sv-SE"/>
        </w:rPr>
        <w:br w:type="page"/>
      </w:r>
    </w:p>
    <w:p w14:paraId="2208EF33" w14:textId="4CC6E333" w:rsidR="002A1129" w:rsidRPr="00FE18D6" w:rsidRDefault="002A1129" w:rsidP="002A1129">
      <w:pPr>
        <w:pStyle w:val="Heading1"/>
      </w:pPr>
      <w:bookmarkStart w:id="428" w:name="_Toc49074149"/>
      <w:bookmarkStart w:id="429" w:name="_Toc49677720"/>
      <w:bookmarkStart w:id="430" w:name="_Toc49680501"/>
      <w:r>
        <w:lastRenderedPageBreak/>
        <w:t>VI</w:t>
      </w:r>
      <w:r w:rsidR="007E0F29">
        <w:t>I</w:t>
      </w:r>
      <w:r>
        <w:t>I:  T</w:t>
      </w:r>
      <w:r w:rsidR="00375AD0">
        <w:t>RANSITORISK ISCHEMISK ATTACK</w:t>
      </w:r>
      <w:bookmarkEnd w:id="428"/>
      <w:bookmarkEnd w:id="429"/>
      <w:bookmarkEnd w:id="430"/>
    </w:p>
    <w:p w14:paraId="767C9B2D" w14:textId="54F139E5" w:rsidR="00375AD0" w:rsidRDefault="00375AD0" w:rsidP="002A1129">
      <w:pPr>
        <w:pStyle w:val="BodyText2"/>
      </w:pPr>
    </w:p>
    <w:p w14:paraId="4D97075A" w14:textId="5C120EFB" w:rsidR="00C745B9" w:rsidRPr="000B0DD1" w:rsidRDefault="00A21C14" w:rsidP="00C745B9">
      <w:pPr>
        <w:pStyle w:val="Heading2"/>
      </w:pPr>
      <w:bookmarkStart w:id="431" w:name="_Toc49074150"/>
      <w:bookmarkStart w:id="432" w:name="_Toc49677721"/>
      <w:bookmarkStart w:id="433" w:name="_Toc49680502"/>
      <w:r>
        <w:t>1</w:t>
      </w:r>
      <w:r w:rsidR="00C745B9" w:rsidRPr="000B0DD1">
        <w:t>-</w:t>
      </w:r>
      <w:r>
        <w:t>Definition</w:t>
      </w:r>
      <w:bookmarkEnd w:id="431"/>
      <w:bookmarkEnd w:id="432"/>
      <w:bookmarkEnd w:id="433"/>
    </w:p>
    <w:p w14:paraId="4546F0F7" w14:textId="7E559FF6" w:rsidR="00C745B9" w:rsidRPr="00A21C14" w:rsidRDefault="00A21C14" w:rsidP="00A21C14">
      <w:r w:rsidRPr="00A21C14">
        <w:t>Var är definitionen av TIA nuförtiden?</w:t>
      </w:r>
      <w:r w:rsidR="00E4423C">
        <w:t xml:space="preserve"> (</w:t>
      </w:r>
      <w:hyperlink r:id="rId107" w:history="1">
        <w:r w:rsidR="00E4423C" w:rsidRPr="00E4423C">
          <w:rPr>
            <w:rStyle w:val="Hyperlink"/>
          </w:rPr>
          <w:t>Amarenco 2020</w:t>
        </w:r>
      </w:hyperlink>
      <w:r w:rsidR="00E4423C">
        <w:t xml:space="preserve"> </w:t>
      </w:r>
      <w:r w:rsidR="007B71D9">
        <w:fldChar w:fldCharType="begin"/>
      </w:r>
      <w:r w:rsidR="007B71D9">
        <w:instrText xml:space="preserve"> ADDIN EN.CITE &lt;EndNote&gt;&lt;Cite&gt;&lt;Author&gt;Amarenco&lt;/Author&gt;&lt;Year&gt;2020&lt;/Year&gt;&lt;RecNum&gt;2876&lt;/RecNum&gt;&lt;DisplayText&gt;[31]&lt;/DisplayText&gt;&lt;record&gt;&lt;rec-number&gt;2876&lt;/rec-number&gt;&lt;foreign-keys&gt;&lt;key app="EN" db-id="5rd9tv29z5xd0revrw5xdxzy5w5zpd9tvz55" timestamp="1590150041"&gt;2876&lt;/key&gt;&lt;/foreign-keys&gt;&lt;ref-type name="Journal Article"&gt;17&lt;/ref-type&gt;&lt;contributors&gt;&lt;authors&gt;&lt;author&gt;Amarenco, Pierre&lt;/author&gt;&lt;/authors&gt;&lt;/contributors&gt;&lt;titles&gt;&lt;title&gt;Transient Ischemic Attack&lt;/title&gt;&lt;secondary-title&gt;New England Journal of Medicine&lt;/secondary-title&gt;&lt;/titles&gt;&lt;periodical&gt;&lt;full-title&gt;New England Journal of Medicine&lt;/full-title&gt;&lt;/periodical&gt;&lt;pages&gt;1933-1941&lt;/pages&gt;&lt;volume&gt;382&lt;/volume&gt;&lt;number&gt;20&lt;/number&gt;&lt;dates&gt;&lt;year&gt;2020&lt;/year&gt;&lt;/dates&gt;&lt;accession-num&gt;32402163&lt;/accession-num&gt;&lt;urls&gt;&lt;related-urls&gt;&lt;url&gt;https://www.nejm.org/doi/full/10.1056/NEJMcp1908837&lt;/url&gt;&lt;/related-urls&gt;&lt;/urls&gt;&lt;electronic-resource-num&gt;10.1056/NEJMcp1908837&lt;/electronic-resource-num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31" w:tooltip="Amarenco, 2020 #2876" w:history="1">
        <w:r w:rsidR="00F8389B">
          <w:rPr>
            <w:noProof/>
          </w:rPr>
          <w:t>31</w:t>
        </w:r>
      </w:hyperlink>
      <w:r w:rsidR="007B71D9">
        <w:rPr>
          <w:noProof/>
        </w:rPr>
        <w:t>]</w:t>
      </w:r>
      <w:r w:rsidR="007B71D9">
        <w:fldChar w:fldCharType="end"/>
      </w:r>
      <w:r w:rsidR="00102852">
        <w:t xml:space="preserve"> s1933)</w:t>
      </w:r>
    </w:p>
    <w:p w14:paraId="591BECF4" w14:textId="5B34C6B7" w:rsidR="00A21C14" w:rsidRPr="00D66AC3" w:rsidRDefault="00A21C14" w:rsidP="002A1129">
      <w:pPr>
        <w:pStyle w:val="BodyText2"/>
      </w:pPr>
    </w:p>
    <w:p w14:paraId="757F9E80" w14:textId="77777777" w:rsidR="00A21687" w:rsidRDefault="00A21687" w:rsidP="00A21687">
      <w:pPr>
        <w:pStyle w:val="BodyText2"/>
      </w:pPr>
    </w:p>
    <w:p w14:paraId="46121CC3" w14:textId="77777777" w:rsidR="00102852" w:rsidRDefault="00102852" w:rsidP="00A21C14">
      <w:pPr>
        <w:pStyle w:val="Heading2"/>
      </w:pPr>
      <w:bookmarkStart w:id="434" w:name="_Toc49074151"/>
      <w:bookmarkStart w:id="435" w:name="_Toc49677722"/>
      <w:bookmarkStart w:id="436" w:name="_Toc49680503"/>
      <w:r>
        <w:t>2-Betydelse</w:t>
      </w:r>
      <w:bookmarkEnd w:id="435"/>
      <w:bookmarkEnd w:id="436"/>
    </w:p>
    <w:p w14:paraId="01E229A6" w14:textId="60160128" w:rsidR="00102852" w:rsidRPr="0085594F" w:rsidRDefault="00102852" w:rsidP="0085594F">
      <w:r w:rsidRPr="0085594F">
        <w:t>Vilken procent av patienter med stroke hade en TIA innan stroke?  Vilken procent av patienter med TIA får stroke inom 3 månader?  Vilken procent av stroke inom 3 månader kan man förebygga genom att diagnostisera, utreda och behandla TIA?</w:t>
      </w:r>
      <w:r w:rsidR="0085594F">
        <w:t xml:space="preserve"> (</w:t>
      </w:r>
      <w:hyperlink r:id="rId108" w:history="1">
        <w:r w:rsidR="0085594F" w:rsidRPr="00E4423C">
          <w:rPr>
            <w:rStyle w:val="Hyperlink"/>
          </w:rPr>
          <w:t>Amarenco 2020</w:t>
        </w:r>
      </w:hyperlink>
      <w:r w:rsidR="0085594F">
        <w:t xml:space="preserve"> </w:t>
      </w:r>
      <w:r w:rsidR="007B71D9">
        <w:fldChar w:fldCharType="begin"/>
      </w:r>
      <w:r w:rsidR="007B71D9">
        <w:instrText xml:space="preserve"> ADDIN EN.CITE &lt;EndNote&gt;&lt;Cite&gt;&lt;Author&gt;Amarenco&lt;/Author&gt;&lt;Year&gt;2020&lt;/Year&gt;&lt;RecNum&gt;2876&lt;/RecNum&gt;&lt;DisplayText&gt;[31]&lt;/DisplayText&gt;&lt;record&gt;&lt;rec-number&gt;2876&lt;/rec-number&gt;&lt;foreign-keys&gt;&lt;key app="EN" db-id="5rd9tv29z5xd0revrw5xdxzy5w5zpd9tvz55" timestamp="1590150041"&gt;2876&lt;/key&gt;&lt;/foreign-keys&gt;&lt;ref-type name="Journal Article"&gt;17&lt;/ref-type&gt;&lt;contributors&gt;&lt;authors&gt;&lt;author&gt;Amarenco, Pierre&lt;/author&gt;&lt;/authors&gt;&lt;/contributors&gt;&lt;titles&gt;&lt;title&gt;Transient Ischemic Attack&lt;/title&gt;&lt;secondary-title&gt;New England Journal of Medicine&lt;/secondary-title&gt;&lt;/titles&gt;&lt;periodical&gt;&lt;full-title&gt;New England Journal of Medicine&lt;/full-title&gt;&lt;/periodical&gt;&lt;pages&gt;1933-1941&lt;/pages&gt;&lt;volume&gt;382&lt;/volume&gt;&lt;number&gt;20&lt;/number&gt;&lt;dates&gt;&lt;year&gt;2020&lt;/year&gt;&lt;/dates&gt;&lt;accession-num&gt;32402163&lt;/accession-num&gt;&lt;urls&gt;&lt;related-urls&gt;&lt;url&gt;https://www.nejm.org/doi/full/10.1056/NEJMcp1908837&lt;/url&gt;&lt;/related-urls&gt;&lt;/urls&gt;&lt;electronic-resource-num&gt;10.1056/NEJMcp1908837&lt;/electronic-resource-num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31" w:tooltip="Amarenco, 2020 #2876" w:history="1">
        <w:r w:rsidR="00F8389B">
          <w:rPr>
            <w:noProof/>
          </w:rPr>
          <w:t>31</w:t>
        </w:r>
      </w:hyperlink>
      <w:r w:rsidR="007B71D9">
        <w:rPr>
          <w:noProof/>
        </w:rPr>
        <w:t>]</w:t>
      </w:r>
      <w:r w:rsidR="007B71D9">
        <w:fldChar w:fldCharType="end"/>
      </w:r>
      <w:r w:rsidR="0085594F">
        <w:t xml:space="preserve"> s1933)</w:t>
      </w:r>
    </w:p>
    <w:p w14:paraId="4BF390FB" w14:textId="5A0DDCC0" w:rsidR="00102852" w:rsidRDefault="00102852" w:rsidP="00102852"/>
    <w:p w14:paraId="0E0DD9B6" w14:textId="77777777" w:rsidR="00102852" w:rsidRPr="00DD6016" w:rsidRDefault="00102852" w:rsidP="00102852">
      <w:pPr>
        <w:rPr>
          <w:lang w:val="sv-SE"/>
        </w:rPr>
      </w:pPr>
    </w:p>
    <w:p w14:paraId="7CB46ECC" w14:textId="34846AE4" w:rsidR="00A21C14" w:rsidRPr="00DD6016" w:rsidRDefault="008839D1" w:rsidP="00A21C14">
      <w:pPr>
        <w:pStyle w:val="Heading2"/>
      </w:pPr>
      <w:bookmarkStart w:id="437" w:name="_Toc49677723"/>
      <w:bookmarkStart w:id="438" w:name="_Toc49680504"/>
      <w:r w:rsidRPr="00DD6016">
        <w:t>3</w:t>
      </w:r>
      <w:r w:rsidR="00A21C14" w:rsidRPr="00DD6016">
        <w:t>-Riskstratifiering</w:t>
      </w:r>
      <w:bookmarkEnd w:id="434"/>
      <w:bookmarkEnd w:id="437"/>
      <w:bookmarkEnd w:id="438"/>
    </w:p>
    <w:bookmarkEnd w:id="425"/>
    <w:bookmarkEnd w:id="426"/>
    <w:bookmarkEnd w:id="427"/>
    <w:p w14:paraId="7C3BA3B5" w14:textId="587346C7" w:rsidR="00661932" w:rsidRDefault="00805DB6" w:rsidP="00CB63F4">
      <w:r>
        <w:t>1-</w:t>
      </w:r>
      <w:r w:rsidR="00661932">
        <w:t>ABCD2 score har föreslagits för att identifiera patienter med TIA som har en hög risk att få stroke inom 7 dagar.  Scoren granskade i 8 akutmottagningar i Kanada. Vad har en ABCD2 score av &gt;5 för sensitivitet för stroke inom 7 dagar?  Vad har en ABCD2 &gt; 2 för specificitet för stroke inom 7 dagar?  Vad drar författarna för slutsats?  (</w:t>
      </w:r>
      <w:hyperlink r:id="rId109" w:history="1">
        <w:r w:rsidR="00661932" w:rsidRPr="00661932">
          <w:rPr>
            <w:rStyle w:val="Hyperlink"/>
          </w:rPr>
          <w:t>Perry 2011</w:t>
        </w:r>
      </w:hyperlink>
      <w:r w:rsidR="00661932">
        <w:t xml:space="preserve"> </w:t>
      </w:r>
      <w:r w:rsidR="007B71D9">
        <w:fldChar w:fldCharType="begin">
          <w:fldData xml:space="preserve">PEVuZE5vdGU+PENpdGU+PEF1dGhvcj5QZXJyeTwvQXV0aG9yPjxZZWFyPjIwMTE8L1llYXI+PFJl
Y051bT4yMDQyPC9SZWNOdW0+PERpc3BsYXlUZXh0PlszMl08L0Rpc3BsYXlUZXh0PjxyZWNvcmQ+
PHJlYy1udW1iZXI+MjA0MjwvcmVjLW51bWJlcj48Zm9yZWlnbi1rZXlzPjxrZXkgYXBwPSJFTiIg
ZGItaWQ9IjVyZDl0djI5ejV4ZDByZXZydzV4ZHh6eTV3NXpwZDl0dno1NSIgdGltZXN0YW1wPSIx
NTA2ODc5MTA3Ij4yMDQy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TeW1pbmd0b24sIEMuPC9hdXRob3I+PGF1dGhvcj5Xb3JzdGVyLCBBLjwvYXV0aG9yPjxh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QZXJyeTwvQXV0aG9yPjxZZWFyPjIwMTE8L1llYXI+PFJl
Y051bT4yMDQyPC9SZWNOdW0+PERpc3BsYXlUZXh0PlszMl08L0Rpc3BsYXlUZXh0PjxyZWNvcmQ+
PHJlYy1udW1iZXI+MjA0MjwvcmVjLW51bWJlcj48Zm9yZWlnbi1rZXlzPjxrZXkgYXBwPSJFTiIg
ZGItaWQ9IjVyZDl0djI5ejV4ZDByZXZydzV4ZHh6eTV3NXpwZDl0dno1NSIgdGltZXN0YW1wPSIx
NTA2ODc5MTA3Ij4yMDQy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TeW1pbmd0b24sIEMuPC9hdXRob3I+PGF1dGhvcj5Xb3JzdGVyLCBBLjwvYXV0aG9yPjxh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32" w:tooltip="Perry, 2011 #2042" w:history="1">
        <w:r w:rsidR="00F8389B">
          <w:rPr>
            <w:noProof/>
          </w:rPr>
          <w:t>32</w:t>
        </w:r>
      </w:hyperlink>
      <w:r w:rsidR="007B71D9">
        <w:rPr>
          <w:noProof/>
        </w:rPr>
        <w:t>]</w:t>
      </w:r>
      <w:r w:rsidR="007B71D9">
        <w:fldChar w:fldCharType="end"/>
      </w:r>
      <w:r w:rsidR="00661932">
        <w:t xml:space="preserve"> abstract)</w:t>
      </w:r>
    </w:p>
    <w:p w14:paraId="2B1847FD" w14:textId="77777777" w:rsidR="00661932" w:rsidRDefault="00661932" w:rsidP="00CB63F4"/>
    <w:p w14:paraId="17045982" w14:textId="77777777" w:rsidR="00661932" w:rsidRPr="00D66AC3" w:rsidRDefault="00661932" w:rsidP="00CB63F4">
      <w:pPr>
        <w:rPr>
          <w:lang w:val="sv-SE"/>
        </w:rPr>
      </w:pPr>
    </w:p>
    <w:p w14:paraId="1788D78D" w14:textId="266A2C6D" w:rsidR="00CB63F4" w:rsidRPr="00D66AC3" w:rsidRDefault="005D2FA0" w:rsidP="00CB63F4">
      <w:pPr>
        <w:rPr>
          <w:rFonts w:ascii="Times" w:eastAsiaTheme="majorEastAsia" w:hAnsi="Times" w:cstheme="majorBidi"/>
          <w:bCs/>
          <w:szCs w:val="32"/>
          <w:lang w:val="sv-SE"/>
        </w:rPr>
      </w:pPr>
      <w:r>
        <w:t>2-</w:t>
      </w:r>
      <w:r w:rsidR="00CB63F4">
        <w:t xml:space="preserve">Vilka kriterier ingår i </w:t>
      </w:r>
      <w:r w:rsidR="00315227">
        <w:t>the Canadian TIA score</w:t>
      </w:r>
      <w:r w:rsidR="00CB63F4">
        <w:t>? (</w:t>
      </w:r>
      <w:hyperlink r:id="rId110" w:history="1">
        <w:r w:rsidR="00CB63F4" w:rsidRPr="00B52BF7">
          <w:rPr>
            <w:rStyle w:val="Hyperlink"/>
            <w:rFonts w:ascii="Times" w:eastAsiaTheme="majorEastAsia" w:hAnsi="Times" w:cstheme="majorBidi"/>
            <w:bCs/>
            <w:szCs w:val="32"/>
          </w:rPr>
          <w:t>Perry 2014</w:t>
        </w:r>
      </w:hyperlink>
      <w:r w:rsidR="00CB63F4">
        <w:rPr>
          <w:rFonts w:ascii="Times" w:eastAsiaTheme="majorEastAsia" w:hAnsi="Times" w:cstheme="majorBidi"/>
          <w:bCs/>
          <w:szCs w:val="32"/>
        </w:rPr>
        <w:t xml:space="preserve"> </w:t>
      </w:r>
      <w:r w:rsidR="007B71D9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zM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7B71D9">
        <w:rPr>
          <w:rFonts w:ascii="Times" w:eastAsiaTheme="majorEastAsia" w:hAnsi="Times" w:cstheme="majorBidi"/>
          <w:bCs/>
          <w:szCs w:val="32"/>
        </w:rPr>
        <w:instrText xml:space="preserve"> ADDIN EN.CITE </w:instrText>
      </w:r>
      <w:r w:rsidR="007B71D9">
        <w:rPr>
          <w:rFonts w:ascii="Times" w:eastAsiaTheme="majorEastAsia" w:hAnsi="Times" w:cstheme="majorBidi"/>
          <w:bCs/>
          <w:szCs w:val="32"/>
        </w:rPr>
        <w:fldChar w:fldCharType="begin">
          <w:fldData xml:space="preserve">PEVuZE5vdGU+PENpdGU+PEF1dGhvcj5QZXJyeTwvQXV0aG9yPjxZZWFyPjIwMTQ8L1llYXI+PFJl
Y051bT4yMDQxPC9SZWNOdW0+PERpc3BsYXlUZXh0PlszM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7B71D9">
        <w:rPr>
          <w:rFonts w:ascii="Times" w:eastAsiaTheme="majorEastAsia" w:hAnsi="Times" w:cstheme="majorBidi"/>
          <w:bCs/>
          <w:szCs w:val="32"/>
        </w:rPr>
        <w:instrText xml:space="preserve"> ADDIN EN.CITE.DATA </w:instrText>
      </w:r>
      <w:r w:rsidR="007B71D9">
        <w:rPr>
          <w:rFonts w:ascii="Times" w:eastAsiaTheme="majorEastAsia" w:hAnsi="Times" w:cstheme="majorBidi"/>
          <w:bCs/>
          <w:szCs w:val="32"/>
        </w:rPr>
      </w:r>
      <w:r w:rsidR="007B71D9">
        <w:rPr>
          <w:rFonts w:ascii="Times" w:eastAsiaTheme="majorEastAsia" w:hAnsi="Times" w:cstheme="majorBidi"/>
          <w:bCs/>
          <w:szCs w:val="32"/>
        </w:rPr>
        <w:fldChar w:fldCharType="end"/>
      </w:r>
      <w:r w:rsidR="007B71D9">
        <w:rPr>
          <w:rFonts w:ascii="Times" w:eastAsiaTheme="majorEastAsia" w:hAnsi="Times" w:cstheme="majorBidi"/>
          <w:bCs/>
          <w:szCs w:val="32"/>
        </w:rPr>
        <w:fldChar w:fldCharType="separate"/>
      </w:r>
      <w:r w:rsidR="007B71D9">
        <w:rPr>
          <w:rFonts w:ascii="Times" w:eastAsiaTheme="majorEastAsia" w:hAnsi="Times" w:cstheme="majorBidi"/>
          <w:bCs/>
          <w:noProof/>
          <w:szCs w:val="32"/>
        </w:rPr>
        <w:t>[</w:t>
      </w:r>
      <w:hyperlink w:anchor="_ENREF_33" w:tooltip="Perry, 2014 #2041" w:history="1">
        <w:r w:rsidR="00F8389B">
          <w:rPr>
            <w:rFonts w:ascii="Times" w:eastAsiaTheme="majorEastAsia" w:hAnsi="Times" w:cstheme="majorBidi"/>
            <w:bCs/>
            <w:noProof/>
            <w:szCs w:val="32"/>
          </w:rPr>
          <w:t>33</w:t>
        </w:r>
      </w:hyperlink>
      <w:r w:rsidR="007B71D9">
        <w:rPr>
          <w:rFonts w:ascii="Times" w:eastAsiaTheme="majorEastAsia" w:hAnsi="Times" w:cstheme="majorBidi"/>
          <w:bCs/>
          <w:noProof/>
          <w:szCs w:val="32"/>
        </w:rPr>
        <w:t>]</w:t>
      </w:r>
      <w:r w:rsidR="007B71D9">
        <w:rPr>
          <w:rFonts w:ascii="Times" w:eastAsiaTheme="majorEastAsia" w:hAnsi="Times" w:cstheme="majorBidi"/>
          <w:bCs/>
          <w:szCs w:val="32"/>
        </w:rPr>
        <w:fldChar w:fldCharType="end"/>
      </w:r>
      <w:r w:rsidR="00FC51D1">
        <w:rPr>
          <w:rFonts w:ascii="Times" w:eastAsiaTheme="majorEastAsia" w:hAnsi="Times" w:cstheme="majorBidi"/>
          <w:bCs/>
          <w:szCs w:val="32"/>
        </w:rPr>
        <w:t xml:space="preserve"> </w:t>
      </w:r>
      <w:r w:rsidR="00121D94">
        <w:rPr>
          <w:rFonts w:ascii="Times" w:eastAsiaTheme="majorEastAsia" w:hAnsi="Times" w:cstheme="majorBidi"/>
          <w:bCs/>
          <w:szCs w:val="32"/>
        </w:rPr>
        <w:t>s98</w:t>
      </w:r>
      <w:r w:rsidR="00FC51D1">
        <w:rPr>
          <w:rFonts w:ascii="Times" w:eastAsiaTheme="majorEastAsia" w:hAnsi="Times" w:cstheme="majorBidi"/>
          <w:bCs/>
          <w:szCs w:val="32"/>
        </w:rPr>
        <w:t>)</w:t>
      </w:r>
      <w:r w:rsidR="00315227">
        <w:rPr>
          <w:rFonts w:ascii="Times" w:eastAsiaTheme="majorEastAsia" w:hAnsi="Times" w:cstheme="majorBidi"/>
          <w:bCs/>
          <w:szCs w:val="32"/>
        </w:rPr>
        <w:t xml:space="preserve">  Vad har en score av ≥ 6 för sensitivitet och specificitet för stroke inom 7 dagar?</w:t>
      </w:r>
      <w:r w:rsidR="00D20929">
        <w:rPr>
          <w:rFonts w:ascii="Times" w:eastAsiaTheme="majorEastAsia" w:hAnsi="Times" w:cstheme="majorBidi"/>
          <w:bCs/>
          <w:szCs w:val="32"/>
        </w:rPr>
        <w:t xml:space="preserve"> </w:t>
      </w:r>
      <w:r w:rsidR="00D20929" w:rsidRPr="00D66AC3">
        <w:rPr>
          <w:lang w:val="sv-SE"/>
        </w:rPr>
        <w:t>(</w:t>
      </w:r>
      <w:hyperlink r:id="rId111" w:history="1">
        <w:r w:rsidR="00D20929" w:rsidRPr="00D66AC3">
          <w:rPr>
            <w:rStyle w:val="Hyperlink"/>
            <w:rFonts w:ascii="Times" w:eastAsiaTheme="majorEastAsia" w:hAnsi="Times" w:cstheme="majorBidi"/>
            <w:bCs/>
            <w:szCs w:val="32"/>
            <w:lang w:val="sv-SE"/>
          </w:rPr>
          <w:t>Perry 2014</w:t>
        </w:r>
      </w:hyperlink>
      <w:r w:rsidR="00D20929" w:rsidRPr="00D66AC3">
        <w:rPr>
          <w:rFonts w:ascii="Times" w:eastAsiaTheme="majorEastAsia" w:hAnsi="Times" w:cstheme="majorBidi"/>
          <w:bCs/>
          <w:szCs w:val="32"/>
          <w:lang w:val="sv-SE"/>
        </w:rPr>
        <w:t xml:space="preserve"> </w:t>
      </w:r>
      <w:r w:rsidR="007B71D9">
        <w:rPr>
          <w:rFonts w:ascii="Times" w:eastAsiaTheme="majorEastAsia" w:hAnsi="Times" w:cstheme="majorBidi"/>
          <w:bCs/>
          <w:szCs w:val="32"/>
          <w:lang w:val="en-US"/>
        </w:rPr>
        <w:fldChar w:fldCharType="begin">
          <w:fldData xml:space="preserve">PEVuZE5vdGU+PENpdGU+PEF1dGhvcj5QZXJyeTwvQXV0aG9yPjxZZWFyPjIwMTQ8L1llYXI+PFJl
Y051bT4yMDQxPC9SZWNOdW0+PERpc3BsYXlUZXh0PlszM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7B71D9" w:rsidRPr="00D66AC3">
        <w:rPr>
          <w:rFonts w:ascii="Times" w:eastAsiaTheme="majorEastAsia" w:hAnsi="Times" w:cstheme="majorBidi"/>
          <w:bCs/>
          <w:szCs w:val="32"/>
          <w:lang w:val="sv-SE"/>
        </w:rPr>
        <w:instrText xml:space="preserve"> ADDIN EN.CITE </w:instrText>
      </w:r>
      <w:r w:rsidR="007B71D9">
        <w:rPr>
          <w:rFonts w:ascii="Times" w:eastAsiaTheme="majorEastAsia" w:hAnsi="Times" w:cstheme="majorBidi"/>
          <w:bCs/>
          <w:szCs w:val="32"/>
          <w:lang w:val="en-US"/>
        </w:rPr>
        <w:fldChar w:fldCharType="begin">
          <w:fldData xml:space="preserve">PEVuZE5vdGU+PENpdGU+PEF1dGhvcj5QZXJyeTwvQXV0aG9yPjxZZWFyPjIwMTQ8L1llYXI+PFJl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</w:fldData>
        </w:fldChar>
      </w:r>
      <w:r w:rsidR="007B71D9" w:rsidRPr="00D66AC3">
        <w:rPr>
          <w:rFonts w:ascii="Times" w:eastAsiaTheme="majorEastAsia" w:hAnsi="Times" w:cstheme="majorBidi"/>
          <w:bCs/>
          <w:szCs w:val="32"/>
          <w:lang w:val="sv-SE"/>
        </w:rPr>
        <w:instrText xml:space="preserve"> ADDIN EN.CITE.DATA </w:instrText>
      </w:r>
      <w:r w:rsidR="007B71D9">
        <w:rPr>
          <w:rFonts w:ascii="Times" w:eastAsiaTheme="majorEastAsia" w:hAnsi="Times" w:cstheme="majorBidi"/>
          <w:bCs/>
          <w:szCs w:val="32"/>
          <w:lang w:val="en-US"/>
        </w:rPr>
      </w:r>
      <w:r w:rsidR="007B71D9">
        <w:rPr>
          <w:rFonts w:ascii="Times" w:eastAsiaTheme="majorEastAsia" w:hAnsi="Times" w:cstheme="majorBidi"/>
          <w:bCs/>
          <w:szCs w:val="32"/>
          <w:lang w:val="en-US"/>
        </w:rPr>
        <w:fldChar w:fldCharType="end"/>
      </w:r>
      <w:r w:rsidR="007B71D9">
        <w:rPr>
          <w:rFonts w:ascii="Times" w:eastAsiaTheme="majorEastAsia" w:hAnsi="Times" w:cstheme="majorBidi"/>
          <w:bCs/>
          <w:szCs w:val="32"/>
          <w:lang w:val="en-US"/>
        </w:rPr>
        <w:fldChar w:fldCharType="separate"/>
      </w:r>
      <w:r w:rsidR="007B71D9" w:rsidRPr="00D66AC3">
        <w:rPr>
          <w:rFonts w:ascii="Times" w:eastAsiaTheme="majorEastAsia" w:hAnsi="Times" w:cstheme="majorBidi"/>
          <w:bCs/>
          <w:noProof/>
          <w:szCs w:val="32"/>
          <w:lang w:val="sv-SE"/>
        </w:rPr>
        <w:t>[</w:t>
      </w:r>
      <w:hyperlink w:anchor="_ENREF_33" w:tooltip="Perry, 2014 #2041" w:history="1">
        <w:r w:rsidR="00F8389B" w:rsidRPr="00D66AC3">
          <w:rPr>
            <w:rFonts w:ascii="Times" w:eastAsiaTheme="majorEastAsia" w:hAnsi="Times" w:cstheme="majorBidi"/>
            <w:bCs/>
            <w:noProof/>
            <w:szCs w:val="32"/>
            <w:lang w:val="sv-SE"/>
          </w:rPr>
          <w:t>33</w:t>
        </w:r>
      </w:hyperlink>
      <w:r w:rsidR="007B71D9" w:rsidRPr="00D66AC3">
        <w:rPr>
          <w:rFonts w:ascii="Times" w:eastAsiaTheme="majorEastAsia" w:hAnsi="Times" w:cstheme="majorBidi"/>
          <w:bCs/>
          <w:noProof/>
          <w:szCs w:val="32"/>
          <w:lang w:val="sv-SE"/>
        </w:rPr>
        <w:t>]</w:t>
      </w:r>
      <w:r w:rsidR="007B71D9">
        <w:rPr>
          <w:rFonts w:ascii="Times" w:eastAsiaTheme="majorEastAsia" w:hAnsi="Times" w:cstheme="majorBidi"/>
          <w:bCs/>
          <w:szCs w:val="32"/>
          <w:lang w:val="en-US"/>
        </w:rPr>
        <w:fldChar w:fldCharType="end"/>
      </w:r>
      <w:r w:rsidR="00D20929" w:rsidRPr="00D66AC3">
        <w:rPr>
          <w:rFonts w:ascii="Times" w:eastAsiaTheme="majorEastAsia" w:hAnsi="Times" w:cstheme="majorBidi"/>
          <w:bCs/>
          <w:szCs w:val="32"/>
          <w:lang w:val="sv-SE"/>
        </w:rPr>
        <w:t xml:space="preserve"> Table 5 s99)  </w:t>
      </w:r>
    </w:p>
    <w:p w14:paraId="23FFF034" w14:textId="77777777" w:rsidR="00E270EA" w:rsidRPr="00D66AC3" w:rsidRDefault="00E270EA" w:rsidP="00CB63F4">
      <w:pPr>
        <w:rPr>
          <w:rFonts w:ascii="Times" w:eastAsiaTheme="majorEastAsia" w:hAnsi="Times" w:cstheme="majorBidi"/>
          <w:bCs/>
          <w:szCs w:val="32"/>
          <w:lang w:val="sv-SE"/>
        </w:rPr>
      </w:pPr>
    </w:p>
    <w:p w14:paraId="344AA4D5" w14:textId="57055946" w:rsidR="00AC58C5" w:rsidRPr="00AC58C5" w:rsidRDefault="00AC58C5" w:rsidP="00AC58C5">
      <w:pPr>
        <w:pStyle w:val="BodyText"/>
      </w:pPr>
    </w:p>
    <w:p w14:paraId="37107ED0" w14:textId="09D2A262" w:rsidR="00E066A1" w:rsidRDefault="008839D1" w:rsidP="00E066A1">
      <w:pPr>
        <w:pStyle w:val="Heading2"/>
      </w:pPr>
      <w:bookmarkStart w:id="439" w:name="_Toc49074152"/>
      <w:bookmarkStart w:id="440" w:name="_Toc49677724"/>
      <w:bookmarkStart w:id="441" w:name="_Toc49680505"/>
      <w:r>
        <w:t>4</w:t>
      </w:r>
      <w:r w:rsidR="00E066A1">
        <w:t>-Antitrombocytbehandling</w:t>
      </w:r>
      <w:bookmarkEnd w:id="439"/>
      <w:bookmarkEnd w:id="440"/>
      <w:bookmarkEnd w:id="441"/>
    </w:p>
    <w:p w14:paraId="0A000BD3" w14:textId="0E83CD91" w:rsidR="004A5BAB" w:rsidRDefault="00B5698E">
      <w:r>
        <w:t>V</w:t>
      </w:r>
      <w:r w:rsidR="00FE0A6C">
        <w:t>ad rekommenderas gällande antitrombocytbehandling</w:t>
      </w:r>
      <w:r>
        <w:t xml:space="preserve"> vid </w:t>
      </w:r>
      <w:r w:rsidR="008839D1">
        <w:t>TIA? (</w:t>
      </w:r>
      <w:hyperlink r:id="rId112" w:history="1">
        <w:r w:rsidR="008839D1" w:rsidRPr="00E4423C">
          <w:rPr>
            <w:rStyle w:val="Hyperlink"/>
          </w:rPr>
          <w:t>Amarenco 2020</w:t>
        </w:r>
      </w:hyperlink>
      <w:r w:rsidR="008839D1">
        <w:t xml:space="preserve"> </w:t>
      </w:r>
      <w:r w:rsidR="007B71D9">
        <w:fldChar w:fldCharType="begin"/>
      </w:r>
      <w:r w:rsidR="007B71D9">
        <w:instrText xml:space="preserve"> ADDIN EN.CITE &lt;EndNote&gt;&lt;Cite&gt;&lt;Author&gt;Amarenco&lt;/Author&gt;&lt;Year&gt;2020&lt;/Year&gt;&lt;RecNum&gt;2876&lt;/RecNum&gt;&lt;DisplayText&gt;[31]&lt;/DisplayText&gt;&lt;record&gt;&lt;rec-number&gt;2876&lt;/rec-number&gt;&lt;foreign-keys&gt;&lt;key app="EN" db-id="5rd9tv29z5xd0revrw5xdxzy5w5zpd9tvz55" timestamp="1590150041"&gt;2876&lt;/key&gt;&lt;/foreign-keys&gt;&lt;ref-type name="Journal Article"&gt;17&lt;/ref-type&gt;&lt;contributors&gt;&lt;authors&gt;&lt;author&gt;Amarenco, Pierre&lt;/author&gt;&lt;/authors&gt;&lt;/contributors&gt;&lt;titles&gt;&lt;title&gt;Transient Ischemic Attack&lt;/title&gt;&lt;secondary-title&gt;New England Journal of Medicine&lt;/secondary-title&gt;&lt;/titles&gt;&lt;periodical&gt;&lt;full-title&gt;New England Journal of Medicine&lt;/full-title&gt;&lt;/periodical&gt;&lt;pages&gt;1933-1941&lt;/pages&gt;&lt;volume&gt;382&lt;/volume&gt;&lt;number&gt;20&lt;/number&gt;&lt;dates&gt;&lt;year&gt;2020&lt;/year&gt;&lt;/dates&gt;&lt;accession-num&gt;32402163&lt;/accession-num&gt;&lt;urls&gt;&lt;related-urls&gt;&lt;url&gt;https://www.nejm.org/doi/full/10.1056/NEJMcp1908837&lt;/url&gt;&lt;/related-urls&gt;&lt;/urls&gt;&lt;electronic-resource-num&gt;10.1056/NEJMcp1908837&lt;/electronic-resource-num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31" w:tooltip="Amarenco, 2020 #2876" w:history="1">
        <w:r w:rsidR="00F8389B">
          <w:rPr>
            <w:noProof/>
          </w:rPr>
          <w:t>31</w:t>
        </w:r>
      </w:hyperlink>
      <w:r w:rsidR="007B71D9">
        <w:rPr>
          <w:noProof/>
        </w:rPr>
        <w:t>]</w:t>
      </w:r>
      <w:r w:rsidR="007B71D9">
        <w:fldChar w:fldCharType="end"/>
      </w:r>
      <w:r w:rsidR="008839D1">
        <w:t xml:space="preserve"> s1938)</w:t>
      </w:r>
    </w:p>
    <w:p w14:paraId="3B9F18A9" w14:textId="6181E83B" w:rsidR="008839D1" w:rsidRDefault="008839D1"/>
    <w:p w14:paraId="187C2684" w14:textId="77777777" w:rsidR="0038730C" w:rsidRDefault="0038730C"/>
    <w:p w14:paraId="6DDE5C62" w14:textId="6A654A7E" w:rsidR="0038730C" w:rsidRDefault="0038730C" w:rsidP="0038730C">
      <w:pPr>
        <w:pStyle w:val="Heading2"/>
      </w:pPr>
      <w:bookmarkStart w:id="442" w:name="_Toc49677725"/>
      <w:bookmarkStart w:id="443" w:name="_Toc49680506"/>
      <w:r>
        <w:t>5-Antikoagulantbehandling</w:t>
      </w:r>
      <w:bookmarkEnd w:id="442"/>
      <w:bookmarkEnd w:id="443"/>
    </w:p>
    <w:p w14:paraId="355F41A3" w14:textId="0BA4899C" w:rsidR="0038730C" w:rsidRDefault="0038730C" w:rsidP="0038730C">
      <w:r>
        <w:t>Om patienten med TIA har förmaksflimmer, när bör antikoagulantbehandling initieras? (</w:t>
      </w:r>
      <w:hyperlink r:id="rId113" w:history="1">
        <w:r w:rsidRPr="00E4423C">
          <w:rPr>
            <w:rStyle w:val="Hyperlink"/>
          </w:rPr>
          <w:t>Amarenco 2020</w:t>
        </w:r>
      </w:hyperlink>
      <w:r>
        <w:t xml:space="preserve"> </w:t>
      </w:r>
      <w:r w:rsidR="007B71D9">
        <w:fldChar w:fldCharType="begin"/>
      </w:r>
      <w:r w:rsidR="007B71D9">
        <w:instrText xml:space="preserve"> ADDIN EN.CITE &lt;EndNote&gt;&lt;Cite&gt;&lt;Author&gt;Amarenco&lt;/Author&gt;&lt;Year&gt;2020&lt;/Year&gt;&lt;RecNum&gt;2876&lt;/RecNum&gt;&lt;DisplayText&gt;[31]&lt;/DisplayText&gt;&lt;record&gt;&lt;rec-number&gt;2876&lt;/rec-number&gt;&lt;foreign-keys&gt;&lt;key app="EN" db-id="5rd9tv29z5xd0revrw5xdxzy5w5zpd9tvz55" timestamp="1590150041"&gt;2876&lt;/key&gt;&lt;/foreign-keys&gt;&lt;ref-type name="Journal Article"&gt;17&lt;/ref-type&gt;&lt;contributors&gt;&lt;authors&gt;&lt;author&gt;Amarenco, Pierre&lt;/author&gt;&lt;/authors&gt;&lt;/contributors&gt;&lt;titles&gt;&lt;title&gt;Transient Ischemic Attack&lt;/title&gt;&lt;secondary-title&gt;New England Journal of Medicine&lt;/secondary-title&gt;&lt;/titles&gt;&lt;periodical&gt;&lt;full-title&gt;New England Journal of Medicine&lt;/full-title&gt;&lt;/periodical&gt;&lt;pages&gt;1933-1941&lt;/pages&gt;&lt;volume&gt;382&lt;/volume&gt;&lt;number&gt;20&lt;/number&gt;&lt;dates&gt;&lt;year&gt;2020&lt;/year&gt;&lt;/dates&gt;&lt;accession-num&gt;32402163&lt;/accession-num&gt;&lt;urls&gt;&lt;related-urls&gt;&lt;url&gt;https://www.nejm.org/doi/full/10.1056/NEJMcp1908837&lt;/url&gt;&lt;/related-urls&gt;&lt;/urls&gt;&lt;electronic-resource-num&gt;10.1056/NEJMcp1908837&lt;/electronic-resource-num&gt;&lt;/record&gt;&lt;/Cite&gt;&lt;/EndNote&gt;</w:instrText>
      </w:r>
      <w:r w:rsidR="007B71D9">
        <w:fldChar w:fldCharType="separate"/>
      </w:r>
      <w:r w:rsidR="007B71D9">
        <w:rPr>
          <w:noProof/>
        </w:rPr>
        <w:t>[</w:t>
      </w:r>
      <w:hyperlink w:anchor="_ENREF_31" w:tooltip="Amarenco, 2020 #2876" w:history="1">
        <w:r w:rsidR="00F8389B">
          <w:rPr>
            <w:noProof/>
          </w:rPr>
          <w:t>31</w:t>
        </w:r>
      </w:hyperlink>
      <w:r w:rsidR="007B71D9">
        <w:rPr>
          <w:noProof/>
        </w:rPr>
        <w:t>]</w:t>
      </w:r>
      <w:r w:rsidR="007B71D9">
        <w:fldChar w:fldCharType="end"/>
      </w:r>
      <w:r>
        <w:t xml:space="preserve"> s1938)</w:t>
      </w:r>
    </w:p>
    <w:p w14:paraId="53FAA624" w14:textId="77777777" w:rsidR="0038730C" w:rsidRDefault="0038730C"/>
    <w:p w14:paraId="60AB0ED7" w14:textId="53A12F99" w:rsidR="00793AE1" w:rsidRDefault="00793AE1" w:rsidP="0038730C">
      <w:pPr>
        <w:pStyle w:val="BodyText2"/>
        <w:rPr>
          <w:rFonts w:ascii="Times" w:eastAsiaTheme="majorEastAsia" w:hAnsi="Times" w:cstheme="majorBidi"/>
          <w:bCs/>
          <w:szCs w:val="32"/>
        </w:rPr>
      </w:pPr>
      <w:r>
        <w:br w:type="page"/>
      </w:r>
    </w:p>
    <w:p w14:paraId="4D333D00" w14:textId="082855B9" w:rsidR="002B2B05" w:rsidRDefault="007774D6" w:rsidP="00793AE1">
      <w:pPr>
        <w:pStyle w:val="Heading1"/>
      </w:pPr>
      <w:bookmarkStart w:id="444" w:name="_Toc316651603"/>
      <w:bookmarkStart w:id="445" w:name="_Toc317260873"/>
      <w:bookmarkStart w:id="446" w:name="_Toc317262104"/>
      <w:bookmarkStart w:id="447" w:name="_Toc317354359"/>
      <w:bookmarkStart w:id="448" w:name="_Toc368680656"/>
      <w:bookmarkStart w:id="449" w:name="_Toc368680709"/>
      <w:bookmarkStart w:id="450" w:name="_Toc368680918"/>
      <w:bookmarkStart w:id="451" w:name="_Toc49074157"/>
      <w:bookmarkStart w:id="452" w:name="_Toc49677730"/>
      <w:bookmarkStart w:id="453" w:name="_Toc49680507"/>
      <w:r>
        <w:lastRenderedPageBreak/>
        <w:t>I</w:t>
      </w:r>
      <w:r w:rsidR="006C4079">
        <w:t xml:space="preserve">X:  </w:t>
      </w:r>
      <w:r w:rsidR="0030697C">
        <w:t xml:space="preserve">ÖGONTRAUMA OCH </w:t>
      </w:r>
      <w:r w:rsidR="002B2B05">
        <w:t>URAKUTA TILLSTÅND</w:t>
      </w:r>
      <w:bookmarkEnd w:id="452"/>
      <w:bookmarkEnd w:id="453"/>
    </w:p>
    <w:p w14:paraId="4DCFE711" w14:textId="77777777" w:rsidR="002B2B05" w:rsidRDefault="002B2B05" w:rsidP="00793AE1">
      <w:pPr>
        <w:pStyle w:val="Heading1"/>
      </w:pPr>
    </w:p>
    <w:p w14:paraId="2CD64184" w14:textId="77777777" w:rsidR="00080C8C" w:rsidRDefault="00DF75A7" w:rsidP="00DF75A7">
      <w:pPr>
        <w:pStyle w:val="Heading2"/>
      </w:pPr>
      <w:bookmarkStart w:id="454" w:name="_Toc49677731"/>
      <w:bookmarkStart w:id="455" w:name="_Toc49680508"/>
      <w:r>
        <w:t>1-</w:t>
      </w:r>
      <w:r w:rsidR="00080C8C">
        <w:t>Ögontrauma</w:t>
      </w:r>
      <w:bookmarkEnd w:id="454"/>
      <w:bookmarkEnd w:id="455"/>
    </w:p>
    <w:p w14:paraId="1497F50F" w14:textId="19930D8C" w:rsidR="0083739F" w:rsidRPr="00343F22" w:rsidRDefault="0083739F" w:rsidP="0083739F">
      <w:pPr>
        <w:rPr>
          <w:lang w:val="en-US"/>
        </w:rPr>
      </w:pPr>
      <w:r w:rsidRPr="0083739F">
        <w:t xml:space="preserve">1-Vilka är nyckeltillstånd att upptäcka?  </w:t>
      </w:r>
      <w:r w:rsidRPr="006E7D7F">
        <w:rPr>
          <w:lang w:val="en-US"/>
        </w:rPr>
        <w:t>(</w:t>
      </w:r>
      <w:hyperlink r:id="rId114" w:history="1">
        <w:r w:rsidRPr="006E7D7F">
          <w:rPr>
            <w:rStyle w:val="Hyperlink"/>
            <w:lang w:val="en-US"/>
          </w:rPr>
          <w:t>Emergency Medicine Cases Ep 107 Blunt Ocular Trauma</w:t>
        </w:r>
      </w:hyperlink>
      <w:r>
        <w:t xml:space="preserve"> </w:t>
      </w:r>
      <w:r w:rsidRPr="0083739F">
        <w:t>Important diagnoses to consider in blunt ocular trauma</w:t>
      </w:r>
      <w:r w:rsidRPr="00343F22">
        <w:rPr>
          <w:lang w:val="en-US"/>
        </w:rPr>
        <w:t>)</w:t>
      </w:r>
    </w:p>
    <w:p w14:paraId="03D46451" w14:textId="24A0F56D" w:rsidR="0083739F" w:rsidRPr="0083739F" w:rsidRDefault="0083739F" w:rsidP="00BF4511"/>
    <w:p w14:paraId="0BC6D1AB" w14:textId="77777777" w:rsidR="0083739F" w:rsidRPr="00343F22" w:rsidRDefault="0083739F" w:rsidP="00BF4511"/>
    <w:p w14:paraId="3AC3BEDF" w14:textId="7D25227E" w:rsidR="00CA5E34" w:rsidRDefault="0083739F" w:rsidP="00CA5E34">
      <w:r w:rsidRPr="00CA5E34">
        <w:t>2-</w:t>
      </w:r>
      <w:r w:rsidR="00CA5E34" w:rsidRPr="00CA5E34">
        <w:t>Vad rekommenderas av EM Cases gällande ögonstatus vid trubbing ögontrauma?</w:t>
      </w:r>
      <w:r w:rsidR="00CA5E34">
        <w:rPr>
          <w:lang w:val="sv-SE"/>
        </w:rPr>
        <w:t xml:space="preserve"> </w:t>
      </w:r>
      <w:r w:rsidR="00CA5E34" w:rsidRPr="00CA5E34">
        <w:t>(</w:t>
      </w:r>
      <w:hyperlink r:id="rId115" w:history="1">
        <w:r w:rsidR="00CA5E34" w:rsidRPr="00CA5E34">
          <w:rPr>
            <w:rStyle w:val="Hyperlink"/>
          </w:rPr>
          <w:t>Emergency Medicine Cases Ep 107 Blunt Ocular Trauma</w:t>
        </w:r>
      </w:hyperlink>
      <w:r w:rsidR="00CA5E34">
        <w:t xml:space="preserve"> </w:t>
      </w:r>
      <w:r w:rsidR="00CA5E34" w:rsidRPr="00CA5E34">
        <w:t>Physical exam checklist for blunt ocular trauma)</w:t>
      </w:r>
    </w:p>
    <w:p w14:paraId="652939A5" w14:textId="119F38DB" w:rsidR="00CA5E34" w:rsidRDefault="00CA5E34" w:rsidP="00BF4511"/>
    <w:p w14:paraId="70BF5F2F" w14:textId="77777777" w:rsidR="00CA5E34" w:rsidRPr="00CA5E34" w:rsidRDefault="00CA5E34" w:rsidP="00BF4511"/>
    <w:p w14:paraId="4666DD6D" w14:textId="77777777" w:rsidR="00072321" w:rsidRPr="0096452C" w:rsidRDefault="00072321" w:rsidP="00072321">
      <w:pPr>
        <w:rPr>
          <w:lang w:val="en-US" w:eastAsia="sv-SE"/>
        </w:rPr>
      </w:pPr>
      <w:r>
        <w:rPr>
          <w:lang w:val="sv-SE" w:eastAsia="sv-SE"/>
        </w:rPr>
        <w:t>3</w:t>
      </w:r>
      <w:r w:rsidRPr="0041440B">
        <w:rPr>
          <w:lang w:val="sv-SE" w:eastAsia="sv-SE"/>
        </w:rPr>
        <w:t xml:space="preserve">-Hur undersöker man om </w:t>
      </w:r>
      <w:r>
        <w:rPr>
          <w:lang w:val="sv-SE" w:eastAsia="sv-SE"/>
        </w:rPr>
        <w:t xml:space="preserve">det föreligger en ”relative afferent pupillary defect” (RAPD), och vad innebär det om RAPD föreligger? </w:t>
      </w:r>
      <w:r w:rsidRPr="006E7D7F">
        <w:rPr>
          <w:lang w:val="en-US"/>
        </w:rPr>
        <w:t>(</w:t>
      </w:r>
      <w:hyperlink r:id="rId116" w:history="1">
        <w:r w:rsidRPr="006E7D7F">
          <w:rPr>
            <w:rStyle w:val="Hyperlink"/>
            <w:lang w:val="en-US"/>
          </w:rPr>
          <w:t>Emergency Medicine Cases Ep 107 Blunt Ocular Trauma</w:t>
        </w:r>
      </w:hyperlink>
      <w:r>
        <w:t xml:space="preserve"> </w:t>
      </w:r>
      <w:r w:rsidRPr="0096452C">
        <w:rPr>
          <w:lang w:val="en-US"/>
        </w:rPr>
        <w:t>Physical exa</w:t>
      </w:r>
      <w:r>
        <w:rPr>
          <w:lang w:val="en-US"/>
        </w:rPr>
        <w:t>m checklist for blunt ocular trauma/Pupils and RAPD)</w:t>
      </w:r>
    </w:p>
    <w:p w14:paraId="73497510" w14:textId="77777777" w:rsidR="00072321" w:rsidRPr="0096452C" w:rsidRDefault="00072321" w:rsidP="00072321">
      <w:pPr>
        <w:rPr>
          <w:lang w:val="en-US" w:eastAsia="sv-SE"/>
        </w:rPr>
      </w:pPr>
    </w:p>
    <w:p w14:paraId="2609E41E" w14:textId="77777777" w:rsidR="00072321" w:rsidRPr="0096452C" w:rsidRDefault="00072321" w:rsidP="00072321">
      <w:pPr>
        <w:rPr>
          <w:lang w:val="en-US" w:eastAsia="sv-SE"/>
        </w:rPr>
      </w:pPr>
    </w:p>
    <w:p w14:paraId="38968864" w14:textId="45B0391B" w:rsidR="00BF4511" w:rsidRPr="00BF4511" w:rsidRDefault="00072321" w:rsidP="00BF4511">
      <w:pPr>
        <w:rPr>
          <w:lang w:val="en-US"/>
        </w:rPr>
      </w:pPr>
      <w:r>
        <w:rPr>
          <w:lang w:val="sv-SE"/>
        </w:rPr>
        <w:t>4</w:t>
      </w:r>
      <w:r w:rsidR="00C236A9">
        <w:rPr>
          <w:lang w:val="sv-SE"/>
        </w:rPr>
        <w:t>-</w:t>
      </w:r>
      <w:r w:rsidR="00080C8C" w:rsidRPr="00BF4511">
        <w:t>Hur undersöks ögat med ultraljud, och vad letar man efter?</w:t>
      </w:r>
      <w:r w:rsidR="00BF4511">
        <w:t xml:space="preserve"> </w:t>
      </w:r>
      <w:r w:rsidR="00BF4511" w:rsidRPr="006E7D7F">
        <w:rPr>
          <w:lang w:val="en-US"/>
        </w:rPr>
        <w:t>(</w:t>
      </w:r>
      <w:hyperlink r:id="rId117" w:history="1">
        <w:r w:rsidR="00BF4511" w:rsidRPr="006E7D7F">
          <w:rPr>
            <w:rStyle w:val="Hyperlink"/>
            <w:lang w:val="en-US"/>
          </w:rPr>
          <w:t>Emergency Medicine Cases Ep 107 Blunt Ocular Trauma</w:t>
        </w:r>
      </w:hyperlink>
      <w:r w:rsidR="00BF4511">
        <w:t xml:space="preserve"> </w:t>
      </w:r>
      <w:r w:rsidR="00BF4511" w:rsidRPr="00BF4511">
        <w:t>POCUS tips for globe assessment in blunt ocular trauma</w:t>
      </w:r>
      <w:r w:rsidR="000A61BB">
        <w:rPr>
          <w:lang w:val="en-US"/>
        </w:rPr>
        <w:t xml:space="preserve">; </w:t>
      </w:r>
      <w:hyperlink r:id="rId118" w:history="1">
        <w:r w:rsidR="000A61BB" w:rsidRPr="000A61BB">
          <w:rPr>
            <w:rStyle w:val="Hyperlink"/>
            <w:lang w:val="en-US"/>
          </w:rPr>
          <w:t>LITFL Ocular Ultrasound Challenge</w:t>
        </w:r>
      </w:hyperlink>
      <w:r w:rsidR="000A61BB">
        <w:rPr>
          <w:lang w:val="en-US"/>
        </w:rPr>
        <w:t xml:space="preserve"> Q2</w:t>
      </w:r>
      <w:r w:rsidR="00731C05">
        <w:rPr>
          <w:lang w:val="en-US"/>
        </w:rPr>
        <w:t xml:space="preserve">; </w:t>
      </w:r>
      <w:hyperlink r:id="rId119" w:history="1">
        <w:r w:rsidR="00731C05" w:rsidRPr="00731C05">
          <w:rPr>
            <w:rStyle w:val="Hyperlink"/>
            <w:lang w:val="en-US"/>
          </w:rPr>
          <w:t>Ocular Ultrasound:  EM in 5</w:t>
        </w:r>
      </w:hyperlink>
      <w:r w:rsidR="00731C05">
        <w:rPr>
          <w:lang w:val="en-US"/>
        </w:rPr>
        <w:t>)</w:t>
      </w:r>
    </w:p>
    <w:p w14:paraId="694E680D" w14:textId="7FFA9D1A" w:rsidR="00080C8C" w:rsidRPr="00BF4511" w:rsidRDefault="00080C8C" w:rsidP="00080C8C">
      <w:pPr>
        <w:rPr>
          <w:lang w:val="en-US"/>
        </w:rPr>
      </w:pPr>
    </w:p>
    <w:p w14:paraId="39DCBCF4" w14:textId="48ABC1B1" w:rsidR="00080C8C" w:rsidRDefault="00080C8C" w:rsidP="00DF75A7">
      <w:pPr>
        <w:pStyle w:val="Heading2"/>
        <w:rPr>
          <w:lang w:val="en-US"/>
        </w:rPr>
      </w:pPr>
    </w:p>
    <w:p w14:paraId="00327AE5" w14:textId="4B903A47" w:rsidR="0083739F" w:rsidRPr="00D66AC3" w:rsidRDefault="00072321" w:rsidP="0083739F">
      <w:pPr>
        <w:rPr>
          <w:lang w:val="sv-SE" w:eastAsia="sv-SE"/>
        </w:rPr>
      </w:pPr>
      <w:r>
        <w:rPr>
          <w:lang w:val="sv-SE" w:eastAsia="sv-SE"/>
        </w:rPr>
        <w:t>5</w:t>
      </w:r>
      <w:r w:rsidR="0083739F" w:rsidRPr="00293224">
        <w:rPr>
          <w:lang w:val="sv-SE" w:eastAsia="sv-SE"/>
        </w:rPr>
        <w:t>-</w:t>
      </w:r>
      <w:r w:rsidR="00B16511">
        <w:rPr>
          <w:lang w:val="sv-SE" w:eastAsia="sv-SE"/>
        </w:rPr>
        <w:t>Hur</w:t>
      </w:r>
      <w:r w:rsidR="00293224" w:rsidRPr="00293224">
        <w:rPr>
          <w:lang w:val="sv-SE" w:eastAsia="sv-SE"/>
        </w:rPr>
        <w:t xml:space="preserve"> undersök</w:t>
      </w:r>
      <w:r w:rsidR="00B16511">
        <w:rPr>
          <w:lang w:val="sv-SE" w:eastAsia="sv-SE"/>
        </w:rPr>
        <w:t>er man</w:t>
      </w:r>
      <w:r w:rsidR="00293224" w:rsidRPr="00293224">
        <w:rPr>
          <w:lang w:val="sv-SE" w:eastAsia="sv-SE"/>
        </w:rPr>
        <w:t xml:space="preserve"> pupillreaktion</w:t>
      </w:r>
      <w:r w:rsidR="00293224">
        <w:rPr>
          <w:lang w:val="sv-SE" w:eastAsia="sv-SE"/>
        </w:rPr>
        <w:t xml:space="preserve"> genom ögonlocket</w:t>
      </w:r>
      <w:r w:rsidR="00293224" w:rsidRPr="00293224">
        <w:rPr>
          <w:lang w:val="sv-SE" w:eastAsia="sv-SE"/>
        </w:rPr>
        <w:t xml:space="preserve"> med </w:t>
      </w:r>
      <w:r w:rsidR="00293224">
        <w:rPr>
          <w:lang w:val="sv-SE" w:eastAsia="sv-SE"/>
        </w:rPr>
        <w:t xml:space="preserve">hjälp av </w:t>
      </w:r>
      <w:r w:rsidR="00293224" w:rsidRPr="00293224">
        <w:rPr>
          <w:lang w:val="sv-SE" w:eastAsia="sv-SE"/>
        </w:rPr>
        <w:t>ultraljud</w:t>
      </w:r>
      <w:r w:rsidR="00293224">
        <w:rPr>
          <w:lang w:val="sv-SE" w:eastAsia="sv-SE"/>
        </w:rPr>
        <w:t>?</w:t>
      </w:r>
      <w:r w:rsidR="00B16511">
        <w:rPr>
          <w:lang w:val="sv-SE" w:eastAsia="sv-SE"/>
        </w:rPr>
        <w:t xml:space="preserve"> </w:t>
      </w:r>
      <w:r w:rsidR="00B16511" w:rsidRPr="00D66AC3">
        <w:rPr>
          <w:lang w:val="sv-SE" w:eastAsia="sv-SE"/>
        </w:rPr>
        <w:t>(</w:t>
      </w:r>
      <w:hyperlink r:id="rId120" w:history="1">
        <w:r w:rsidR="00B16511" w:rsidRPr="00D66AC3">
          <w:rPr>
            <w:rStyle w:val="Hyperlink"/>
            <w:lang w:val="sv-SE" w:eastAsia="sv-SE"/>
          </w:rPr>
          <w:t>Core ultrasound:  consensual light reflex</w:t>
        </w:r>
      </w:hyperlink>
      <w:r w:rsidR="00B16511" w:rsidRPr="00D66AC3">
        <w:rPr>
          <w:lang w:val="sv-SE" w:eastAsia="sv-SE"/>
        </w:rPr>
        <w:t>)</w:t>
      </w:r>
    </w:p>
    <w:p w14:paraId="371007FE" w14:textId="77777777" w:rsidR="007F7463" w:rsidRPr="00D66AC3" w:rsidRDefault="007F7463" w:rsidP="0083739F">
      <w:pPr>
        <w:rPr>
          <w:lang w:val="sv-SE" w:eastAsia="sv-SE"/>
        </w:rPr>
      </w:pPr>
    </w:p>
    <w:p w14:paraId="2186D006" w14:textId="0BC6F72F" w:rsidR="007F7463" w:rsidRPr="00D66AC3" w:rsidRDefault="007F7463" w:rsidP="0083739F">
      <w:pPr>
        <w:rPr>
          <w:lang w:val="sv-SE" w:eastAsia="sv-SE"/>
        </w:rPr>
      </w:pPr>
    </w:p>
    <w:p w14:paraId="5A1826CC" w14:textId="77777777" w:rsidR="00003216" w:rsidRPr="00D66AC3" w:rsidRDefault="00003216">
      <w:pPr>
        <w:rPr>
          <w:rFonts w:eastAsiaTheme="majorEastAsia" w:cstheme="majorBidi"/>
          <w:b/>
          <w:bCs/>
          <w:szCs w:val="26"/>
          <w:lang w:val="sv-SE" w:eastAsia="sv-SE"/>
        </w:rPr>
      </w:pPr>
      <w:r w:rsidRPr="00D66AC3">
        <w:rPr>
          <w:lang w:val="sv-SE"/>
        </w:rPr>
        <w:br w:type="page"/>
      </w:r>
    </w:p>
    <w:p w14:paraId="7A0673A7" w14:textId="3FB9E878" w:rsidR="002B2B05" w:rsidRPr="00D66AC3" w:rsidRDefault="00080C8C" w:rsidP="00DF75A7">
      <w:pPr>
        <w:pStyle w:val="Heading2"/>
      </w:pPr>
      <w:bookmarkStart w:id="456" w:name="_Toc49677732"/>
      <w:bookmarkStart w:id="457" w:name="_Toc49680509"/>
      <w:r w:rsidRPr="00D66AC3">
        <w:lastRenderedPageBreak/>
        <w:t>2-</w:t>
      </w:r>
      <w:r w:rsidR="00DF75A7" w:rsidRPr="00D66AC3">
        <w:t>Bulbperforation</w:t>
      </w:r>
      <w:bookmarkEnd w:id="456"/>
      <w:bookmarkEnd w:id="457"/>
    </w:p>
    <w:p w14:paraId="3C00B4A1" w14:textId="50A8F8B7" w:rsidR="00003216" w:rsidRPr="00D66AC3" w:rsidRDefault="00003216" w:rsidP="002B2B05">
      <w:pPr>
        <w:rPr>
          <w:lang w:val="sv-SE"/>
        </w:rPr>
      </w:pPr>
      <w:r w:rsidRPr="00D66AC3">
        <w:rPr>
          <w:lang w:val="sv-SE"/>
        </w:rPr>
        <w:t>1-Vilka fynd på ögonultraljud talar för bulbperforation? (</w:t>
      </w:r>
      <w:hyperlink r:id="rId121" w:history="1">
        <w:r w:rsidRPr="00D66AC3">
          <w:rPr>
            <w:rStyle w:val="Hyperlink"/>
            <w:lang w:val="sv-SE"/>
          </w:rPr>
          <w:t>Ocular</w:t>
        </w:r>
        <w:r w:rsidRPr="00D66AC3">
          <w:rPr>
            <w:rStyle w:val="Hyperlink"/>
            <w:lang w:val="sv-SE"/>
          </w:rPr>
          <w:t xml:space="preserve"> </w:t>
        </w:r>
        <w:r w:rsidRPr="00D66AC3">
          <w:rPr>
            <w:rStyle w:val="Hyperlink"/>
            <w:lang w:val="sv-SE"/>
          </w:rPr>
          <w:t>Ultrasound:  EM in 5</w:t>
        </w:r>
      </w:hyperlink>
      <w:r w:rsidR="00074300" w:rsidRPr="00D66AC3">
        <w:rPr>
          <w:lang w:val="sv-SE"/>
        </w:rPr>
        <w:t xml:space="preserve"> 03:45</w:t>
      </w:r>
      <w:r w:rsidRPr="00D66AC3">
        <w:rPr>
          <w:lang w:val="sv-SE"/>
        </w:rPr>
        <w:t xml:space="preserve">; </w:t>
      </w:r>
      <w:hyperlink r:id="rId122" w:history="1">
        <w:r w:rsidRPr="00D66AC3">
          <w:rPr>
            <w:rStyle w:val="Hyperlink"/>
            <w:lang w:val="sv-SE"/>
          </w:rPr>
          <w:t>LITFL Ocular Ultrasou</w:t>
        </w:r>
        <w:r w:rsidRPr="00D66AC3">
          <w:rPr>
            <w:rStyle w:val="Hyperlink"/>
            <w:lang w:val="sv-SE"/>
          </w:rPr>
          <w:t>n</w:t>
        </w:r>
        <w:r w:rsidRPr="00D66AC3">
          <w:rPr>
            <w:rStyle w:val="Hyperlink"/>
            <w:lang w:val="sv-SE"/>
          </w:rPr>
          <w:t>d Challenge</w:t>
        </w:r>
      </w:hyperlink>
      <w:r w:rsidRPr="00D66AC3">
        <w:rPr>
          <w:lang w:val="sv-SE"/>
        </w:rPr>
        <w:t xml:space="preserve"> Q</w:t>
      </w:r>
      <w:r w:rsidR="00074300" w:rsidRPr="00D66AC3">
        <w:rPr>
          <w:lang w:val="sv-SE"/>
        </w:rPr>
        <w:t>5</w:t>
      </w:r>
      <w:r w:rsidRPr="00D66AC3">
        <w:rPr>
          <w:lang w:val="sv-SE"/>
        </w:rPr>
        <w:t>)</w:t>
      </w:r>
    </w:p>
    <w:p w14:paraId="7D5A539A" w14:textId="0D4633F5" w:rsidR="00074300" w:rsidRPr="00D66AC3" w:rsidRDefault="00074300" w:rsidP="002B2B05">
      <w:pPr>
        <w:rPr>
          <w:lang w:val="sv-SE"/>
        </w:rPr>
      </w:pPr>
    </w:p>
    <w:p w14:paraId="5943FEF7" w14:textId="77777777" w:rsidR="00074300" w:rsidRPr="00D66AC3" w:rsidRDefault="00074300" w:rsidP="002B2B05">
      <w:pPr>
        <w:rPr>
          <w:lang w:val="sv-SE"/>
        </w:rPr>
      </w:pPr>
    </w:p>
    <w:p w14:paraId="13821E86" w14:textId="77777777" w:rsidR="00003216" w:rsidRPr="00D66AC3" w:rsidRDefault="00003216" w:rsidP="002B2B05">
      <w:pPr>
        <w:rPr>
          <w:lang w:val="sv-SE"/>
        </w:rPr>
      </w:pPr>
    </w:p>
    <w:p w14:paraId="18C99955" w14:textId="51E2BA52" w:rsidR="00DF75A7" w:rsidRDefault="00003216" w:rsidP="002B2B05">
      <w:r>
        <w:rPr>
          <w:lang w:val="sv-SE"/>
        </w:rPr>
        <w:t>2-Hur hanterar man misstänkt bulbperforation på akuten?</w:t>
      </w:r>
      <w:r w:rsidR="00DF75A7">
        <w:t xml:space="preserve"> (</w:t>
      </w:r>
      <w:hyperlink r:id="rId123" w:history="1">
        <w:r w:rsidR="00DF75A7" w:rsidRPr="00D57CD5">
          <w:rPr>
            <w:rStyle w:val="Hyperlink"/>
            <w:lang w:val="sv-SE"/>
          </w:rPr>
          <w:t>SWESEM Ak</w:t>
        </w:r>
        <w:r w:rsidR="00DF75A7" w:rsidRPr="00D57CD5">
          <w:rPr>
            <w:rStyle w:val="Hyperlink"/>
            <w:lang w:val="sv-SE"/>
          </w:rPr>
          <w:t>u</w:t>
        </w:r>
        <w:r w:rsidR="00DF75A7" w:rsidRPr="00D57CD5">
          <w:rPr>
            <w:rStyle w:val="Hyperlink"/>
            <w:lang w:val="sv-SE"/>
          </w:rPr>
          <w:t>t oftalmologi</w:t>
        </w:r>
      </w:hyperlink>
      <w:r w:rsidR="00DF75A7" w:rsidRPr="00D57CD5">
        <w:rPr>
          <w:lang w:val="sv-SE"/>
        </w:rPr>
        <w:t xml:space="preserve"> s</w:t>
      </w:r>
      <w:r>
        <w:rPr>
          <w:lang w:val="sv-SE"/>
        </w:rPr>
        <w:t>3</w:t>
      </w:r>
      <w:r w:rsidR="00DF75A7">
        <w:t>)</w:t>
      </w:r>
    </w:p>
    <w:p w14:paraId="0212CA03" w14:textId="25DC8FFC" w:rsidR="00D57CD5" w:rsidRDefault="00D57CD5" w:rsidP="002B2B05"/>
    <w:p w14:paraId="198C878D" w14:textId="77777777" w:rsidR="00D57CD5" w:rsidRDefault="00D57CD5" w:rsidP="002B2B05"/>
    <w:p w14:paraId="1D8604B2" w14:textId="77777777" w:rsidR="00DF75A7" w:rsidRDefault="00DF75A7" w:rsidP="002B2B05"/>
    <w:p w14:paraId="28149E4F" w14:textId="58309DF5" w:rsidR="0030697C" w:rsidRPr="00F24737" w:rsidRDefault="00DF75A7" w:rsidP="00F24737">
      <w:pPr>
        <w:pStyle w:val="Heading2"/>
      </w:pPr>
      <w:bookmarkStart w:id="458" w:name="_Toc49677733"/>
      <w:bookmarkStart w:id="459" w:name="_Toc49680510"/>
      <w:r>
        <w:t>3-</w:t>
      </w:r>
      <w:r w:rsidR="0030697C">
        <w:t>Kemisk/termisk skada</w:t>
      </w:r>
      <w:bookmarkEnd w:id="458"/>
      <w:bookmarkEnd w:id="459"/>
    </w:p>
    <w:p w14:paraId="3A0A0B26" w14:textId="5670A6B1" w:rsidR="0030697C" w:rsidRPr="00D66AC3" w:rsidRDefault="00DD6016" w:rsidP="0030697C">
      <w:pPr>
        <w:rPr>
          <w:lang w:val="sv-SE"/>
        </w:rPr>
      </w:pPr>
      <w:r>
        <w:rPr>
          <w:lang w:val="sv-SE"/>
        </w:rPr>
        <w:t xml:space="preserve">Hur hanterar man kemisk / termisk skada mot ögat?  </w:t>
      </w:r>
      <w:r w:rsidR="0030697C" w:rsidRPr="00D66AC3">
        <w:rPr>
          <w:lang w:val="sv-SE"/>
        </w:rPr>
        <w:t>(</w:t>
      </w:r>
      <w:hyperlink r:id="rId124" w:history="1">
        <w:r w:rsidR="0030697C" w:rsidRPr="00D66AC3">
          <w:rPr>
            <w:rStyle w:val="Hyperlink"/>
            <w:lang w:val="sv-SE"/>
          </w:rPr>
          <w:t>SWESEM Akut oftalmologi</w:t>
        </w:r>
      </w:hyperlink>
      <w:r w:rsidR="0030697C" w:rsidRPr="00D66AC3">
        <w:rPr>
          <w:lang w:val="sv-SE"/>
        </w:rPr>
        <w:t xml:space="preserve"> s</w:t>
      </w:r>
      <w:r w:rsidRPr="00D66AC3">
        <w:rPr>
          <w:lang w:val="sv-SE"/>
        </w:rPr>
        <w:t>4</w:t>
      </w:r>
      <w:r w:rsidR="0030697C" w:rsidRPr="00D66AC3">
        <w:rPr>
          <w:lang w:val="sv-SE"/>
        </w:rPr>
        <w:t>)</w:t>
      </w:r>
    </w:p>
    <w:p w14:paraId="3AB7C36C" w14:textId="36D0C806" w:rsidR="00DD6016" w:rsidRPr="00D66AC3" w:rsidRDefault="00DD6016" w:rsidP="0030697C">
      <w:pPr>
        <w:rPr>
          <w:lang w:val="sv-SE"/>
        </w:rPr>
      </w:pPr>
    </w:p>
    <w:p w14:paraId="02965418" w14:textId="77777777" w:rsidR="00DD6016" w:rsidRPr="001711B5" w:rsidRDefault="00DD6016" w:rsidP="0030697C">
      <w:pPr>
        <w:rPr>
          <w:lang w:val="sv-SE"/>
        </w:rPr>
      </w:pPr>
    </w:p>
    <w:p w14:paraId="7069DD79" w14:textId="77777777" w:rsidR="0030697C" w:rsidRPr="001711B5" w:rsidRDefault="0030697C" w:rsidP="00DF75A7">
      <w:pPr>
        <w:pStyle w:val="Heading2"/>
      </w:pPr>
    </w:p>
    <w:p w14:paraId="7AD728C2" w14:textId="77777777" w:rsidR="00F24737" w:rsidRPr="001711B5" w:rsidRDefault="00F24737">
      <w:pPr>
        <w:rPr>
          <w:rFonts w:eastAsiaTheme="majorEastAsia" w:cstheme="majorBidi"/>
          <w:b/>
          <w:bCs/>
          <w:szCs w:val="26"/>
          <w:lang w:val="sv-SE" w:eastAsia="sv-SE"/>
        </w:rPr>
      </w:pPr>
      <w:r>
        <w:br w:type="page"/>
      </w:r>
    </w:p>
    <w:p w14:paraId="36310353" w14:textId="54B690A0" w:rsidR="00DF75A7" w:rsidRPr="002B2B05" w:rsidRDefault="008175AF" w:rsidP="00DF75A7">
      <w:pPr>
        <w:pStyle w:val="Heading2"/>
      </w:pPr>
      <w:bookmarkStart w:id="460" w:name="_Toc49677734"/>
      <w:bookmarkStart w:id="461" w:name="_Toc49680511"/>
      <w:r>
        <w:lastRenderedPageBreak/>
        <w:t>4-</w:t>
      </w:r>
      <w:r w:rsidR="00DF75A7">
        <w:t>Orbitalt kompartmentsyndrom</w:t>
      </w:r>
      <w:bookmarkEnd w:id="460"/>
      <w:bookmarkEnd w:id="461"/>
    </w:p>
    <w:p w14:paraId="48B912FA" w14:textId="33018179" w:rsidR="00DF75A7" w:rsidRDefault="00F42144" w:rsidP="00DF75A7">
      <w:r>
        <w:t>1-Var är patofysiologi bakom ”orbitalt kompartmentsyndrom”?</w:t>
      </w:r>
      <w:r w:rsidR="00DF75A7">
        <w:t xml:space="preserve"> (</w:t>
      </w:r>
      <w:hyperlink r:id="rId125" w:history="1">
        <w:r w:rsidR="00DF75A7" w:rsidRPr="00315C30">
          <w:rPr>
            <w:rStyle w:val="Hyperlink"/>
            <w:lang w:val="sv-SE"/>
          </w:rPr>
          <w:t>SWESEM Akut oftalmologi</w:t>
        </w:r>
      </w:hyperlink>
      <w:r w:rsidR="00DF75A7" w:rsidRPr="00315C30">
        <w:rPr>
          <w:lang w:val="sv-SE"/>
        </w:rPr>
        <w:t xml:space="preserve"> s</w:t>
      </w:r>
      <w:r>
        <w:t>5</w:t>
      </w:r>
      <w:r w:rsidR="00DF75A7">
        <w:t>)</w:t>
      </w:r>
    </w:p>
    <w:p w14:paraId="58A8AA1F" w14:textId="4CD3E4AC" w:rsidR="002B2B05" w:rsidRDefault="002B2B05" w:rsidP="002B2B05"/>
    <w:p w14:paraId="6AFDA11D" w14:textId="77777777" w:rsidR="00DF6F52" w:rsidRDefault="00DF6F52" w:rsidP="00DF6F52"/>
    <w:p w14:paraId="217EBEC3" w14:textId="168B2F98" w:rsidR="00333753" w:rsidRPr="000E36A8" w:rsidRDefault="00F42144" w:rsidP="006E7D7F">
      <w:pPr>
        <w:rPr>
          <w:lang w:val="en-US"/>
        </w:rPr>
      </w:pPr>
      <w:r w:rsidRPr="006E7D7F">
        <w:t>2-</w:t>
      </w:r>
      <w:r w:rsidR="00333753">
        <w:t>Vilka är indikationer och kontraindikationen för lateral kantotomi med inferior kantolys?</w:t>
      </w:r>
      <w:r w:rsidR="000E36A8">
        <w:t xml:space="preserve"> </w:t>
      </w:r>
      <w:r w:rsidR="000E36A8" w:rsidRPr="000E36A8">
        <w:rPr>
          <w:lang w:val="en-US"/>
        </w:rPr>
        <w:t>(</w:t>
      </w:r>
      <w:hyperlink r:id="rId126" w:history="1">
        <w:r w:rsidR="00005389" w:rsidRPr="006E7D7F">
          <w:rPr>
            <w:rStyle w:val="Hyperlink"/>
            <w:lang w:val="en-US"/>
          </w:rPr>
          <w:t>Emergency Medicine Cases Ep 107 Blunt Ocular Trauma</w:t>
        </w:r>
      </w:hyperlink>
      <w:r w:rsidR="00005389" w:rsidRPr="006E7D7F">
        <w:rPr>
          <w:lang w:val="en-US"/>
        </w:rPr>
        <w:t xml:space="preserve"> Lateral canthotomy: Be a Nike ninja and Just do it!</w:t>
      </w:r>
      <w:r w:rsidR="0024119F">
        <w:rPr>
          <w:lang w:val="en-US"/>
        </w:rPr>
        <w:t xml:space="preserve">; </w:t>
      </w:r>
      <w:r w:rsidR="0024119F">
        <w:rPr>
          <w:lang w:val="en-US"/>
        </w:rPr>
        <w:t>Roberts 6</w:t>
      </w:r>
      <w:r w:rsidR="0024119F" w:rsidRPr="00333753">
        <w:rPr>
          <w:vertAlign w:val="superscript"/>
          <w:lang w:val="en-US"/>
        </w:rPr>
        <w:t>th</w:t>
      </w:r>
      <w:r w:rsidR="0024119F">
        <w:rPr>
          <w:lang w:val="en-US"/>
        </w:rPr>
        <w:t xml:space="preserve"> ed Chapter 62 s1294</w:t>
      </w:r>
      <w:r w:rsidR="0024119F">
        <w:rPr>
          <w:lang w:val="en-US"/>
        </w:rPr>
        <w:t>)</w:t>
      </w:r>
    </w:p>
    <w:p w14:paraId="584683FF" w14:textId="77777777" w:rsidR="00333753" w:rsidRPr="000E36A8" w:rsidRDefault="00333753" w:rsidP="006E7D7F">
      <w:pPr>
        <w:rPr>
          <w:lang w:val="en-US"/>
        </w:rPr>
      </w:pPr>
    </w:p>
    <w:p w14:paraId="21D7C37E" w14:textId="77777777" w:rsidR="00333753" w:rsidRPr="00333753" w:rsidRDefault="00333753" w:rsidP="006E7D7F">
      <w:pPr>
        <w:rPr>
          <w:lang w:val="en-US"/>
        </w:rPr>
      </w:pPr>
    </w:p>
    <w:p w14:paraId="7885DB8A" w14:textId="3C58F355" w:rsidR="00DF6F52" w:rsidRPr="006E7D7F" w:rsidRDefault="00CE673D" w:rsidP="006E7D7F">
      <w:pPr>
        <w:rPr>
          <w:lang w:val="en-US"/>
        </w:rPr>
      </w:pPr>
      <w:r>
        <w:rPr>
          <w:lang w:val="sv-SE"/>
        </w:rPr>
        <w:t>3-</w:t>
      </w:r>
      <w:r w:rsidR="00F42144" w:rsidRPr="006E7D7F">
        <w:t>Hur genomförs en lateral kantotomi med inferior kantolys</w:t>
      </w:r>
      <w:r w:rsidR="00D642D6" w:rsidRPr="006E7D7F">
        <w:t>?</w:t>
      </w:r>
      <w:r w:rsidR="00DF6F52" w:rsidRPr="006E7D7F">
        <w:t xml:space="preserve"> </w:t>
      </w:r>
      <w:r w:rsidR="00DF6F52" w:rsidRPr="006E7D7F">
        <w:rPr>
          <w:lang w:val="en-US"/>
        </w:rPr>
        <w:t>(</w:t>
      </w:r>
      <w:hyperlink r:id="rId127" w:history="1">
        <w:r w:rsidR="00DF6F52" w:rsidRPr="006E7D7F">
          <w:rPr>
            <w:rStyle w:val="Hyperlink"/>
            <w:lang w:val="en-US"/>
          </w:rPr>
          <w:t>Emergency Medicine Cases Ep 107 Blunt Ocular Trauma</w:t>
        </w:r>
      </w:hyperlink>
      <w:r w:rsidR="00DF6F52" w:rsidRPr="006E7D7F">
        <w:rPr>
          <w:lang w:val="en-US"/>
        </w:rPr>
        <w:t xml:space="preserve"> Video </w:t>
      </w:r>
      <w:r w:rsidR="006E7D7F" w:rsidRPr="006E7D7F">
        <w:rPr>
          <w:lang w:val="en-US"/>
        </w:rPr>
        <w:t>efter “Lateral canthotomy: Be a Nike ninja and Just do it!”</w:t>
      </w:r>
      <w:r w:rsidR="00333753">
        <w:rPr>
          <w:lang w:val="en-US"/>
        </w:rPr>
        <w:t>;Roberts 6</w:t>
      </w:r>
      <w:r w:rsidR="00333753" w:rsidRPr="00333753">
        <w:rPr>
          <w:vertAlign w:val="superscript"/>
          <w:lang w:val="en-US"/>
        </w:rPr>
        <w:t>th</w:t>
      </w:r>
      <w:r w:rsidR="00333753">
        <w:rPr>
          <w:lang w:val="en-US"/>
        </w:rPr>
        <w:t xml:space="preserve"> ed Chapter 62</w:t>
      </w:r>
      <w:r w:rsidR="004D3EBF">
        <w:rPr>
          <w:lang w:val="en-US"/>
        </w:rPr>
        <w:t xml:space="preserve"> s1295)</w:t>
      </w:r>
    </w:p>
    <w:p w14:paraId="1F4E5885" w14:textId="77777777" w:rsidR="001147BE" w:rsidRPr="00333753" w:rsidRDefault="001147BE" w:rsidP="001147BE">
      <w:pPr>
        <w:pStyle w:val="BodyText2"/>
        <w:rPr>
          <w:lang w:val="en-US"/>
        </w:rPr>
      </w:pPr>
    </w:p>
    <w:p w14:paraId="20C786A0" w14:textId="77777777" w:rsidR="00845270" w:rsidRPr="00DD6016" w:rsidRDefault="00845270" w:rsidP="00845270">
      <w:pPr>
        <w:rPr>
          <w:lang w:val="en-US"/>
        </w:rPr>
      </w:pPr>
    </w:p>
    <w:p w14:paraId="3B8D7FCD" w14:textId="77777777" w:rsidR="009131AF" w:rsidRPr="00DD6016" w:rsidRDefault="009131AF" w:rsidP="00F42144">
      <w:pPr>
        <w:pStyle w:val="NormalWeb"/>
        <w:rPr>
          <w:lang w:val="en-US"/>
        </w:rPr>
      </w:pPr>
    </w:p>
    <w:p w14:paraId="02B682CB" w14:textId="090F0063" w:rsidR="002B2B05" w:rsidRPr="00F42144" w:rsidRDefault="002B2B05" w:rsidP="002B2B05"/>
    <w:p w14:paraId="07D73330" w14:textId="77777777" w:rsidR="002C275D" w:rsidRPr="00DD6016" w:rsidRDefault="002C275D">
      <w:pPr>
        <w:rPr>
          <w:rFonts w:eastAsiaTheme="majorEastAsia" w:cstheme="majorBidi"/>
          <w:bCs/>
          <w:szCs w:val="32"/>
          <w:lang w:val="en-US"/>
        </w:rPr>
      </w:pPr>
      <w:r w:rsidRPr="00DD6016">
        <w:rPr>
          <w:lang w:val="en-US"/>
        </w:rPr>
        <w:br w:type="page"/>
      </w:r>
    </w:p>
    <w:p w14:paraId="4D5CBE49" w14:textId="77777777" w:rsidR="007774D6" w:rsidRPr="000B0DD1" w:rsidRDefault="007774D6" w:rsidP="007774D6">
      <w:pPr>
        <w:pStyle w:val="Heading1"/>
      </w:pPr>
      <w:bookmarkStart w:id="462" w:name="_Toc49677735"/>
      <w:bookmarkStart w:id="463" w:name="_Toc316651600"/>
      <w:bookmarkStart w:id="464" w:name="_Toc317260870"/>
      <w:bookmarkStart w:id="465" w:name="_Toc317262099"/>
      <w:bookmarkStart w:id="466" w:name="_Toc317354355"/>
      <w:bookmarkStart w:id="467" w:name="_Toc368680652"/>
      <w:bookmarkStart w:id="468" w:name="_Toc368680705"/>
      <w:bookmarkStart w:id="469" w:name="_Toc368680914"/>
      <w:bookmarkStart w:id="470" w:name="_Toc49074153"/>
      <w:bookmarkStart w:id="471" w:name="_Toc49677726"/>
      <w:bookmarkStart w:id="472" w:name="_Toc49680512"/>
      <w:r>
        <w:lastRenderedPageBreak/>
        <w:t>X</w:t>
      </w:r>
      <w:r w:rsidRPr="000B0DD1">
        <w:t xml:space="preserve">:  </w:t>
      </w:r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r>
        <w:t>ÖGON:  ÖVRIGT</w:t>
      </w:r>
      <w:bookmarkEnd w:id="472"/>
    </w:p>
    <w:p w14:paraId="79FCD5D3" w14:textId="77777777" w:rsidR="007774D6" w:rsidRDefault="007774D6" w:rsidP="007774D6">
      <w:pPr>
        <w:rPr>
          <w:b/>
        </w:rPr>
      </w:pPr>
    </w:p>
    <w:p w14:paraId="32D4E17A" w14:textId="77777777" w:rsidR="0007709E" w:rsidRDefault="007774D6" w:rsidP="007774D6">
      <w:pPr>
        <w:pStyle w:val="Heading2"/>
      </w:pPr>
      <w:bookmarkStart w:id="473" w:name="_Toc316651601"/>
      <w:bookmarkStart w:id="474" w:name="_Toc317260871"/>
      <w:bookmarkStart w:id="475" w:name="_Toc317262100"/>
      <w:bookmarkStart w:id="476" w:name="_Toc317354356"/>
      <w:bookmarkStart w:id="477" w:name="_Toc368680653"/>
      <w:bookmarkStart w:id="478" w:name="_Toc368680706"/>
      <w:bookmarkStart w:id="479" w:name="_Toc368680915"/>
      <w:bookmarkStart w:id="480" w:name="_Toc49074154"/>
      <w:bookmarkStart w:id="481" w:name="_Toc49677727"/>
      <w:bookmarkStart w:id="482" w:name="_Toc49680513"/>
      <w:r w:rsidRPr="00F80CC2">
        <w:t>1-</w:t>
      </w:r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r w:rsidR="0007709E">
        <w:t>Ögonfall vid specialisttentamen</w:t>
      </w:r>
      <w:bookmarkEnd w:id="482"/>
    </w:p>
    <w:p w14:paraId="657FEA48" w14:textId="28EDB235" w:rsidR="003377E4" w:rsidRDefault="003377E4" w:rsidP="003377E4">
      <w:r>
        <w:rPr>
          <w:lang w:val="sv-SE"/>
        </w:rPr>
        <w:t>1-Vad ingår i en rutin ”ögonanamnes” enligt SWESEM? (</w:t>
      </w:r>
      <w:r>
        <w:fldChar w:fldCharType="begin"/>
      </w:r>
      <w:r>
        <w:instrText xml:space="preserve"> HYPERLINK "https://slf.se/swesem/app/uploads/2020/03/oftalmologi-akut-200308.pdf" </w:instrText>
      </w:r>
      <w:r>
        <w:fldChar w:fldCharType="separate"/>
      </w:r>
      <w:r w:rsidRPr="00315C30">
        <w:rPr>
          <w:rStyle w:val="Hyperlink"/>
          <w:lang w:val="sv-SE"/>
        </w:rPr>
        <w:t>SWESEM Akut oftalmologi</w:t>
      </w:r>
      <w:r>
        <w:rPr>
          <w:rStyle w:val="Hyperlink"/>
          <w:lang w:val="sv-SE"/>
        </w:rPr>
        <w:fldChar w:fldCharType="end"/>
      </w:r>
      <w:r w:rsidRPr="00315C30">
        <w:rPr>
          <w:lang w:val="sv-SE"/>
        </w:rPr>
        <w:t xml:space="preserve"> s</w:t>
      </w:r>
      <w:r>
        <w:rPr>
          <w:lang w:val="sv-SE"/>
        </w:rPr>
        <w:t>6</w:t>
      </w:r>
      <w:r>
        <w:t>)</w:t>
      </w:r>
    </w:p>
    <w:p w14:paraId="04FB0D3A" w14:textId="774BBDF8" w:rsidR="0007709E" w:rsidRDefault="0007709E" w:rsidP="003377E4">
      <w:pPr>
        <w:rPr>
          <w:lang w:val="sv-SE"/>
        </w:rPr>
      </w:pPr>
    </w:p>
    <w:p w14:paraId="48AA8901" w14:textId="7D2A02C2" w:rsidR="003377E4" w:rsidRDefault="003377E4" w:rsidP="003377E4">
      <w:pPr>
        <w:rPr>
          <w:lang w:val="sv-SE"/>
        </w:rPr>
      </w:pPr>
    </w:p>
    <w:p w14:paraId="4FB8D046" w14:textId="77777777" w:rsidR="00101E60" w:rsidRDefault="00101E60" w:rsidP="003377E4">
      <w:pPr>
        <w:rPr>
          <w:lang w:val="sv-SE"/>
        </w:rPr>
      </w:pPr>
    </w:p>
    <w:p w14:paraId="750A288B" w14:textId="6D400BDA" w:rsidR="003377E4" w:rsidRDefault="003377E4" w:rsidP="003377E4">
      <w:r>
        <w:rPr>
          <w:lang w:val="sv-SE"/>
        </w:rPr>
        <w:t xml:space="preserve">2-Vad ingår i SWESEMs screening ögonstatus? </w:t>
      </w:r>
      <w:r>
        <w:t>(</w:t>
      </w:r>
      <w:hyperlink r:id="rId128" w:history="1">
        <w:r w:rsidRPr="00315C30">
          <w:rPr>
            <w:rStyle w:val="Hyperlink"/>
            <w:lang w:val="sv-SE"/>
          </w:rPr>
          <w:t>SWESEM Akut oftalmologi</w:t>
        </w:r>
      </w:hyperlink>
      <w:r w:rsidRPr="00315C30">
        <w:rPr>
          <w:lang w:val="sv-SE"/>
        </w:rPr>
        <w:t xml:space="preserve"> s</w:t>
      </w:r>
      <w:r>
        <w:rPr>
          <w:lang w:val="sv-SE"/>
        </w:rPr>
        <w:t>7</w:t>
      </w:r>
      <w:r>
        <w:t>)</w:t>
      </w:r>
    </w:p>
    <w:p w14:paraId="0731A094" w14:textId="21C24E50" w:rsidR="003377E4" w:rsidRDefault="003377E4" w:rsidP="003377E4">
      <w:pPr>
        <w:rPr>
          <w:lang w:val="sv-SE"/>
        </w:rPr>
      </w:pPr>
    </w:p>
    <w:p w14:paraId="0E513072" w14:textId="77777777" w:rsidR="003377E4" w:rsidRPr="003377E4" w:rsidRDefault="003377E4" w:rsidP="003377E4">
      <w:pPr>
        <w:rPr>
          <w:lang w:val="sv-SE"/>
        </w:rPr>
      </w:pPr>
    </w:p>
    <w:p w14:paraId="15470095" w14:textId="77777777" w:rsidR="0007709E" w:rsidRDefault="0007709E" w:rsidP="007774D6">
      <w:pPr>
        <w:pStyle w:val="Heading2"/>
      </w:pPr>
    </w:p>
    <w:p w14:paraId="73A401A6" w14:textId="02274EBA" w:rsidR="007774D6" w:rsidRPr="00F80CC2" w:rsidRDefault="003377E4" w:rsidP="007774D6">
      <w:pPr>
        <w:pStyle w:val="Heading2"/>
      </w:pPr>
      <w:bookmarkStart w:id="483" w:name="_Toc49680514"/>
      <w:r>
        <w:t>2-</w:t>
      </w:r>
      <w:r w:rsidR="007774D6">
        <w:t>Ensidig visusbortfall</w:t>
      </w:r>
      <w:bookmarkEnd w:id="483"/>
    </w:p>
    <w:p w14:paraId="75E04333" w14:textId="2E385417" w:rsidR="007774D6" w:rsidRDefault="007774D6" w:rsidP="007774D6">
      <w:pPr>
        <w:pStyle w:val="BodyText"/>
      </w:pPr>
      <w:r>
        <w:t>1-Vilka tillstånd kan orsaka akut ensidig visus bortfall? (</w:t>
      </w:r>
      <w:hyperlink r:id="rId129" w:history="1">
        <w:r w:rsidRPr="007A0C94">
          <w:rPr>
            <w:rStyle w:val="Hyperlink"/>
          </w:rPr>
          <w:t>Vortmann 2008</w:t>
        </w:r>
      </w:hyperlink>
      <w:r w:rsidR="007B71D9">
        <w:fldChar w:fldCharType="begin">
          <w:fldData xml:space="preserve">PEVuZE5vdGU+PENpdGU+PEF1dGhvcj5Wb3J0bWFubjwvQXV0aG9yPjxZZWFyPjIwMDg8L1llYXI+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Wb3J0bWFubjwvQXV0aG9yPjxZZWFyPjIwMDg8L1llYXI+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34" w:tooltip="Vortmann, 2008 #1548" w:history="1">
        <w:r w:rsidR="00F8389B">
          <w:rPr>
            <w:noProof/>
          </w:rPr>
          <w:t>34</w:t>
        </w:r>
      </w:hyperlink>
      <w:r w:rsidR="007B71D9">
        <w:rPr>
          <w:noProof/>
        </w:rPr>
        <w:t>]</w:t>
      </w:r>
      <w:r w:rsidR="007B71D9">
        <w:fldChar w:fldCharType="end"/>
      </w:r>
      <w:r>
        <w:t xml:space="preserve"> huvudrubriker)</w:t>
      </w:r>
    </w:p>
    <w:p w14:paraId="377EEC25" w14:textId="77777777" w:rsidR="007774D6" w:rsidRDefault="007774D6" w:rsidP="007774D6">
      <w:pPr>
        <w:pStyle w:val="BodyText"/>
      </w:pPr>
    </w:p>
    <w:p w14:paraId="65E1C8E5" w14:textId="77777777" w:rsidR="007774D6" w:rsidRPr="0007709E" w:rsidRDefault="007774D6" w:rsidP="007774D6">
      <w:pPr>
        <w:pStyle w:val="BodyText"/>
      </w:pPr>
    </w:p>
    <w:p w14:paraId="21E4D402" w14:textId="7CE5176A" w:rsidR="007774D6" w:rsidRDefault="007774D6" w:rsidP="007774D6">
      <w:pPr>
        <w:pStyle w:val="BodyText"/>
      </w:pPr>
      <w:bookmarkStart w:id="484" w:name="_Toc316651602"/>
      <w:bookmarkStart w:id="485" w:name="_Toc317260872"/>
      <w:bookmarkStart w:id="486" w:name="_Toc317262102"/>
      <w:r>
        <w:t>2-Vilka tillstånd kan orsaka övergående ensidig visus bortfall (amaurosis fugax)?</w:t>
      </w:r>
      <w:bookmarkEnd w:id="486"/>
      <w:r>
        <w:t xml:space="preserve"> (</w:t>
      </w:r>
      <w:hyperlink r:id="rId130" w:history="1">
        <w:r w:rsidRPr="00A57DEA">
          <w:rPr>
            <w:rStyle w:val="Hyperlink"/>
          </w:rPr>
          <w:t>Kennedy 2014</w:t>
        </w:r>
      </w:hyperlink>
      <w:r w:rsidR="007B71D9">
        <w:fldChar w:fldCharType="begin">
          <w:fldData xml:space="preserve">PEVuZE5vdGU+PENpdGU+PEF1dGhvcj5LZW5uZWR5PC9BdXRob3I+PFllYXI+MjAxNDwvWWVhcj48
UmVjTnVtPjE1NTA8L1JlY051bT48RGlzcGxheVRleHQ+WzM1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ZW5uZWR5PC9BdXRob3I+PFllYXI+MjAxNDwvWWVhcj48
UmVjTnVtPjE1NTA8L1JlY051bT48RGlzcGxheVRleHQ+WzM1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35" w:tooltip="Kennedy, 2014 #1550" w:history="1">
        <w:r w:rsidR="00F8389B">
          <w:rPr>
            <w:noProof/>
          </w:rPr>
          <w:t>35</w:t>
        </w:r>
      </w:hyperlink>
      <w:r w:rsidR="007B71D9">
        <w:rPr>
          <w:noProof/>
        </w:rPr>
        <w:t>]</w:t>
      </w:r>
      <w:r w:rsidR="007B71D9">
        <w:fldChar w:fldCharType="end"/>
      </w:r>
      <w:r>
        <w:t xml:space="preserve"> s1085 Box1)</w:t>
      </w:r>
    </w:p>
    <w:p w14:paraId="62A609E5" w14:textId="77777777" w:rsidR="007774D6" w:rsidRDefault="007774D6" w:rsidP="007774D6">
      <w:pPr>
        <w:pStyle w:val="BodyText"/>
      </w:pPr>
    </w:p>
    <w:p w14:paraId="16D686BD" w14:textId="77777777" w:rsidR="007774D6" w:rsidRDefault="007774D6" w:rsidP="007774D6"/>
    <w:p w14:paraId="3EFBAD65" w14:textId="77777777" w:rsidR="007774D6" w:rsidRDefault="007774D6" w:rsidP="007774D6"/>
    <w:p w14:paraId="5837C006" w14:textId="77777777" w:rsidR="007774D6" w:rsidRDefault="007774D6" w:rsidP="007774D6"/>
    <w:p w14:paraId="6DCE9931" w14:textId="50E372FE" w:rsidR="007774D6" w:rsidRDefault="007774D6" w:rsidP="007774D6">
      <w:r>
        <w:rPr>
          <w:lang w:val="sv-SE"/>
        </w:rPr>
        <w:t>3</w:t>
      </w:r>
      <w:r>
        <w:t>-Vilka utredningar bör beställas från akuten för en patient med amaurosis fugax? (</w:t>
      </w:r>
      <w:hyperlink r:id="rId131" w:history="1">
        <w:r w:rsidRPr="00A57DEA">
          <w:rPr>
            <w:rStyle w:val="Hyperlink"/>
          </w:rPr>
          <w:t>Kennedy 2014</w:t>
        </w:r>
      </w:hyperlink>
      <w:r w:rsidR="007B71D9">
        <w:fldChar w:fldCharType="begin">
          <w:fldData xml:space="preserve">PEVuZE5vdGU+PENpdGU+PEF1dGhvcj5LZW5uZWR5PC9BdXRob3I+PFllYXI+MjAxNDwvWWVhcj48
UmVjTnVtPjE1NTA8L1JlY051bT48RGlzcGxheVRleHQ+WzM1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7B71D9">
        <w:instrText xml:space="preserve"> ADDIN EN.CITE </w:instrText>
      </w:r>
      <w:r w:rsidR="007B71D9">
        <w:fldChar w:fldCharType="begin">
          <w:fldData xml:space="preserve">PEVuZE5vdGU+PENpdGU+PEF1dGhvcj5LZW5uZWR5PC9BdXRob3I+PFllYXI+MjAxNDwvWWVhcj48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</w:fldData>
        </w:fldChar>
      </w:r>
      <w:r w:rsidR="007B71D9">
        <w:instrText xml:space="preserve"> ADDIN EN.CITE.DATA </w:instrText>
      </w:r>
      <w:r w:rsidR="007B71D9">
        <w:fldChar w:fldCharType="end"/>
      </w:r>
      <w:r w:rsidR="007B71D9">
        <w:fldChar w:fldCharType="separate"/>
      </w:r>
      <w:r w:rsidR="007B71D9">
        <w:rPr>
          <w:noProof/>
        </w:rPr>
        <w:t>[</w:t>
      </w:r>
      <w:hyperlink w:anchor="_ENREF_35" w:tooltip="Kennedy, 2014 #1550" w:history="1">
        <w:r w:rsidR="00F8389B">
          <w:rPr>
            <w:noProof/>
          </w:rPr>
          <w:t>35</w:t>
        </w:r>
      </w:hyperlink>
      <w:r w:rsidR="007B71D9">
        <w:rPr>
          <w:noProof/>
        </w:rPr>
        <w:t>]</w:t>
      </w:r>
      <w:r w:rsidR="007B71D9">
        <w:fldChar w:fldCharType="end"/>
      </w:r>
      <w:r>
        <w:t xml:space="preserve"> s1085-6)</w:t>
      </w:r>
    </w:p>
    <w:p w14:paraId="29D7E609" w14:textId="77777777" w:rsidR="007774D6" w:rsidRDefault="007774D6" w:rsidP="007774D6"/>
    <w:p w14:paraId="5AA0BD36" w14:textId="77777777" w:rsidR="007774D6" w:rsidRPr="00FD39D9" w:rsidRDefault="007774D6" w:rsidP="007774D6"/>
    <w:p w14:paraId="6387A791" w14:textId="77777777" w:rsidR="007774D6" w:rsidRPr="0005398B" w:rsidRDefault="007774D6" w:rsidP="007774D6"/>
    <w:bookmarkEnd w:id="484"/>
    <w:bookmarkEnd w:id="485"/>
    <w:p w14:paraId="6634558B" w14:textId="77777777" w:rsidR="007774D6" w:rsidRDefault="007774D6" w:rsidP="007774D6">
      <w:r>
        <w:rPr>
          <w:lang w:val="sv-SE"/>
        </w:rPr>
        <w:t>4-</w:t>
      </w:r>
      <w:r>
        <w:t>Hur behandlar man en patient med misstänkt temporalisarterit och visuspåverkan? (</w:t>
      </w:r>
      <w:hyperlink r:id="rId132" w:history="1">
        <w:r w:rsidRPr="0005398B">
          <w:rPr>
            <w:rStyle w:val="Hyperlink"/>
          </w:rPr>
          <w:t>Weyand 2014</w:t>
        </w:r>
      </w:hyperlink>
      <w:r>
        <w:t xml:space="preserve"> s53)</w:t>
      </w:r>
    </w:p>
    <w:p w14:paraId="00C2969B" w14:textId="77777777" w:rsidR="007774D6" w:rsidRDefault="007774D6" w:rsidP="007774D6"/>
    <w:p w14:paraId="44187B5F" w14:textId="77777777" w:rsidR="007774D6" w:rsidRDefault="007774D6" w:rsidP="007774D6"/>
    <w:p w14:paraId="7A41B4CA" w14:textId="77777777" w:rsidR="007774D6" w:rsidRDefault="007774D6" w:rsidP="007774D6"/>
    <w:p w14:paraId="45C1A76A" w14:textId="77777777" w:rsidR="007774D6" w:rsidRDefault="007774D6" w:rsidP="007774D6">
      <w:pPr>
        <w:rPr>
          <w:b/>
        </w:rPr>
      </w:pPr>
      <w:r>
        <w:rPr>
          <w:b/>
        </w:rPr>
        <w:br w:type="page"/>
      </w:r>
    </w:p>
    <w:p w14:paraId="0A3C3C3C" w14:textId="77777777" w:rsidR="003377E4" w:rsidRDefault="003377E4" w:rsidP="00793AE1">
      <w:pPr>
        <w:pStyle w:val="Heading2"/>
      </w:pPr>
      <w:bookmarkStart w:id="487" w:name="_Toc316651604"/>
      <w:bookmarkStart w:id="488" w:name="_Toc317260874"/>
      <w:bookmarkStart w:id="489" w:name="_Toc317262105"/>
      <w:bookmarkStart w:id="490" w:name="_Toc317354360"/>
      <w:bookmarkStart w:id="491" w:name="_Toc368680657"/>
      <w:bookmarkStart w:id="492" w:name="_Toc368680710"/>
      <w:bookmarkStart w:id="493" w:name="_Toc368680919"/>
      <w:bookmarkStart w:id="494" w:name="_Toc49074158"/>
      <w:bookmarkStart w:id="495" w:name="_Toc49677736"/>
      <w:bookmarkStart w:id="496" w:name="_Toc49680515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62"/>
      <w:r>
        <w:lastRenderedPageBreak/>
        <w:t>3</w:t>
      </w:r>
      <w:r w:rsidR="00AA32D3" w:rsidRPr="00F80CC2">
        <w:t>-</w:t>
      </w:r>
      <w:r>
        <w:t>Ögonsmärta</w:t>
      </w:r>
      <w:bookmarkEnd w:id="496"/>
    </w:p>
    <w:bookmarkEnd w:id="487"/>
    <w:bookmarkEnd w:id="488"/>
    <w:bookmarkEnd w:id="489"/>
    <w:bookmarkEnd w:id="490"/>
    <w:bookmarkEnd w:id="491"/>
    <w:bookmarkEnd w:id="492"/>
    <w:bookmarkEnd w:id="493"/>
    <w:bookmarkEnd w:id="494"/>
    <w:bookmarkEnd w:id="495"/>
    <w:p w14:paraId="13F08C29" w14:textId="2078B754" w:rsidR="001763F3" w:rsidRPr="007B71D9" w:rsidRDefault="007B6A95" w:rsidP="001763F3">
      <w:pPr>
        <w:pStyle w:val="BodyText"/>
      </w:pPr>
      <w:r>
        <w:t>1-</w:t>
      </w:r>
      <w:r w:rsidR="005031D4">
        <w:t xml:space="preserve">Vad är diffdiagnostik av ögonsmärta?  </w:t>
      </w:r>
      <w:r w:rsidR="001763F3">
        <w:t>Var kan patologin föreligga vid ensidig ögonsmärta?</w:t>
      </w:r>
      <w:r w:rsidR="000A0DAE">
        <w:t xml:space="preserve"> </w:t>
      </w:r>
      <w:r w:rsidR="000A0DAE" w:rsidRPr="007B71D9">
        <w:t>(</w:t>
      </w:r>
      <w:hyperlink r:id="rId133" w:history="1">
        <w:r w:rsidR="000A0DAE" w:rsidRPr="007B71D9">
          <w:rPr>
            <w:rStyle w:val="Hyperlink"/>
          </w:rPr>
          <w:t>Dargin 2008</w:t>
        </w:r>
      </w:hyperlink>
      <w:r w:rsidR="007B71D9">
        <w:rPr>
          <w:lang w:val="en-US"/>
        </w:rPr>
        <w:fldChar w:fldCharType="begin">
          <w:fldData xml:space="preserve">PEVuZE5vdGU+PENpdGU+PEF1dGhvcj5EYXJnaW48L0F1dGhvcj48WWVhcj4yMDA4PC9ZZWFyPjxS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</w:fldData>
        </w:fldChar>
      </w:r>
      <w:r w:rsidR="007B71D9" w:rsidRPr="007B71D9">
        <w:instrText xml:space="preserve"> ADDIN EN.CITE </w:instrText>
      </w:r>
      <w:r w:rsidR="007B71D9">
        <w:rPr>
          <w:lang w:val="en-US"/>
        </w:rPr>
        <w:fldChar w:fldCharType="begin">
          <w:fldData xml:space="preserve">PEVuZE5vdGU+PENpdGU+PEF1dGhvcj5EYXJnaW48L0F1dGhvcj48WWVhcj4yMDA4PC9ZZWFyPjxS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</w:fldData>
        </w:fldChar>
      </w:r>
      <w:r w:rsidR="007B71D9" w:rsidRPr="007B71D9">
        <w:instrText xml:space="preserve"> ADDIN EN.CITE.DATA </w:instrText>
      </w:r>
      <w:r w:rsidR="007B71D9">
        <w:rPr>
          <w:lang w:val="en-US"/>
        </w:rPr>
      </w:r>
      <w:r w:rsidR="007B71D9">
        <w:rPr>
          <w:lang w:val="en-US"/>
        </w:rPr>
        <w:fldChar w:fldCharType="end"/>
      </w:r>
      <w:r w:rsidR="007B71D9">
        <w:rPr>
          <w:lang w:val="en-US"/>
        </w:rPr>
        <w:fldChar w:fldCharType="separate"/>
      </w:r>
      <w:r w:rsidR="007B71D9" w:rsidRPr="007B71D9">
        <w:rPr>
          <w:noProof/>
        </w:rPr>
        <w:t>[</w:t>
      </w:r>
      <w:hyperlink w:anchor="_ENREF_36" w:tooltip="Dargin, 2008 #1554" w:history="1">
        <w:r w:rsidR="00F8389B" w:rsidRPr="007B71D9">
          <w:rPr>
            <w:noProof/>
          </w:rPr>
          <w:t>36</w:t>
        </w:r>
      </w:hyperlink>
      <w:r w:rsidR="007B71D9" w:rsidRPr="007B71D9">
        <w:rPr>
          <w:noProof/>
        </w:rPr>
        <w:t>]</w:t>
      </w:r>
      <w:r w:rsidR="007B71D9">
        <w:rPr>
          <w:lang w:val="en-US"/>
        </w:rPr>
        <w:fldChar w:fldCharType="end"/>
      </w:r>
      <w:r w:rsidR="000A0DAE" w:rsidRPr="007B71D9">
        <w:t xml:space="preserve"> rubriker)</w:t>
      </w:r>
    </w:p>
    <w:p w14:paraId="4AFD6D1A" w14:textId="77777777" w:rsidR="00F80CC2" w:rsidRPr="007B71D9" w:rsidRDefault="00F80CC2">
      <w:pPr>
        <w:rPr>
          <w:lang w:val="sv-SE"/>
        </w:rPr>
      </w:pPr>
    </w:p>
    <w:p w14:paraId="774F67DE" w14:textId="56BDC50A" w:rsidR="00F80CC2" w:rsidRDefault="00F80CC2"/>
    <w:p w14:paraId="493CF4A9" w14:textId="77777777" w:rsidR="00A87CFD" w:rsidRDefault="00A87CFD"/>
    <w:p w14:paraId="6CAF4AEB" w14:textId="2A441B4F" w:rsidR="005031D4" w:rsidRPr="00DA03E4" w:rsidRDefault="007B6A95" w:rsidP="005031D4">
      <w:pPr>
        <w:rPr>
          <w:lang w:val="en-US"/>
        </w:rPr>
      </w:pPr>
      <w:r>
        <w:t>2-</w:t>
      </w:r>
      <w:r w:rsidR="005031D4">
        <w:t xml:space="preserve">Hur kan patientens beskrivning av smärtan hjälpa till med lokaliseringen av patologin? </w:t>
      </w:r>
      <w:r w:rsidR="005031D4" w:rsidRPr="00DA03E4">
        <w:rPr>
          <w:lang w:val="en-US"/>
        </w:rPr>
        <w:t>(</w:t>
      </w:r>
      <w:hyperlink r:id="rId134" w:history="1">
        <w:r w:rsidR="005031D4" w:rsidRPr="00DA03E4">
          <w:rPr>
            <w:rStyle w:val="Hyperlink"/>
            <w:lang w:val="en-US"/>
          </w:rPr>
          <w:t>Emergency Medicine Cases, Episode 9 Non-Traumatic Eye Emergencies</w:t>
        </w:r>
      </w:hyperlink>
      <w:r w:rsidR="008B06A7" w:rsidRPr="00DA03E4">
        <w:rPr>
          <w:lang w:val="en-US"/>
        </w:rPr>
        <w:t xml:space="preserve"> under </w:t>
      </w:r>
      <w:r w:rsidR="004F37F2" w:rsidRPr="00DA03E4">
        <w:rPr>
          <w:lang w:val="en-US"/>
        </w:rPr>
        <w:t>Approach to the Red Eye</w:t>
      </w:r>
      <w:r w:rsidR="005031D4" w:rsidRPr="00DA03E4">
        <w:rPr>
          <w:lang w:val="en-US"/>
        </w:rPr>
        <w:t>)</w:t>
      </w:r>
    </w:p>
    <w:p w14:paraId="6BC41370" w14:textId="77777777" w:rsidR="004F37F2" w:rsidRPr="00DA03E4" w:rsidRDefault="004F37F2" w:rsidP="005031D4">
      <w:pPr>
        <w:rPr>
          <w:lang w:val="en-US"/>
        </w:rPr>
      </w:pPr>
    </w:p>
    <w:p w14:paraId="4E5FE49B" w14:textId="3326A5B1" w:rsidR="005031D4" w:rsidRPr="00DA03E4" w:rsidRDefault="005031D4" w:rsidP="005031D4">
      <w:pPr>
        <w:pStyle w:val="BodyText"/>
        <w:rPr>
          <w:lang w:val="en-US"/>
        </w:rPr>
      </w:pPr>
    </w:p>
    <w:p w14:paraId="3EC6094F" w14:textId="77777777" w:rsidR="005031D4" w:rsidRPr="00DA03E4" w:rsidRDefault="005031D4">
      <w:pPr>
        <w:rPr>
          <w:lang w:val="en-US"/>
        </w:rPr>
      </w:pPr>
    </w:p>
    <w:p w14:paraId="0C22DAF0" w14:textId="77777777" w:rsidR="009B68A6" w:rsidRDefault="009B68A6">
      <w:pPr>
        <w:rPr>
          <w:rFonts w:eastAsiaTheme="majorEastAsia" w:cstheme="majorBidi"/>
          <w:b/>
          <w:bCs/>
          <w:szCs w:val="26"/>
          <w:lang w:val="en-US" w:eastAsia="sv-SE"/>
        </w:rPr>
      </w:pPr>
      <w:bookmarkStart w:id="497" w:name="_Toc316651605"/>
      <w:bookmarkStart w:id="498" w:name="_Toc317260875"/>
      <w:bookmarkStart w:id="499" w:name="_Toc317262106"/>
      <w:bookmarkStart w:id="500" w:name="_Toc317354361"/>
      <w:bookmarkStart w:id="501" w:name="_Toc368680658"/>
      <w:bookmarkStart w:id="502" w:name="_Toc368680711"/>
      <w:bookmarkStart w:id="503" w:name="_Toc368680920"/>
      <w:bookmarkStart w:id="504" w:name="_Toc49074159"/>
      <w:bookmarkStart w:id="505" w:name="_Toc49677737"/>
      <w:r>
        <w:rPr>
          <w:lang w:val="en-US"/>
        </w:rPr>
        <w:br w:type="page"/>
      </w:r>
    </w:p>
    <w:p w14:paraId="3C509F4B" w14:textId="5DC93C80" w:rsidR="00F80CC2" w:rsidRPr="008C0867" w:rsidRDefault="00CC7A16" w:rsidP="00793AE1">
      <w:pPr>
        <w:pStyle w:val="Heading2"/>
      </w:pPr>
      <w:bookmarkStart w:id="506" w:name="_Toc49680516"/>
      <w:r w:rsidRPr="008C0867">
        <w:lastRenderedPageBreak/>
        <w:t>4</w:t>
      </w:r>
      <w:r w:rsidR="00CD1A2A" w:rsidRPr="008C0867">
        <w:t>-</w:t>
      </w:r>
      <w:r w:rsidRPr="008C0867">
        <w:t>Akut</w:t>
      </w:r>
      <w:r w:rsidR="00CD1A2A" w:rsidRPr="008C0867">
        <w:t xml:space="preserve"> glau</w:t>
      </w:r>
      <w:r w:rsidRPr="008C0867">
        <w:t>k</w:t>
      </w:r>
      <w:r w:rsidR="00F80CC2" w:rsidRPr="008C0867">
        <w:t>om</w:t>
      </w:r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</w:p>
    <w:p w14:paraId="7BFBCC98" w14:textId="7CE5AC2D" w:rsidR="00F80CC2" w:rsidRPr="00DA03E4" w:rsidRDefault="007B6A95">
      <w:pPr>
        <w:rPr>
          <w:lang w:val="en-US"/>
        </w:rPr>
      </w:pPr>
      <w:r w:rsidRPr="008C0867">
        <w:rPr>
          <w:lang w:val="sv-SE"/>
        </w:rPr>
        <w:t>1-</w:t>
      </w:r>
      <w:r w:rsidR="00CD1A2A" w:rsidRPr="008C0867">
        <w:rPr>
          <w:lang w:val="sv-SE"/>
        </w:rPr>
        <w:t xml:space="preserve">Vilka </w:t>
      </w:r>
      <w:r w:rsidR="007F1F54">
        <w:rPr>
          <w:lang w:val="sv-SE"/>
        </w:rPr>
        <w:t xml:space="preserve">symtom och </w:t>
      </w:r>
      <w:r w:rsidR="00CD1A2A" w:rsidRPr="008C0867">
        <w:rPr>
          <w:lang w:val="sv-SE"/>
        </w:rPr>
        <w:t>k</w:t>
      </w:r>
      <w:r w:rsidR="00F80CC2" w:rsidRPr="008C0867">
        <w:rPr>
          <w:lang w:val="sv-SE"/>
        </w:rPr>
        <w:t>liniska fynd</w:t>
      </w:r>
      <w:r w:rsidR="00CD1A2A" w:rsidRPr="008C0867">
        <w:rPr>
          <w:lang w:val="sv-SE"/>
        </w:rPr>
        <w:t xml:space="preserve"> förekommer vid </w:t>
      </w:r>
      <w:r w:rsidR="008C0867">
        <w:rPr>
          <w:lang w:val="sv-SE"/>
        </w:rPr>
        <w:t>akut trångvinkelglaukom</w:t>
      </w:r>
      <w:r w:rsidR="008C0867" w:rsidRPr="008C0867">
        <w:rPr>
          <w:lang w:val="sv-SE"/>
        </w:rPr>
        <w:t>?</w:t>
      </w:r>
      <w:r w:rsidR="00CD1A2A" w:rsidRPr="008C0867">
        <w:rPr>
          <w:lang w:val="sv-SE"/>
        </w:rPr>
        <w:t xml:space="preserve"> </w:t>
      </w:r>
      <w:r w:rsidR="00CD1A2A" w:rsidRPr="00DA03E4">
        <w:rPr>
          <w:lang w:val="en-US"/>
        </w:rPr>
        <w:t>(</w:t>
      </w:r>
      <w:hyperlink r:id="rId135" w:history="1">
        <w:r w:rsidR="00CD1A2A" w:rsidRPr="00DA03E4">
          <w:rPr>
            <w:rStyle w:val="Hyperlink"/>
            <w:lang w:val="en-US"/>
          </w:rPr>
          <w:t>Emergency Medicine Cases, Episode 9 Non-Traumatic Eye Emergenc</w:t>
        </w:r>
        <w:r w:rsidR="00CD1A2A" w:rsidRPr="00DA03E4">
          <w:rPr>
            <w:rStyle w:val="Hyperlink"/>
            <w:lang w:val="en-US"/>
          </w:rPr>
          <w:t>i</w:t>
        </w:r>
        <w:r w:rsidR="00CD1A2A" w:rsidRPr="00DA03E4">
          <w:rPr>
            <w:rStyle w:val="Hyperlink"/>
            <w:lang w:val="en-US"/>
          </w:rPr>
          <w:t>es</w:t>
        </w:r>
      </w:hyperlink>
      <w:r w:rsidR="00CD1A2A" w:rsidRPr="00DA03E4">
        <w:rPr>
          <w:lang w:val="en-US"/>
        </w:rPr>
        <w:t xml:space="preserve"> under The painful Red Eye</w:t>
      </w:r>
      <w:r w:rsidR="009B68A6">
        <w:rPr>
          <w:lang w:val="en-US"/>
        </w:rPr>
        <w:t xml:space="preserve">; </w:t>
      </w:r>
      <w:hyperlink r:id="rId136" w:history="1">
        <w:r w:rsidR="009B68A6" w:rsidRPr="009B68A6">
          <w:rPr>
            <w:rStyle w:val="Hyperlink"/>
            <w:lang w:val="en-US"/>
          </w:rPr>
          <w:t>SWESEM Akut oftalmologi</w:t>
        </w:r>
      </w:hyperlink>
      <w:r w:rsidR="009B68A6" w:rsidRPr="009B68A6">
        <w:rPr>
          <w:lang w:val="en-US"/>
        </w:rPr>
        <w:t xml:space="preserve"> s</w:t>
      </w:r>
      <w:r w:rsidR="009B68A6">
        <w:rPr>
          <w:lang w:val="en-US"/>
        </w:rPr>
        <w:t>21</w:t>
      </w:r>
      <w:r w:rsidR="009B68A6">
        <w:t>)</w:t>
      </w:r>
    </w:p>
    <w:p w14:paraId="05E4E6F2" w14:textId="77777777" w:rsidR="00F80CC2" w:rsidRPr="00DA03E4" w:rsidRDefault="00F80CC2">
      <w:pPr>
        <w:rPr>
          <w:lang w:val="en-US"/>
        </w:rPr>
      </w:pPr>
    </w:p>
    <w:p w14:paraId="506DEC06" w14:textId="4282E40A" w:rsidR="007F1F54" w:rsidRDefault="007F1F54">
      <w:pPr>
        <w:rPr>
          <w:rFonts w:ascii="Times" w:hAnsi="Times" w:cs="Times"/>
          <w:color w:val="434343"/>
          <w:sz w:val="28"/>
          <w:szCs w:val="28"/>
        </w:rPr>
      </w:pPr>
    </w:p>
    <w:p w14:paraId="32733C02" w14:textId="09D1F38B" w:rsidR="00A87CFD" w:rsidRDefault="00A87CFD">
      <w:pPr>
        <w:rPr>
          <w:rFonts w:ascii="Times" w:hAnsi="Times" w:cs="Times"/>
          <w:color w:val="434343"/>
          <w:sz w:val="28"/>
          <w:szCs w:val="28"/>
        </w:rPr>
      </w:pPr>
    </w:p>
    <w:p w14:paraId="5678D4AA" w14:textId="77777777" w:rsidR="00A87CFD" w:rsidRPr="007F1F54" w:rsidRDefault="00A87CFD">
      <w:pPr>
        <w:rPr>
          <w:rFonts w:ascii="Times" w:hAnsi="Times" w:cs="Times"/>
          <w:color w:val="434343"/>
          <w:sz w:val="28"/>
          <w:szCs w:val="28"/>
        </w:rPr>
      </w:pPr>
    </w:p>
    <w:p w14:paraId="397C91FA" w14:textId="058FC742" w:rsidR="00F80CC2" w:rsidRPr="00DA03E4" w:rsidRDefault="007B6A95">
      <w:pPr>
        <w:rPr>
          <w:lang w:val="en-US"/>
        </w:rPr>
      </w:pPr>
      <w:r>
        <w:t>2-</w:t>
      </w:r>
      <w:r w:rsidR="00CD1A2A">
        <w:t xml:space="preserve">Hur behandlar man </w:t>
      </w:r>
      <w:r w:rsidR="00042CD2">
        <w:rPr>
          <w:lang w:val="sv-SE"/>
        </w:rPr>
        <w:t>akut trångvinkelglaukom</w:t>
      </w:r>
      <w:r w:rsidR="00042CD2">
        <w:t xml:space="preserve"> </w:t>
      </w:r>
      <w:r w:rsidR="00CD1A2A">
        <w:t xml:space="preserve">i det akuta skedet? </w:t>
      </w:r>
      <w:r w:rsidR="00CD1A2A" w:rsidRPr="00DA03E4">
        <w:rPr>
          <w:lang w:val="en-US"/>
        </w:rPr>
        <w:t>(</w:t>
      </w:r>
      <w:hyperlink r:id="rId137" w:history="1">
        <w:r w:rsidR="00CD1A2A" w:rsidRPr="00DA03E4">
          <w:rPr>
            <w:rStyle w:val="Hyperlink"/>
            <w:lang w:val="en-US"/>
          </w:rPr>
          <w:t>Emergency Medicine Cases, Episode 9 Non-Traumatic Eye Emergencies</w:t>
        </w:r>
      </w:hyperlink>
      <w:r w:rsidR="00CD1A2A" w:rsidRPr="00DA03E4">
        <w:rPr>
          <w:lang w:val="en-US"/>
        </w:rPr>
        <w:t xml:space="preserve"> under The painful Red Eye</w:t>
      </w:r>
      <w:r w:rsidR="00830EB2">
        <w:rPr>
          <w:lang w:val="en-US"/>
        </w:rPr>
        <w:t xml:space="preserve">; </w:t>
      </w:r>
      <w:hyperlink r:id="rId138" w:history="1">
        <w:r w:rsidR="00830EB2" w:rsidRPr="009B68A6">
          <w:rPr>
            <w:rStyle w:val="Hyperlink"/>
            <w:lang w:val="en-US"/>
          </w:rPr>
          <w:t>SWESEM Akut oftalmologi</w:t>
        </w:r>
      </w:hyperlink>
      <w:r w:rsidR="00830EB2" w:rsidRPr="009B68A6">
        <w:rPr>
          <w:lang w:val="en-US"/>
        </w:rPr>
        <w:t xml:space="preserve"> s</w:t>
      </w:r>
      <w:r w:rsidR="00830EB2">
        <w:rPr>
          <w:lang w:val="en-US"/>
        </w:rPr>
        <w:t>21</w:t>
      </w:r>
      <w:r w:rsidR="00830EB2">
        <w:t>)</w:t>
      </w:r>
    </w:p>
    <w:p w14:paraId="09ED1A70" w14:textId="77777777" w:rsidR="00AA729E" w:rsidRPr="00DA03E4" w:rsidRDefault="00AA729E">
      <w:pPr>
        <w:rPr>
          <w:lang w:val="en-US"/>
        </w:rPr>
      </w:pPr>
    </w:p>
    <w:p w14:paraId="79FBE5BA" w14:textId="77777777" w:rsidR="0018085C" w:rsidRPr="00D66AC3" w:rsidRDefault="0018085C">
      <w:pPr>
        <w:rPr>
          <w:rFonts w:eastAsiaTheme="majorEastAsia" w:cstheme="majorBidi"/>
          <w:b/>
          <w:bCs/>
          <w:szCs w:val="26"/>
          <w:lang w:val="en-US" w:eastAsia="sv-SE"/>
        </w:rPr>
      </w:pPr>
      <w:r>
        <w:br w:type="page"/>
      </w:r>
    </w:p>
    <w:p w14:paraId="3B77BC2A" w14:textId="715F8EF3" w:rsidR="001F4F66" w:rsidRDefault="001F4F66" w:rsidP="001F4F66">
      <w:pPr>
        <w:pStyle w:val="Heading2"/>
      </w:pPr>
      <w:bookmarkStart w:id="507" w:name="_Toc49680517"/>
      <w:r>
        <w:lastRenderedPageBreak/>
        <w:t>5</w:t>
      </w:r>
      <w:r w:rsidRPr="008C0867">
        <w:t>-</w:t>
      </w:r>
      <w:r>
        <w:t>Endoftalmit</w:t>
      </w:r>
      <w:bookmarkEnd w:id="507"/>
    </w:p>
    <w:p w14:paraId="45A5B033" w14:textId="654B7260" w:rsidR="001F4F66" w:rsidRDefault="00C94FC3" w:rsidP="001F4F66">
      <w:pPr>
        <w:rPr>
          <w:lang w:val="sv-SE" w:eastAsia="sv-SE"/>
        </w:rPr>
      </w:pPr>
      <w:r>
        <w:rPr>
          <w:lang w:val="sv-SE" w:eastAsia="sv-SE"/>
        </w:rPr>
        <w:t>1-</w:t>
      </w:r>
      <w:r>
        <w:rPr>
          <w:lang w:val="sv-SE"/>
        </w:rPr>
        <w:t>Vilka symptom och fynd talar för</w:t>
      </w:r>
      <w:r>
        <w:rPr>
          <w:lang w:val="sv-SE"/>
        </w:rPr>
        <w:t xml:space="preserve"> endoftalmi</w:t>
      </w:r>
      <w:r>
        <w:rPr>
          <w:lang w:val="sv-SE"/>
        </w:rPr>
        <w:t>t</w:t>
      </w:r>
      <w:r>
        <w:t>?</w:t>
      </w:r>
      <w:r w:rsidR="00E2751C">
        <w:rPr>
          <w:lang w:val="sv-SE"/>
        </w:rPr>
        <w:t xml:space="preserve"> (</w:t>
      </w:r>
      <w:hyperlink r:id="rId139" w:history="1">
        <w:r w:rsidRPr="00C94FC3">
          <w:rPr>
            <w:rStyle w:val="Hyperlink"/>
            <w:lang w:val="sv-SE"/>
          </w:rPr>
          <w:t>SWESEM Akut oftalmologi</w:t>
        </w:r>
      </w:hyperlink>
      <w:r w:rsidRPr="00C94FC3">
        <w:rPr>
          <w:lang w:val="sv-SE"/>
        </w:rPr>
        <w:t xml:space="preserve"> s2</w:t>
      </w:r>
      <w:r>
        <w:rPr>
          <w:lang w:val="sv-SE"/>
        </w:rPr>
        <w:t>2</w:t>
      </w:r>
      <w:r>
        <w:t>)</w:t>
      </w:r>
    </w:p>
    <w:p w14:paraId="73CCF1DD" w14:textId="77777777" w:rsidR="008237F7" w:rsidRDefault="008237F7" w:rsidP="008237F7">
      <w:pPr>
        <w:pStyle w:val="BodyText2"/>
      </w:pPr>
    </w:p>
    <w:p w14:paraId="09189C17" w14:textId="74836E4C" w:rsidR="00C94FC3" w:rsidRDefault="00C94FC3" w:rsidP="001F4F66">
      <w:pPr>
        <w:rPr>
          <w:lang w:val="sv-SE" w:eastAsia="sv-SE"/>
        </w:rPr>
      </w:pPr>
    </w:p>
    <w:p w14:paraId="712B5311" w14:textId="77777777" w:rsidR="00A87CFD" w:rsidRDefault="00A87CFD" w:rsidP="001F4F66">
      <w:pPr>
        <w:rPr>
          <w:lang w:val="sv-SE" w:eastAsia="sv-SE"/>
        </w:rPr>
      </w:pPr>
    </w:p>
    <w:p w14:paraId="1348EE2F" w14:textId="3148A37B" w:rsidR="00C94FC3" w:rsidRPr="001F4F66" w:rsidRDefault="00C94FC3" w:rsidP="001F4F66">
      <w:pPr>
        <w:rPr>
          <w:lang w:val="sv-SE" w:eastAsia="sv-SE"/>
        </w:rPr>
      </w:pPr>
      <w:r>
        <w:t xml:space="preserve">2-Hur </w:t>
      </w:r>
      <w:r>
        <w:rPr>
          <w:lang w:val="sv-SE"/>
        </w:rPr>
        <w:t>handlägger</w:t>
      </w:r>
      <w:r>
        <w:t xml:space="preserve"> man </w:t>
      </w:r>
      <w:r>
        <w:rPr>
          <w:lang w:val="sv-SE"/>
        </w:rPr>
        <w:t>misstänkt endoftalmit på akuten</w:t>
      </w:r>
      <w:r>
        <w:t>?</w:t>
      </w:r>
      <w:r w:rsidR="00E2751C">
        <w:rPr>
          <w:lang w:val="sv-SE"/>
        </w:rPr>
        <w:t xml:space="preserve"> (</w:t>
      </w:r>
      <w:hyperlink r:id="rId140" w:history="1">
        <w:r w:rsidRPr="00C94FC3">
          <w:rPr>
            <w:rStyle w:val="Hyperlink"/>
            <w:lang w:val="sv-SE"/>
          </w:rPr>
          <w:t>SWESEM Akut oftalmologi</w:t>
        </w:r>
      </w:hyperlink>
      <w:r w:rsidRPr="00C94FC3">
        <w:rPr>
          <w:lang w:val="sv-SE"/>
        </w:rPr>
        <w:t xml:space="preserve"> s2</w:t>
      </w:r>
      <w:r>
        <w:rPr>
          <w:lang w:val="sv-SE"/>
        </w:rPr>
        <w:t>2</w:t>
      </w:r>
      <w:r>
        <w:t>)</w:t>
      </w:r>
    </w:p>
    <w:p w14:paraId="7AF90945" w14:textId="77777777" w:rsidR="00FA79EF" w:rsidRPr="00C94FC3" w:rsidRDefault="00FA79EF">
      <w:pPr>
        <w:rPr>
          <w:lang w:val="sv-SE"/>
        </w:rPr>
      </w:pPr>
    </w:p>
    <w:p w14:paraId="2BB423BA" w14:textId="77777777" w:rsidR="00E2751C" w:rsidRDefault="00E2751C">
      <w:pPr>
        <w:rPr>
          <w:lang w:val="sv-SE"/>
        </w:rPr>
      </w:pPr>
    </w:p>
    <w:p w14:paraId="38CB62A0" w14:textId="6FC7EA0D" w:rsidR="00E2751C" w:rsidRDefault="00D66AC3" w:rsidP="00E2751C">
      <w:pPr>
        <w:pStyle w:val="Heading2"/>
      </w:pPr>
      <w:bookmarkStart w:id="508" w:name="_Toc49680518"/>
      <w:r>
        <w:t>6</w:t>
      </w:r>
      <w:r w:rsidR="00E2751C" w:rsidRPr="008C0867">
        <w:t>-</w:t>
      </w:r>
      <w:r w:rsidR="00E2751C">
        <w:t>Kontakt med ögon</w:t>
      </w:r>
      <w:bookmarkEnd w:id="508"/>
    </w:p>
    <w:p w14:paraId="15F310BC" w14:textId="02A5371A" w:rsidR="00E2751C" w:rsidRDefault="00E2751C" w:rsidP="00E2751C">
      <w:r>
        <w:rPr>
          <w:lang w:val="sv-SE"/>
        </w:rPr>
        <w:t>Vilka tillstånd motiverar omedelbar kontakt med ögonjour oavsett tid på dygnet? (</w:t>
      </w:r>
      <w:hyperlink r:id="rId141" w:history="1">
        <w:r w:rsidRPr="00C94FC3">
          <w:rPr>
            <w:rStyle w:val="Hyperlink"/>
            <w:lang w:val="sv-SE"/>
          </w:rPr>
          <w:t>SWESEM Akut oftalmologi</w:t>
        </w:r>
      </w:hyperlink>
      <w:r w:rsidRPr="00C94FC3">
        <w:rPr>
          <w:lang w:val="sv-SE"/>
        </w:rPr>
        <w:t xml:space="preserve"> s2</w:t>
      </w:r>
      <w:r>
        <w:rPr>
          <w:lang w:val="sv-SE"/>
        </w:rPr>
        <w:t>2</w:t>
      </w:r>
      <w:r>
        <w:t>)</w:t>
      </w:r>
    </w:p>
    <w:p w14:paraId="7BDDE4B9" w14:textId="77777777" w:rsidR="00476856" w:rsidRPr="007B71D9" w:rsidRDefault="00476856" w:rsidP="00E2751C"/>
    <w:p w14:paraId="76ED807F" w14:textId="73F2264C" w:rsidR="00BF2DE7" w:rsidRPr="00C94FC3" w:rsidRDefault="00BF2DE7">
      <w:pPr>
        <w:rPr>
          <w:lang w:val="sv-SE"/>
        </w:rPr>
      </w:pPr>
      <w:r w:rsidRPr="00C94FC3">
        <w:rPr>
          <w:lang w:val="sv-SE"/>
        </w:rPr>
        <w:br w:type="page"/>
      </w:r>
    </w:p>
    <w:p w14:paraId="4C9EECC0" w14:textId="77777777" w:rsidR="007B71D9" w:rsidRDefault="00BF2DE7" w:rsidP="00BF2DE7">
      <w:pPr>
        <w:pStyle w:val="Heading1"/>
      </w:pPr>
      <w:bookmarkStart w:id="509" w:name="_Toc316651606"/>
      <w:bookmarkStart w:id="510" w:name="_Toc317260876"/>
      <w:bookmarkStart w:id="511" w:name="_Toc317262107"/>
      <w:bookmarkStart w:id="512" w:name="_Toc317354362"/>
      <w:bookmarkStart w:id="513" w:name="_Toc368680659"/>
      <w:bookmarkStart w:id="514" w:name="_Toc368680712"/>
      <w:bookmarkStart w:id="515" w:name="_Toc368680921"/>
      <w:bookmarkStart w:id="516" w:name="_Toc49074160"/>
      <w:bookmarkStart w:id="517" w:name="_Toc49677738"/>
      <w:bookmarkStart w:id="518" w:name="_Toc49680519"/>
      <w:r>
        <w:lastRenderedPageBreak/>
        <w:t>REFERENSER</w:t>
      </w:r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</w:p>
    <w:p w14:paraId="3B0A1D0F" w14:textId="77777777" w:rsidR="007B71D9" w:rsidRDefault="007B71D9" w:rsidP="00BF2DE7">
      <w:pPr>
        <w:pStyle w:val="Heading1"/>
      </w:pPr>
    </w:p>
    <w:p w14:paraId="46328077" w14:textId="77777777" w:rsidR="00F8389B" w:rsidRPr="00F8389B" w:rsidRDefault="007B71D9" w:rsidP="00F8389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19" w:name="_ENREF_1"/>
      <w:r w:rsidR="00F8389B" w:rsidRPr="00F8389B">
        <w:rPr>
          <w:noProof/>
        </w:rPr>
        <w:t>1.</w:t>
      </w:r>
      <w:r w:rsidR="00F8389B" w:rsidRPr="00F8389B">
        <w:rPr>
          <w:noProof/>
        </w:rPr>
        <w:tab/>
        <w:t xml:space="preserve">Mochalina, N., et al., </w:t>
      </w:r>
      <w:r w:rsidR="00F8389B" w:rsidRPr="00F8389B">
        <w:rPr>
          <w:i/>
          <w:noProof/>
        </w:rPr>
        <w:t>ABC om Yrsel på akuten.</w:t>
      </w:r>
      <w:r w:rsidR="00F8389B" w:rsidRPr="00F8389B">
        <w:rPr>
          <w:noProof/>
        </w:rPr>
        <w:t xml:space="preserve"> Lakartidningen, 2015. </w:t>
      </w:r>
      <w:r w:rsidR="00F8389B" w:rsidRPr="00F8389B">
        <w:rPr>
          <w:b/>
          <w:noProof/>
        </w:rPr>
        <w:t>112</w:t>
      </w:r>
      <w:r w:rsidR="00F8389B" w:rsidRPr="00F8389B">
        <w:rPr>
          <w:noProof/>
        </w:rPr>
        <w:t>.</w:t>
      </w:r>
      <w:bookmarkEnd w:id="519"/>
    </w:p>
    <w:p w14:paraId="697AF587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0" w:name="_ENREF_2"/>
      <w:r w:rsidRPr="00F8389B">
        <w:rPr>
          <w:noProof/>
        </w:rPr>
        <w:t>2.</w:t>
      </w:r>
      <w:r w:rsidRPr="00F8389B">
        <w:rPr>
          <w:noProof/>
        </w:rPr>
        <w:tab/>
        <w:t xml:space="preserve">Larner, A.J., </w:t>
      </w:r>
      <w:r w:rsidRPr="00F8389B">
        <w:rPr>
          <w:i/>
          <w:noProof/>
        </w:rPr>
        <w:t>False localising signs.</w:t>
      </w:r>
      <w:r w:rsidRPr="00F8389B">
        <w:rPr>
          <w:noProof/>
        </w:rPr>
        <w:t xml:space="preserve"> J Neurol Neurosurg Psychiatry, 2003. </w:t>
      </w:r>
      <w:r w:rsidRPr="00F8389B">
        <w:rPr>
          <w:b/>
          <w:noProof/>
        </w:rPr>
        <w:t>74</w:t>
      </w:r>
      <w:r w:rsidRPr="00F8389B">
        <w:rPr>
          <w:noProof/>
        </w:rPr>
        <w:t>: p. 415-418.</w:t>
      </w:r>
      <w:bookmarkEnd w:id="520"/>
    </w:p>
    <w:p w14:paraId="20FCEA31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1" w:name="_ENREF_3"/>
      <w:r w:rsidRPr="00F8389B">
        <w:rPr>
          <w:noProof/>
        </w:rPr>
        <w:t>3.</w:t>
      </w:r>
      <w:r w:rsidRPr="00F8389B">
        <w:rPr>
          <w:noProof/>
        </w:rPr>
        <w:tab/>
        <w:t xml:space="preserve">Sechi, G. and A. Serra, </w:t>
      </w:r>
      <w:r w:rsidRPr="00F8389B">
        <w:rPr>
          <w:i/>
          <w:noProof/>
        </w:rPr>
        <w:t>Wernicke's encephalopathy: new clinical settings and recent advances in diagnosis and management.</w:t>
      </w:r>
      <w:r w:rsidRPr="00F8389B">
        <w:rPr>
          <w:noProof/>
        </w:rPr>
        <w:t xml:space="preserve"> Lancet Neurol, 2007. </w:t>
      </w:r>
      <w:r w:rsidRPr="00F8389B">
        <w:rPr>
          <w:b/>
          <w:noProof/>
        </w:rPr>
        <w:t>6</w:t>
      </w:r>
      <w:r w:rsidRPr="00F8389B">
        <w:rPr>
          <w:noProof/>
        </w:rPr>
        <w:t>(5): p. 442-55.</w:t>
      </w:r>
      <w:bookmarkEnd w:id="521"/>
    </w:p>
    <w:p w14:paraId="241D0303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2" w:name="_ENREF_4"/>
      <w:r w:rsidRPr="00F8389B">
        <w:rPr>
          <w:noProof/>
        </w:rPr>
        <w:t>4.</w:t>
      </w:r>
      <w:r w:rsidRPr="00F8389B">
        <w:rPr>
          <w:noProof/>
        </w:rPr>
        <w:tab/>
        <w:t xml:space="preserve">Anand, P. and D.R. Gold, </w:t>
      </w:r>
      <w:r w:rsidRPr="00F8389B">
        <w:rPr>
          <w:i/>
          <w:noProof/>
        </w:rPr>
        <w:t>Nystagmus from Wernicke's Encephalopathy.</w:t>
      </w:r>
      <w:r w:rsidRPr="00F8389B">
        <w:rPr>
          <w:noProof/>
        </w:rPr>
        <w:t xml:space="preserve"> N Engl J Med, 2017. </w:t>
      </w:r>
      <w:r w:rsidRPr="00F8389B">
        <w:rPr>
          <w:b/>
          <w:noProof/>
        </w:rPr>
        <w:t>377</w:t>
      </w:r>
      <w:r w:rsidRPr="00F8389B">
        <w:rPr>
          <w:noProof/>
        </w:rPr>
        <w:t>(4): p. e5.</w:t>
      </w:r>
      <w:bookmarkEnd w:id="522"/>
    </w:p>
    <w:p w14:paraId="05B262A6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3" w:name="_ENREF_5"/>
      <w:r w:rsidRPr="00F8389B">
        <w:rPr>
          <w:noProof/>
        </w:rPr>
        <w:t>5.</w:t>
      </w:r>
      <w:r w:rsidRPr="00F8389B">
        <w:rPr>
          <w:noProof/>
        </w:rPr>
        <w:tab/>
        <w:t xml:space="preserve">Rinblad, E.M., et al., </w:t>
      </w:r>
      <w:r w:rsidRPr="00F8389B">
        <w:rPr>
          <w:i/>
          <w:noProof/>
        </w:rPr>
        <w:t>[Wernicke encephalopathy is missed and often undertreated].</w:t>
      </w:r>
      <w:r w:rsidRPr="00F8389B">
        <w:rPr>
          <w:noProof/>
        </w:rPr>
        <w:t xml:space="preserve"> Lakartidningen, 2012. </w:t>
      </w:r>
      <w:r w:rsidRPr="00F8389B">
        <w:rPr>
          <w:b/>
          <w:noProof/>
        </w:rPr>
        <w:t>109</w:t>
      </w:r>
      <w:r w:rsidRPr="00F8389B">
        <w:rPr>
          <w:noProof/>
        </w:rPr>
        <w:t>(47): p. 2162-3.</w:t>
      </w:r>
      <w:bookmarkEnd w:id="523"/>
    </w:p>
    <w:p w14:paraId="56063813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4" w:name="_ENREF_6"/>
      <w:r w:rsidRPr="00F8389B">
        <w:rPr>
          <w:noProof/>
        </w:rPr>
        <w:t>6.</w:t>
      </w:r>
      <w:r w:rsidRPr="00F8389B">
        <w:rPr>
          <w:noProof/>
        </w:rPr>
        <w:tab/>
        <w:t xml:space="preserve">Berg, T., et al., </w:t>
      </w:r>
      <w:r w:rsidRPr="00F8389B">
        <w:rPr>
          <w:i/>
          <w:noProof/>
        </w:rPr>
        <w:t>Bells pares ger resttillstånd hos 30 procent av vuxna patienter.</w:t>
      </w:r>
      <w:r w:rsidRPr="00F8389B">
        <w:rPr>
          <w:noProof/>
        </w:rPr>
        <w:t xml:space="preserve"> Lakartidningen, 2015. </w:t>
      </w:r>
      <w:r w:rsidRPr="00F8389B">
        <w:rPr>
          <w:b/>
          <w:noProof/>
        </w:rPr>
        <w:t>112</w:t>
      </w:r>
      <w:r w:rsidRPr="00F8389B">
        <w:rPr>
          <w:noProof/>
        </w:rPr>
        <w:t>.</w:t>
      </w:r>
      <w:bookmarkEnd w:id="524"/>
    </w:p>
    <w:p w14:paraId="283D5815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5" w:name="_ENREF_7"/>
      <w:r w:rsidRPr="00F8389B">
        <w:rPr>
          <w:noProof/>
        </w:rPr>
        <w:t>7.</w:t>
      </w:r>
      <w:r w:rsidRPr="00F8389B">
        <w:rPr>
          <w:noProof/>
        </w:rPr>
        <w:tab/>
        <w:t xml:space="preserve">Tarnutzer, A.A., et al., </w:t>
      </w:r>
      <w:r w:rsidRPr="00F8389B">
        <w:rPr>
          <w:i/>
          <w:noProof/>
        </w:rPr>
        <w:t>Does my dizzy patient have a stroke? A systematic review of bedside diagnosis in acute vestibular syndrome.</w:t>
      </w:r>
      <w:r w:rsidRPr="00F8389B">
        <w:rPr>
          <w:noProof/>
        </w:rPr>
        <w:t xml:space="preserve"> CMAJ, 2011. </w:t>
      </w:r>
      <w:r w:rsidRPr="00F8389B">
        <w:rPr>
          <w:b/>
          <w:noProof/>
        </w:rPr>
        <w:t>183</w:t>
      </w:r>
      <w:r w:rsidRPr="00F8389B">
        <w:rPr>
          <w:noProof/>
        </w:rPr>
        <w:t>(9): p. E571-92.</w:t>
      </w:r>
      <w:bookmarkEnd w:id="525"/>
    </w:p>
    <w:p w14:paraId="44D36B1F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6" w:name="_ENREF_8"/>
      <w:r w:rsidRPr="00F8389B">
        <w:rPr>
          <w:noProof/>
        </w:rPr>
        <w:t>8.</w:t>
      </w:r>
      <w:r w:rsidRPr="00F8389B">
        <w:rPr>
          <w:noProof/>
        </w:rPr>
        <w:tab/>
        <w:t xml:space="preserve">Kattah, J.C., et al., </w:t>
      </w:r>
      <w:r w:rsidRPr="00F8389B">
        <w:rPr>
          <w:i/>
          <w:noProof/>
        </w:rPr>
        <w:t>HINTS to diagnose stroke in the acute vestibular syndrome: three-step bedside oculomotor examination more sensitive than early MRI diffusion-weighted imaging.</w:t>
      </w:r>
      <w:r w:rsidRPr="00F8389B">
        <w:rPr>
          <w:noProof/>
        </w:rPr>
        <w:t xml:space="preserve"> Stroke, 2009. </w:t>
      </w:r>
      <w:r w:rsidRPr="00F8389B">
        <w:rPr>
          <w:b/>
          <w:noProof/>
        </w:rPr>
        <w:t>40</w:t>
      </w:r>
      <w:r w:rsidRPr="00F8389B">
        <w:rPr>
          <w:noProof/>
        </w:rPr>
        <w:t>(11): p. 3504-10.</w:t>
      </w:r>
      <w:bookmarkEnd w:id="526"/>
    </w:p>
    <w:p w14:paraId="7FB0ECB0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7" w:name="_ENREF_9"/>
      <w:r w:rsidRPr="00F8389B">
        <w:rPr>
          <w:noProof/>
        </w:rPr>
        <w:t>9.</w:t>
      </w:r>
      <w:r w:rsidRPr="00F8389B">
        <w:rPr>
          <w:noProof/>
        </w:rPr>
        <w:tab/>
        <w:t xml:space="preserve">Norrving, B. and D. Hyden, </w:t>
      </w:r>
      <w:r w:rsidRPr="00F8389B">
        <w:rPr>
          <w:i/>
          <w:noProof/>
        </w:rPr>
        <w:t>Nya aspekter pa Wallenbergs syndrom och andra hjarnstamsinfarkter.</w:t>
      </w:r>
      <w:r w:rsidRPr="00F8389B">
        <w:rPr>
          <w:noProof/>
        </w:rPr>
        <w:t xml:space="preserve"> Läkartidningen, 2004. </w:t>
      </w:r>
      <w:r w:rsidRPr="00F8389B">
        <w:rPr>
          <w:b/>
          <w:noProof/>
        </w:rPr>
        <w:t>101</w:t>
      </w:r>
      <w:r w:rsidRPr="00F8389B">
        <w:rPr>
          <w:noProof/>
        </w:rPr>
        <w:t>(36): p. 2728-30, 2732, 2734.</w:t>
      </w:r>
      <w:bookmarkEnd w:id="527"/>
    </w:p>
    <w:p w14:paraId="1062B98D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8" w:name="_ENREF_10"/>
      <w:r w:rsidRPr="00F8389B">
        <w:rPr>
          <w:noProof/>
        </w:rPr>
        <w:t>10.</w:t>
      </w:r>
      <w:r w:rsidRPr="00F8389B">
        <w:rPr>
          <w:noProof/>
        </w:rPr>
        <w:tab/>
        <w:t xml:space="preserve">Noda, K., et al., </w:t>
      </w:r>
      <w:r w:rsidRPr="00F8389B">
        <w:rPr>
          <w:i/>
          <w:noProof/>
        </w:rPr>
        <w:t>Predictors for benign paroxysmal positional vertigo with positive Dix-Hallpike test.</w:t>
      </w:r>
      <w:r w:rsidRPr="00F8389B">
        <w:rPr>
          <w:noProof/>
        </w:rPr>
        <w:t xml:space="preserve"> Int J Gen Med, 2011. </w:t>
      </w:r>
      <w:r w:rsidRPr="00F8389B">
        <w:rPr>
          <w:b/>
          <w:noProof/>
        </w:rPr>
        <w:t>4</w:t>
      </w:r>
      <w:r w:rsidRPr="00F8389B">
        <w:rPr>
          <w:noProof/>
        </w:rPr>
        <w:t>: p. 809-14.</w:t>
      </w:r>
      <w:bookmarkEnd w:id="528"/>
    </w:p>
    <w:p w14:paraId="44E4D3F9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29" w:name="_ENREF_11"/>
      <w:r w:rsidRPr="00F8389B">
        <w:rPr>
          <w:noProof/>
        </w:rPr>
        <w:t>11.</w:t>
      </w:r>
      <w:r w:rsidRPr="00F8389B">
        <w:rPr>
          <w:noProof/>
        </w:rPr>
        <w:tab/>
        <w:t xml:space="preserve">Thumbikat, P. and M.R. McClelland, </w:t>
      </w:r>
      <w:r w:rsidRPr="00F8389B">
        <w:rPr>
          <w:i/>
          <w:noProof/>
        </w:rPr>
        <w:t>Acute injury to the spinal cord.</w:t>
      </w:r>
      <w:r w:rsidRPr="00F8389B">
        <w:rPr>
          <w:noProof/>
        </w:rPr>
        <w:t xml:space="preserve"> Surgery 2005, 2005(23): p. 13–18.</w:t>
      </w:r>
      <w:bookmarkEnd w:id="529"/>
    </w:p>
    <w:p w14:paraId="5E3594D3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0" w:name="_ENREF_12"/>
      <w:r w:rsidRPr="00F8389B">
        <w:rPr>
          <w:noProof/>
        </w:rPr>
        <w:t>12.</w:t>
      </w:r>
      <w:r w:rsidRPr="00F8389B">
        <w:rPr>
          <w:noProof/>
        </w:rPr>
        <w:tab/>
        <w:t xml:space="preserve">Mokhtari, A. and E. Dryver, </w:t>
      </w:r>
      <w:r w:rsidRPr="00F8389B">
        <w:rPr>
          <w:i/>
          <w:noProof/>
        </w:rPr>
        <w:t>ABC om Chock på akuten.</w:t>
      </w:r>
      <w:r w:rsidRPr="00F8389B">
        <w:rPr>
          <w:noProof/>
        </w:rPr>
        <w:t xml:space="preserve"> Lakartidningen, 2015. </w:t>
      </w:r>
      <w:r w:rsidRPr="00F8389B">
        <w:rPr>
          <w:b/>
          <w:noProof/>
        </w:rPr>
        <w:t>112</w:t>
      </w:r>
      <w:r w:rsidRPr="00F8389B">
        <w:rPr>
          <w:noProof/>
        </w:rPr>
        <w:t>.</w:t>
      </w:r>
      <w:bookmarkEnd w:id="530"/>
    </w:p>
    <w:p w14:paraId="08BF84AE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1" w:name="_ENREF_13"/>
      <w:r w:rsidRPr="00F8389B">
        <w:rPr>
          <w:noProof/>
        </w:rPr>
        <w:t>13.</w:t>
      </w:r>
      <w:r w:rsidRPr="00F8389B">
        <w:rPr>
          <w:noProof/>
        </w:rPr>
        <w:tab/>
        <w:t xml:space="preserve">Holtz, A., </w:t>
      </w:r>
      <w:r w:rsidRPr="00F8389B">
        <w:rPr>
          <w:i/>
          <w:noProof/>
        </w:rPr>
        <w:t>Behandling av akut ryggmärgsskada.</w:t>
      </w:r>
      <w:r w:rsidRPr="00F8389B">
        <w:rPr>
          <w:noProof/>
        </w:rPr>
        <w:t xml:space="preserve"> Läkartidningen, 2009. </w:t>
      </w:r>
      <w:r w:rsidRPr="00F8389B">
        <w:rPr>
          <w:b/>
          <w:noProof/>
        </w:rPr>
        <w:t>106</w:t>
      </w:r>
      <w:r w:rsidRPr="00F8389B">
        <w:rPr>
          <w:noProof/>
        </w:rPr>
        <w:t>(11): p. 757-762.</w:t>
      </w:r>
      <w:bookmarkEnd w:id="531"/>
    </w:p>
    <w:p w14:paraId="573588F2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2" w:name="_ENREF_14"/>
      <w:r w:rsidRPr="00F8389B">
        <w:rPr>
          <w:noProof/>
        </w:rPr>
        <w:t>14.</w:t>
      </w:r>
      <w:r w:rsidRPr="00F8389B">
        <w:rPr>
          <w:noProof/>
        </w:rPr>
        <w:tab/>
        <w:t xml:space="preserve">Ryken, T.C., et al., </w:t>
      </w:r>
      <w:r w:rsidRPr="00F8389B">
        <w:rPr>
          <w:i/>
          <w:noProof/>
        </w:rPr>
        <w:t>The acute cardiopulmonary management of patients with cervical spinal cord injuries.</w:t>
      </w:r>
      <w:r w:rsidRPr="00F8389B">
        <w:rPr>
          <w:noProof/>
        </w:rPr>
        <w:t xml:space="preserve"> Neurosurgery, 2013. </w:t>
      </w:r>
      <w:r w:rsidRPr="00F8389B">
        <w:rPr>
          <w:b/>
          <w:noProof/>
        </w:rPr>
        <w:t>72 Suppl 2</w:t>
      </w:r>
      <w:r w:rsidRPr="00F8389B">
        <w:rPr>
          <w:noProof/>
        </w:rPr>
        <w:t>: p. 84-92.</w:t>
      </w:r>
      <w:bookmarkEnd w:id="532"/>
    </w:p>
    <w:p w14:paraId="3F657044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3" w:name="_ENREF_15"/>
      <w:r w:rsidRPr="00F8389B">
        <w:rPr>
          <w:noProof/>
        </w:rPr>
        <w:t>15.</w:t>
      </w:r>
      <w:r w:rsidRPr="00F8389B">
        <w:rPr>
          <w:noProof/>
        </w:rPr>
        <w:tab/>
        <w:t xml:space="preserve">Hurlbert, R.J., et al., </w:t>
      </w:r>
      <w:r w:rsidRPr="00F8389B">
        <w:rPr>
          <w:i/>
          <w:noProof/>
        </w:rPr>
        <w:t>Pharmacological therapy for acute spinal cord injury.</w:t>
      </w:r>
      <w:r w:rsidRPr="00F8389B">
        <w:rPr>
          <w:noProof/>
        </w:rPr>
        <w:t xml:space="preserve"> Neurosurgery, 2013. </w:t>
      </w:r>
      <w:r w:rsidRPr="00F8389B">
        <w:rPr>
          <w:b/>
          <w:noProof/>
        </w:rPr>
        <w:t>72 Suppl 2</w:t>
      </w:r>
      <w:r w:rsidRPr="00F8389B">
        <w:rPr>
          <w:noProof/>
        </w:rPr>
        <w:t>: p. 93-105.</w:t>
      </w:r>
      <w:bookmarkEnd w:id="533"/>
    </w:p>
    <w:p w14:paraId="163A903A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4" w:name="_ENREF_16"/>
      <w:r w:rsidRPr="00F8389B">
        <w:rPr>
          <w:noProof/>
        </w:rPr>
        <w:t>16.</w:t>
      </w:r>
      <w:r w:rsidRPr="00F8389B">
        <w:rPr>
          <w:noProof/>
        </w:rPr>
        <w:tab/>
        <w:t xml:space="preserve">Low, H.L. and G. Stephenson, </w:t>
      </w:r>
      <w:r w:rsidRPr="00F8389B">
        <w:rPr>
          <w:i/>
          <w:noProof/>
        </w:rPr>
        <w:t>Lawnmower neuritis: an unusual occupational hazard.</w:t>
      </w:r>
      <w:r w:rsidRPr="00F8389B">
        <w:rPr>
          <w:noProof/>
        </w:rPr>
        <w:t xml:space="preserve"> CMAJ, 2005. </w:t>
      </w:r>
      <w:r w:rsidRPr="00F8389B">
        <w:rPr>
          <w:b/>
          <w:noProof/>
        </w:rPr>
        <w:t>172</w:t>
      </w:r>
      <w:r w:rsidRPr="00F8389B">
        <w:rPr>
          <w:noProof/>
        </w:rPr>
        <w:t>(10): p. 1273.</w:t>
      </w:r>
      <w:bookmarkEnd w:id="534"/>
    </w:p>
    <w:p w14:paraId="208E0C8C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5" w:name="_ENREF_17"/>
      <w:r w:rsidRPr="00F8389B">
        <w:rPr>
          <w:noProof/>
        </w:rPr>
        <w:t>17.</w:t>
      </w:r>
      <w:r w:rsidRPr="00F8389B">
        <w:rPr>
          <w:noProof/>
        </w:rPr>
        <w:tab/>
        <w:t xml:space="preserve">Yuki, N. and H.P. Hartung, </w:t>
      </w:r>
      <w:r w:rsidRPr="00F8389B">
        <w:rPr>
          <w:i/>
          <w:noProof/>
        </w:rPr>
        <w:t>Guillain-Barre syndrome.</w:t>
      </w:r>
      <w:r w:rsidRPr="00F8389B">
        <w:rPr>
          <w:noProof/>
        </w:rPr>
        <w:t xml:space="preserve"> N Engl J Med, 2012. </w:t>
      </w:r>
      <w:r w:rsidRPr="00F8389B">
        <w:rPr>
          <w:b/>
          <w:noProof/>
        </w:rPr>
        <w:t>366</w:t>
      </w:r>
      <w:r w:rsidRPr="00F8389B">
        <w:rPr>
          <w:noProof/>
        </w:rPr>
        <w:t>(24): p. 2294-304.</w:t>
      </w:r>
      <w:bookmarkEnd w:id="535"/>
    </w:p>
    <w:p w14:paraId="137CBC1D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6" w:name="_ENREF_18"/>
      <w:r w:rsidRPr="00F8389B">
        <w:rPr>
          <w:noProof/>
        </w:rPr>
        <w:t>18.</w:t>
      </w:r>
      <w:r w:rsidRPr="00F8389B">
        <w:rPr>
          <w:noProof/>
        </w:rPr>
        <w:tab/>
        <w:t xml:space="preserve">Lundin, F., M. Personne, and H. Hanberger, </w:t>
      </w:r>
      <w:r w:rsidRPr="00F8389B">
        <w:rPr>
          <w:i/>
          <w:noProof/>
        </w:rPr>
        <w:t>[Botulism is a treatable, very rare type of poisoning. Smoked vacuum packed whitefish provided guidance to the diagnosis].</w:t>
      </w:r>
      <w:r w:rsidRPr="00F8389B">
        <w:rPr>
          <w:noProof/>
        </w:rPr>
        <w:t xml:space="preserve"> Lakartidningen, 2014. </w:t>
      </w:r>
      <w:r w:rsidRPr="00F8389B">
        <w:rPr>
          <w:b/>
          <w:noProof/>
        </w:rPr>
        <w:t>111</w:t>
      </w:r>
      <w:r w:rsidRPr="00F8389B">
        <w:rPr>
          <w:noProof/>
        </w:rPr>
        <w:t>(12-13): p. 551-2.</w:t>
      </w:r>
      <w:bookmarkEnd w:id="536"/>
    </w:p>
    <w:p w14:paraId="2212621F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7" w:name="_ENREF_19"/>
      <w:r w:rsidRPr="00F8389B">
        <w:rPr>
          <w:noProof/>
        </w:rPr>
        <w:t>19.</w:t>
      </w:r>
      <w:r w:rsidRPr="00F8389B">
        <w:rPr>
          <w:noProof/>
        </w:rPr>
        <w:tab/>
        <w:t xml:space="preserve">Stenkilsson, M. and E. Dryver, </w:t>
      </w:r>
      <w:r w:rsidRPr="00F8389B">
        <w:rPr>
          <w:i/>
          <w:noProof/>
        </w:rPr>
        <w:t>[Intoxication at emergency department].</w:t>
      </w:r>
      <w:r w:rsidRPr="00F8389B">
        <w:rPr>
          <w:noProof/>
        </w:rPr>
        <w:t xml:space="preserve"> Lakartidningen, 2011. </w:t>
      </w:r>
      <w:r w:rsidRPr="00F8389B">
        <w:rPr>
          <w:b/>
          <w:noProof/>
        </w:rPr>
        <w:t>108</w:t>
      </w:r>
      <w:r w:rsidRPr="00F8389B">
        <w:rPr>
          <w:noProof/>
        </w:rPr>
        <w:t>(24-25): p. 1302-7.</w:t>
      </w:r>
      <w:bookmarkEnd w:id="537"/>
    </w:p>
    <w:p w14:paraId="20EBAC2A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8" w:name="_ENREF_20"/>
      <w:r w:rsidRPr="00F8389B">
        <w:rPr>
          <w:noProof/>
        </w:rPr>
        <w:t>20.</w:t>
      </w:r>
      <w:r w:rsidRPr="00F8389B">
        <w:rPr>
          <w:noProof/>
        </w:rPr>
        <w:tab/>
        <w:t xml:space="preserve">Socialstyrelsen </w:t>
      </w:r>
      <w:r w:rsidRPr="00F8389B">
        <w:rPr>
          <w:i/>
          <w:noProof/>
        </w:rPr>
        <w:t>Nationella riktlinjer för vård vid stroke Stöd för styrning och ledning</w:t>
      </w:r>
      <w:r w:rsidRPr="00F8389B">
        <w:rPr>
          <w:noProof/>
        </w:rPr>
        <w:t>. 2020.</w:t>
      </w:r>
      <w:bookmarkEnd w:id="538"/>
    </w:p>
    <w:p w14:paraId="6DC3903A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39" w:name="_ENREF_21"/>
      <w:r w:rsidRPr="00F8389B">
        <w:rPr>
          <w:noProof/>
        </w:rPr>
        <w:t>21.</w:t>
      </w:r>
      <w:r w:rsidRPr="00F8389B">
        <w:rPr>
          <w:noProof/>
        </w:rPr>
        <w:tab/>
        <w:t xml:space="preserve">Socialstyrelsen </w:t>
      </w:r>
      <w:r w:rsidRPr="00F8389B">
        <w:rPr>
          <w:i/>
          <w:noProof/>
        </w:rPr>
        <w:t>Nationella riktlinjer för vård vid stroke.  Sammanfattning av översyn 2020</w:t>
      </w:r>
      <w:r w:rsidRPr="00F8389B">
        <w:rPr>
          <w:noProof/>
        </w:rPr>
        <w:t>. 2020.</w:t>
      </w:r>
      <w:bookmarkEnd w:id="539"/>
    </w:p>
    <w:p w14:paraId="2585E0F1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0" w:name="_ENREF_22"/>
      <w:r w:rsidRPr="00F8389B">
        <w:rPr>
          <w:noProof/>
        </w:rPr>
        <w:t>22.</w:t>
      </w:r>
      <w:r w:rsidRPr="00F8389B">
        <w:rPr>
          <w:noProof/>
        </w:rPr>
        <w:tab/>
        <w:t xml:space="preserve">Hand, P.J., et al., </w:t>
      </w:r>
      <w:r w:rsidRPr="00F8389B">
        <w:rPr>
          <w:i/>
          <w:noProof/>
        </w:rPr>
        <w:t>Distinguishing between stroke and mimic at the bedside.</w:t>
      </w:r>
      <w:r w:rsidRPr="00F8389B">
        <w:rPr>
          <w:noProof/>
        </w:rPr>
        <w:t xml:space="preserve"> Stroke, 2006. </w:t>
      </w:r>
      <w:r w:rsidRPr="00F8389B">
        <w:rPr>
          <w:b/>
          <w:noProof/>
        </w:rPr>
        <w:t>37</w:t>
      </w:r>
      <w:r w:rsidRPr="00F8389B">
        <w:rPr>
          <w:noProof/>
        </w:rPr>
        <w:t>: p. 769-775.</w:t>
      </w:r>
      <w:bookmarkEnd w:id="540"/>
    </w:p>
    <w:p w14:paraId="65510CCB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1" w:name="_ENREF_23"/>
      <w:r w:rsidRPr="00F8389B">
        <w:rPr>
          <w:noProof/>
        </w:rPr>
        <w:t>23.</w:t>
      </w:r>
      <w:r w:rsidRPr="00F8389B">
        <w:rPr>
          <w:noProof/>
        </w:rPr>
        <w:tab/>
        <w:t xml:space="preserve">Gibson, L.M. and W. Whiteley, </w:t>
      </w:r>
      <w:r w:rsidRPr="00F8389B">
        <w:rPr>
          <w:i/>
          <w:noProof/>
        </w:rPr>
        <w:t>The differential diagnosis of suspected stroke: a systematic review.</w:t>
      </w:r>
      <w:r w:rsidRPr="00F8389B">
        <w:rPr>
          <w:noProof/>
        </w:rPr>
        <w:t xml:space="preserve"> J R Coll Physicians Edinb, 2013. </w:t>
      </w:r>
      <w:r w:rsidRPr="00F8389B">
        <w:rPr>
          <w:b/>
          <w:noProof/>
        </w:rPr>
        <w:t>43</w:t>
      </w:r>
      <w:r w:rsidRPr="00F8389B">
        <w:rPr>
          <w:noProof/>
        </w:rPr>
        <w:t>(2): p. 114-8.</w:t>
      </w:r>
      <w:bookmarkEnd w:id="541"/>
    </w:p>
    <w:p w14:paraId="03E55009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2" w:name="_ENREF_24"/>
      <w:r w:rsidRPr="00F8389B">
        <w:rPr>
          <w:noProof/>
        </w:rPr>
        <w:lastRenderedPageBreak/>
        <w:t>24.</w:t>
      </w:r>
      <w:r w:rsidRPr="00F8389B">
        <w:rPr>
          <w:noProof/>
        </w:rPr>
        <w:tab/>
        <w:t xml:space="preserve">McClelland, G., et al., </w:t>
      </w:r>
      <w:r w:rsidRPr="00F8389B">
        <w:rPr>
          <w:i/>
          <w:noProof/>
        </w:rPr>
        <w:t>The frequency, characteristics and aetiology of stroke mimic presentations: a narrative review.</w:t>
      </w:r>
      <w:r w:rsidRPr="00F8389B">
        <w:rPr>
          <w:noProof/>
        </w:rPr>
        <w:t xml:space="preserve"> European Journal of Emergency Medicine, 2017. </w:t>
      </w:r>
      <w:r w:rsidRPr="00F8389B">
        <w:rPr>
          <w:b/>
          <w:noProof/>
        </w:rPr>
        <w:t>Publish Ahead of Print</w:t>
      </w:r>
      <w:r w:rsidRPr="00F8389B">
        <w:rPr>
          <w:noProof/>
        </w:rPr>
        <w:t>.</w:t>
      </w:r>
      <w:bookmarkEnd w:id="542"/>
    </w:p>
    <w:p w14:paraId="129760FF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3" w:name="_ENREF_25"/>
      <w:r w:rsidRPr="00F8389B">
        <w:rPr>
          <w:noProof/>
        </w:rPr>
        <w:t>25.</w:t>
      </w:r>
      <w:r w:rsidRPr="00F8389B">
        <w:rPr>
          <w:noProof/>
        </w:rPr>
        <w:tab/>
        <w:t xml:space="preserve">Dahlof, C. and L. Edvinsson, </w:t>
      </w:r>
      <w:r w:rsidRPr="00F8389B">
        <w:rPr>
          <w:i/>
          <w:noProof/>
        </w:rPr>
        <w:t>Migränsjukdomens bakgrund och behandling.</w:t>
      </w:r>
      <w:r w:rsidRPr="00F8389B">
        <w:rPr>
          <w:noProof/>
        </w:rPr>
        <w:t xml:space="preserve"> Lakartidningen, 2007. </w:t>
      </w:r>
      <w:r w:rsidRPr="00F8389B">
        <w:rPr>
          <w:b/>
          <w:noProof/>
        </w:rPr>
        <w:t>104</w:t>
      </w:r>
      <w:r w:rsidRPr="00F8389B">
        <w:rPr>
          <w:noProof/>
        </w:rPr>
        <w:t>(23): p. 1806-10.</w:t>
      </w:r>
      <w:bookmarkEnd w:id="543"/>
    </w:p>
    <w:p w14:paraId="3DAF2EB4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4" w:name="_ENREF_26"/>
      <w:r w:rsidRPr="00F8389B">
        <w:rPr>
          <w:noProof/>
        </w:rPr>
        <w:t>26.</w:t>
      </w:r>
      <w:r w:rsidRPr="00F8389B">
        <w:rPr>
          <w:noProof/>
        </w:rPr>
        <w:tab/>
        <w:t xml:space="preserve">Keselman, B., et al., </w:t>
      </w:r>
      <w:r w:rsidRPr="00F8389B">
        <w:rPr>
          <w:i/>
          <w:noProof/>
        </w:rPr>
        <w:t>Intravenous thrombolysis in stroke mimics: results from the SITS International Stroke Thrombolysis Register.</w:t>
      </w:r>
      <w:r w:rsidRPr="00F8389B">
        <w:rPr>
          <w:noProof/>
        </w:rPr>
        <w:t xml:space="preserve"> Eur J Neurol, 2019. </w:t>
      </w:r>
      <w:r w:rsidRPr="00F8389B">
        <w:rPr>
          <w:b/>
          <w:noProof/>
        </w:rPr>
        <w:t>26</w:t>
      </w:r>
      <w:r w:rsidRPr="00F8389B">
        <w:rPr>
          <w:noProof/>
        </w:rPr>
        <w:t>(8): p. 1091-1097.</w:t>
      </w:r>
      <w:bookmarkEnd w:id="544"/>
    </w:p>
    <w:p w14:paraId="3D870E63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5" w:name="_ENREF_27"/>
      <w:r w:rsidRPr="00F8389B">
        <w:rPr>
          <w:noProof/>
        </w:rPr>
        <w:t>27.</w:t>
      </w:r>
      <w:r w:rsidRPr="00F8389B">
        <w:rPr>
          <w:noProof/>
        </w:rPr>
        <w:tab/>
        <w:t xml:space="preserve">Emberson, J., et al., </w:t>
      </w:r>
      <w:r w:rsidRPr="00F8389B">
        <w:rPr>
          <w:i/>
          <w:noProof/>
        </w:rPr>
        <w:t>Effect of treatment delay, age, and stroke severity on the effects of intravenous thrombolysis with alteplase for acute ischaemic stroke: a meta-analysis of individual patient data from randomised trials.</w:t>
      </w:r>
      <w:r w:rsidRPr="00F8389B">
        <w:rPr>
          <w:noProof/>
        </w:rPr>
        <w:t xml:space="preserve"> Lancet, 2014.</w:t>
      </w:r>
      <w:bookmarkEnd w:id="545"/>
    </w:p>
    <w:p w14:paraId="0751F8FA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6" w:name="_ENREF_28"/>
      <w:r w:rsidRPr="00F8389B">
        <w:rPr>
          <w:noProof/>
        </w:rPr>
        <w:t>28.</w:t>
      </w:r>
      <w:r w:rsidRPr="00F8389B">
        <w:rPr>
          <w:noProof/>
        </w:rPr>
        <w:tab/>
        <w:t xml:space="preserve">Alper, B.S., et al., </w:t>
      </w:r>
      <w:r w:rsidRPr="00F8389B">
        <w:rPr>
          <w:i/>
          <w:noProof/>
        </w:rPr>
        <w:t>Thrombolysis in acute ischaemic stroke: time for a rethink?</w:t>
      </w:r>
      <w:r w:rsidRPr="00F8389B">
        <w:rPr>
          <w:noProof/>
        </w:rPr>
        <w:t xml:space="preserve"> BMJ, 2015. </w:t>
      </w:r>
      <w:r w:rsidRPr="00F8389B">
        <w:rPr>
          <w:b/>
          <w:noProof/>
        </w:rPr>
        <w:t>350</w:t>
      </w:r>
      <w:r w:rsidRPr="00F8389B">
        <w:rPr>
          <w:noProof/>
        </w:rPr>
        <w:t>: p. h1075.</w:t>
      </w:r>
      <w:bookmarkEnd w:id="546"/>
    </w:p>
    <w:p w14:paraId="75EB706A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7" w:name="_ENREF_29"/>
      <w:r w:rsidRPr="00F8389B">
        <w:rPr>
          <w:noProof/>
        </w:rPr>
        <w:t>29.</w:t>
      </w:r>
      <w:r w:rsidRPr="00F8389B">
        <w:rPr>
          <w:noProof/>
        </w:rPr>
        <w:tab/>
        <w:t xml:space="preserve">Touma, L., et al., </w:t>
      </w:r>
      <w:r w:rsidRPr="00F8389B">
        <w:rPr>
          <w:i/>
          <w:noProof/>
        </w:rPr>
        <w:t>Stent Retrievers for the Treatment of Acute Ischemic Stroke: A Systematic Review and Meta-analysis of Randomized Clinical Trials.</w:t>
      </w:r>
      <w:r w:rsidRPr="00F8389B">
        <w:rPr>
          <w:noProof/>
        </w:rPr>
        <w:t xml:space="preserve"> JAMA Neurol, 2016.</w:t>
      </w:r>
      <w:bookmarkEnd w:id="547"/>
    </w:p>
    <w:p w14:paraId="1C57D979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8" w:name="_ENREF_30"/>
      <w:r w:rsidRPr="00F8389B">
        <w:rPr>
          <w:noProof/>
        </w:rPr>
        <w:t>30.</w:t>
      </w:r>
      <w:r w:rsidRPr="00F8389B">
        <w:rPr>
          <w:noProof/>
        </w:rPr>
        <w:tab/>
        <w:t xml:space="preserve">Falk-Delgado, A., et al., </w:t>
      </w:r>
      <w:r w:rsidRPr="00F8389B">
        <w:rPr>
          <w:i/>
          <w:noProof/>
        </w:rPr>
        <w:t>Improved clinical outcome 3 months after endovascular treatment, including thrombectomy, in patients with acute ischemic stroke: a meta-analysis.</w:t>
      </w:r>
      <w:r w:rsidRPr="00F8389B">
        <w:rPr>
          <w:noProof/>
        </w:rPr>
        <w:t xml:space="preserve"> J Neurointerv Surg, 2015.</w:t>
      </w:r>
      <w:bookmarkEnd w:id="548"/>
    </w:p>
    <w:p w14:paraId="0FDD4ACE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49" w:name="_ENREF_31"/>
      <w:r w:rsidRPr="00F8389B">
        <w:rPr>
          <w:noProof/>
        </w:rPr>
        <w:t>31.</w:t>
      </w:r>
      <w:r w:rsidRPr="00F8389B">
        <w:rPr>
          <w:noProof/>
        </w:rPr>
        <w:tab/>
        <w:t xml:space="preserve">Amarenco, P., </w:t>
      </w:r>
      <w:r w:rsidRPr="00F8389B">
        <w:rPr>
          <w:i/>
          <w:noProof/>
        </w:rPr>
        <w:t>Transient Ischemic Attack.</w:t>
      </w:r>
      <w:r w:rsidRPr="00F8389B">
        <w:rPr>
          <w:noProof/>
        </w:rPr>
        <w:t xml:space="preserve"> New England Journal of Medicine, 2020. </w:t>
      </w:r>
      <w:r w:rsidRPr="00F8389B">
        <w:rPr>
          <w:b/>
          <w:noProof/>
        </w:rPr>
        <w:t>382</w:t>
      </w:r>
      <w:r w:rsidRPr="00F8389B">
        <w:rPr>
          <w:noProof/>
        </w:rPr>
        <w:t>(20): p. 1933-1941.</w:t>
      </w:r>
      <w:bookmarkEnd w:id="549"/>
    </w:p>
    <w:p w14:paraId="5E491990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50" w:name="_ENREF_32"/>
      <w:r w:rsidRPr="00F8389B">
        <w:rPr>
          <w:noProof/>
        </w:rPr>
        <w:t>32.</w:t>
      </w:r>
      <w:r w:rsidRPr="00F8389B">
        <w:rPr>
          <w:noProof/>
        </w:rPr>
        <w:tab/>
        <w:t xml:space="preserve">Perry, J.J., et al., </w:t>
      </w:r>
      <w:r w:rsidRPr="00F8389B">
        <w:rPr>
          <w:i/>
          <w:noProof/>
        </w:rPr>
        <w:t>Prospective validation of the ABCD2 score for patients in the emergency department with transient ischemic attack.</w:t>
      </w:r>
      <w:r w:rsidRPr="00F8389B">
        <w:rPr>
          <w:noProof/>
        </w:rPr>
        <w:t xml:space="preserve"> Cmaj, 2011. </w:t>
      </w:r>
      <w:r w:rsidRPr="00F8389B">
        <w:rPr>
          <w:b/>
          <w:noProof/>
        </w:rPr>
        <w:t>183</w:t>
      </w:r>
      <w:r w:rsidRPr="00F8389B">
        <w:rPr>
          <w:noProof/>
        </w:rPr>
        <w:t>(10): p. 1137-45.</w:t>
      </w:r>
      <w:bookmarkEnd w:id="550"/>
    </w:p>
    <w:p w14:paraId="55E66FB8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51" w:name="_ENREF_33"/>
      <w:r w:rsidRPr="00F8389B">
        <w:rPr>
          <w:noProof/>
        </w:rPr>
        <w:t>33.</w:t>
      </w:r>
      <w:r w:rsidRPr="00F8389B">
        <w:rPr>
          <w:noProof/>
        </w:rPr>
        <w:tab/>
        <w:t xml:space="preserve">Perry, J.J., et al., </w:t>
      </w:r>
      <w:r w:rsidRPr="00F8389B">
        <w:rPr>
          <w:i/>
          <w:noProof/>
        </w:rPr>
        <w:t>A prospective cohort study of patients with transient ischemic attack to identify high-risk clinical characteristics.</w:t>
      </w:r>
      <w:r w:rsidRPr="00F8389B">
        <w:rPr>
          <w:noProof/>
        </w:rPr>
        <w:t xml:space="preserve"> Stroke, 2014. </w:t>
      </w:r>
      <w:r w:rsidRPr="00F8389B">
        <w:rPr>
          <w:b/>
          <w:noProof/>
        </w:rPr>
        <w:t>45</w:t>
      </w:r>
      <w:r w:rsidRPr="00F8389B">
        <w:rPr>
          <w:noProof/>
        </w:rPr>
        <w:t>(1): p. 92-100.</w:t>
      </w:r>
      <w:bookmarkEnd w:id="551"/>
    </w:p>
    <w:p w14:paraId="5B541308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52" w:name="_ENREF_34"/>
      <w:r w:rsidRPr="00F8389B">
        <w:rPr>
          <w:noProof/>
        </w:rPr>
        <w:t>34.</w:t>
      </w:r>
      <w:r w:rsidRPr="00F8389B">
        <w:rPr>
          <w:noProof/>
        </w:rPr>
        <w:tab/>
        <w:t xml:space="preserve">Vortmann, M. and J.I. Schneider, </w:t>
      </w:r>
      <w:r w:rsidRPr="00F8389B">
        <w:rPr>
          <w:i/>
          <w:noProof/>
        </w:rPr>
        <w:t>Acute monocular visual loss.</w:t>
      </w:r>
      <w:r w:rsidRPr="00F8389B">
        <w:rPr>
          <w:noProof/>
        </w:rPr>
        <w:t xml:space="preserve"> Emerg Med Clin North Am, 2008. </w:t>
      </w:r>
      <w:r w:rsidRPr="00F8389B">
        <w:rPr>
          <w:b/>
          <w:noProof/>
        </w:rPr>
        <w:t>26</w:t>
      </w:r>
      <w:r w:rsidRPr="00F8389B">
        <w:rPr>
          <w:noProof/>
        </w:rPr>
        <w:t>(1): p. 73-96, vi.</w:t>
      </w:r>
      <w:bookmarkEnd w:id="552"/>
    </w:p>
    <w:p w14:paraId="220914EB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53" w:name="_ENREF_35"/>
      <w:r w:rsidRPr="00F8389B">
        <w:rPr>
          <w:noProof/>
        </w:rPr>
        <w:t>35.</w:t>
      </w:r>
      <w:r w:rsidRPr="00F8389B">
        <w:rPr>
          <w:noProof/>
        </w:rPr>
        <w:tab/>
        <w:t xml:space="preserve">Kennedy, S., J. Noble, and A. Wong, </w:t>
      </w:r>
      <w:r w:rsidRPr="00F8389B">
        <w:rPr>
          <w:i/>
          <w:noProof/>
        </w:rPr>
        <w:t>A 65-year-old man with transient monocular vision loss.</w:t>
      </w:r>
      <w:r w:rsidRPr="00F8389B">
        <w:rPr>
          <w:noProof/>
        </w:rPr>
        <w:t xml:space="preserve"> CMAJ, 2014. </w:t>
      </w:r>
      <w:r w:rsidRPr="00F8389B">
        <w:rPr>
          <w:b/>
          <w:noProof/>
        </w:rPr>
        <w:t>186</w:t>
      </w:r>
      <w:r w:rsidRPr="00F8389B">
        <w:rPr>
          <w:noProof/>
        </w:rPr>
        <w:t>(14): p. 1085-6.</w:t>
      </w:r>
      <w:bookmarkEnd w:id="553"/>
    </w:p>
    <w:p w14:paraId="742CEA5C" w14:textId="77777777" w:rsidR="00F8389B" w:rsidRPr="00F8389B" w:rsidRDefault="00F8389B" w:rsidP="00F8389B">
      <w:pPr>
        <w:pStyle w:val="EndNoteBibliography"/>
        <w:ind w:left="720" w:hanging="720"/>
        <w:rPr>
          <w:noProof/>
        </w:rPr>
      </w:pPr>
      <w:bookmarkStart w:id="554" w:name="_ENREF_36"/>
      <w:r w:rsidRPr="00F8389B">
        <w:rPr>
          <w:noProof/>
        </w:rPr>
        <w:t>36.</w:t>
      </w:r>
      <w:r w:rsidRPr="00F8389B">
        <w:rPr>
          <w:noProof/>
        </w:rPr>
        <w:tab/>
        <w:t xml:space="preserve">Dargin, J.M. and R.A. Lowenstein, </w:t>
      </w:r>
      <w:r w:rsidRPr="00F8389B">
        <w:rPr>
          <w:i/>
          <w:noProof/>
        </w:rPr>
        <w:t>The painful eye.</w:t>
      </w:r>
      <w:r w:rsidRPr="00F8389B">
        <w:rPr>
          <w:noProof/>
        </w:rPr>
        <w:t xml:space="preserve"> Emerg Med Clin North Am, 2008. </w:t>
      </w:r>
      <w:r w:rsidRPr="00F8389B">
        <w:rPr>
          <w:b/>
          <w:noProof/>
        </w:rPr>
        <w:t>26</w:t>
      </w:r>
      <w:r w:rsidRPr="00F8389B">
        <w:rPr>
          <w:noProof/>
        </w:rPr>
        <w:t>(1): p. 199-216, viii.</w:t>
      </w:r>
      <w:bookmarkEnd w:id="554"/>
    </w:p>
    <w:p w14:paraId="3EE59A05" w14:textId="517442A1" w:rsidR="00FA79EF" w:rsidRDefault="007B71D9" w:rsidP="00BF2DE7">
      <w:pPr>
        <w:pStyle w:val="Heading1"/>
      </w:pPr>
      <w:r>
        <w:fldChar w:fldCharType="end"/>
      </w:r>
    </w:p>
    <w:sectPr w:rsidR="00FA79EF">
      <w:footerReference w:type="default" r:id="rId14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2DB96B" w14:textId="77777777" w:rsidR="00CE6F36" w:rsidRDefault="00CE6F36" w:rsidP="00BA1667">
      <w:r>
        <w:separator/>
      </w:r>
    </w:p>
  </w:endnote>
  <w:endnote w:type="continuationSeparator" w:id="0">
    <w:p w14:paraId="59B0A9AE" w14:textId="77777777" w:rsidR="00CE6F36" w:rsidRDefault="00CE6F36" w:rsidP="00BA16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DC50D1" w14:textId="77777777" w:rsidR="0030697C" w:rsidRPr="009A054E" w:rsidRDefault="0030697C" w:rsidP="00BA1667">
    <w:pPr>
      <w:pStyle w:val="Footer"/>
      <w:jc w:val="center"/>
      <w:rPr>
        <w:rFonts w:ascii="Times" w:hAnsi="Times"/>
      </w:rPr>
    </w:pPr>
    <w:r w:rsidRPr="009A054E">
      <w:rPr>
        <w:rFonts w:ascii="Times" w:hAnsi="Times"/>
      </w:rPr>
      <w:t>Eric Dryver, SUS Lund</w:t>
    </w:r>
  </w:p>
  <w:p w14:paraId="40152C68" w14:textId="77777777" w:rsidR="0030697C" w:rsidRPr="009A054E" w:rsidRDefault="0030697C" w:rsidP="00BA1667">
    <w:pPr>
      <w:pStyle w:val="Footer"/>
      <w:jc w:val="center"/>
      <w:rPr>
        <w:rFonts w:ascii="Times" w:hAnsi="Times"/>
      </w:rPr>
    </w:pPr>
    <w:r w:rsidRPr="009A054E">
      <w:rPr>
        <w:rFonts w:ascii="Times" w:hAnsi="Times"/>
      </w:rPr>
      <w:t xml:space="preserve">- </w:t>
    </w:r>
    <w:r w:rsidRPr="009A054E">
      <w:rPr>
        <w:rStyle w:val="PageNumber"/>
      </w:rPr>
      <w:fldChar w:fldCharType="begin"/>
    </w:r>
    <w:r w:rsidRPr="009A054E">
      <w:rPr>
        <w:rStyle w:val="PageNumber"/>
        <w:rFonts w:ascii="Times" w:hAnsi="Times"/>
      </w:rPr>
      <w:instrText xml:space="preserve"> PAGE </w:instrText>
    </w:r>
    <w:r w:rsidRPr="009A054E">
      <w:rPr>
        <w:rStyle w:val="PageNumber"/>
      </w:rPr>
      <w:fldChar w:fldCharType="separate"/>
    </w:r>
    <w:r>
      <w:rPr>
        <w:rStyle w:val="PageNumber"/>
        <w:rFonts w:ascii="Times" w:hAnsi="Times"/>
        <w:noProof/>
      </w:rPr>
      <w:t>2</w:t>
    </w:r>
    <w:r w:rsidRPr="009A054E">
      <w:rPr>
        <w:rStyle w:val="PageNumber"/>
      </w:rPr>
      <w:fldChar w:fldCharType="end"/>
    </w:r>
    <w:r w:rsidRPr="009A054E">
      <w:rPr>
        <w:rStyle w:val="PageNumber"/>
        <w:rFonts w:ascii="Times" w:hAnsi="Times"/>
      </w:rPr>
      <w:t xml:space="preserve"> -</w:t>
    </w:r>
  </w:p>
  <w:p w14:paraId="1D827D0B" w14:textId="77777777" w:rsidR="0030697C" w:rsidRDefault="0030697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D876AE" w14:textId="77777777" w:rsidR="00CE6F36" w:rsidRDefault="00CE6F36" w:rsidP="00BA1667">
      <w:r>
        <w:separator/>
      </w:r>
    </w:p>
  </w:footnote>
  <w:footnote w:type="continuationSeparator" w:id="0">
    <w:p w14:paraId="719C189A" w14:textId="77777777" w:rsidR="00CE6F36" w:rsidRDefault="00CE6F36" w:rsidP="00BA16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3B126FA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AEE06FA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628871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4DA08D0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3A8A1A6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EC38A6E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F8A203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6C6008D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FC60A6A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CE24F7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411A0C6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00000002">
      <w:start w:val="1"/>
      <w:numFmt w:val="bullet"/>
      <w:lvlText w:val="•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1D8538C2"/>
    <w:multiLevelType w:val="multilevel"/>
    <w:tmpl w:val="4ACAB1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 w15:restartNumberingAfterBreak="0">
    <w:nsid w:val="20353718"/>
    <w:multiLevelType w:val="multilevel"/>
    <w:tmpl w:val="A9B287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22901CF5"/>
    <w:multiLevelType w:val="hybridMultilevel"/>
    <w:tmpl w:val="3D0206C4"/>
    <w:lvl w:ilvl="0" w:tplc="F16C81F6">
      <w:start w:val="1"/>
      <w:numFmt w:val="bullet"/>
      <w:pStyle w:val="ListBullet2"/>
      <w:lvlText w:val="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5846474"/>
    <w:multiLevelType w:val="hybridMultilevel"/>
    <w:tmpl w:val="E38889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9850086"/>
    <w:multiLevelType w:val="multilevel"/>
    <w:tmpl w:val="923C84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2A967CD0"/>
    <w:multiLevelType w:val="hybridMultilevel"/>
    <w:tmpl w:val="FE7452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B191EBE"/>
    <w:multiLevelType w:val="hybridMultilevel"/>
    <w:tmpl w:val="2C2AA1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FBC6AB6"/>
    <w:multiLevelType w:val="multilevel"/>
    <w:tmpl w:val="2B6892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6300A41"/>
    <w:multiLevelType w:val="multilevel"/>
    <w:tmpl w:val="1FC8A0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914FF4"/>
    <w:multiLevelType w:val="hybridMultilevel"/>
    <w:tmpl w:val="2264D2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2A0237"/>
    <w:multiLevelType w:val="hybridMultilevel"/>
    <w:tmpl w:val="2C66B0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3174EB"/>
    <w:multiLevelType w:val="multilevel"/>
    <w:tmpl w:val="563236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49AA4CF7"/>
    <w:multiLevelType w:val="hybridMultilevel"/>
    <w:tmpl w:val="91F6F032"/>
    <w:lvl w:ilvl="0" w:tplc="041D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1BB0794"/>
    <w:multiLevelType w:val="multilevel"/>
    <w:tmpl w:val="D7542C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710C3390"/>
    <w:multiLevelType w:val="multilevel"/>
    <w:tmpl w:val="ADD2BF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79963C87"/>
    <w:multiLevelType w:val="hybridMultilevel"/>
    <w:tmpl w:val="E54AE530"/>
    <w:lvl w:ilvl="0" w:tplc="D0CCAB16">
      <w:start w:val="1"/>
      <w:numFmt w:val="bullet"/>
      <w:pStyle w:val="Checkbox"/>
      <w:lvlText w:val="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0"/>
  </w:num>
  <w:num w:numId="3">
    <w:abstractNumId w:val="9"/>
  </w:num>
  <w:num w:numId="4">
    <w:abstractNumId w:val="4"/>
  </w:num>
  <w:num w:numId="5">
    <w:abstractNumId w:val="3"/>
  </w:num>
  <w:num w:numId="6">
    <w:abstractNumId w:val="2"/>
  </w:num>
  <w:num w:numId="7">
    <w:abstractNumId w:val="1"/>
  </w:num>
  <w:num w:numId="8">
    <w:abstractNumId w:val="10"/>
  </w:num>
  <w:num w:numId="9">
    <w:abstractNumId w:val="8"/>
  </w:num>
  <w:num w:numId="10">
    <w:abstractNumId w:val="7"/>
  </w:num>
  <w:num w:numId="11">
    <w:abstractNumId w:val="6"/>
  </w:num>
  <w:num w:numId="12">
    <w:abstractNumId w:val="5"/>
  </w:num>
  <w:num w:numId="13">
    <w:abstractNumId w:val="14"/>
  </w:num>
  <w:num w:numId="14">
    <w:abstractNumId w:val="11"/>
  </w:num>
  <w:num w:numId="15">
    <w:abstractNumId w:val="13"/>
  </w:num>
  <w:num w:numId="16">
    <w:abstractNumId w:val="12"/>
  </w:num>
  <w:num w:numId="17">
    <w:abstractNumId w:val="21"/>
  </w:num>
  <w:num w:numId="18">
    <w:abstractNumId w:val="23"/>
  </w:num>
  <w:num w:numId="19">
    <w:abstractNumId w:val="22"/>
  </w:num>
  <w:num w:numId="20">
    <w:abstractNumId w:val="17"/>
  </w:num>
  <w:num w:numId="21">
    <w:abstractNumId w:val="18"/>
  </w:num>
  <w:num w:numId="22">
    <w:abstractNumId w:val="25"/>
  </w:num>
  <w:num w:numId="23">
    <w:abstractNumId w:val="19"/>
  </w:num>
  <w:num w:numId="24">
    <w:abstractNumId w:val="16"/>
  </w:num>
  <w:num w:numId="25">
    <w:abstractNumId w:val="26"/>
  </w:num>
  <w:num w:numId="26">
    <w:abstractNumId w:val="20"/>
  </w:num>
  <w:num w:numId="27">
    <w:abstractNumId w:val="15"/>
  </w:num>
  <w:num w:numId="28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embedSystemFonts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d9tv29z5xd0revrw5xdxzy5w5zpd9tvz55&quot;&gt;Eric&amp;apos;s EndNote Library 200823-Converted&lt;record-ids&gt;&lt;item&gt;117&lt;/item&gt;&lt;item&gt;136&lt;/item&gt;&lt;item&gt;149&lt;/item&gt;&lt;item&gt;156&lt;/item&gt;&lt;item&gt;280&lt;/item&gt;&lt;item&gt;297&lt;/item&gt;&lt;item&gt;453&lt;/item&gt;&lt;item&gt;760&lt;/item&gt;&lt;item&gt;1049&lt;/item&gt;&lt;item&gt;1062&lt;/item&gt;&lt;item&gt;1064&lt;/item&gt;&lt;item&gt;1386&lt;/item&gt;&lt;item&gt;1391&lt;/item&gt;&lt;item&gt;1421&lt;/item&gt;&lt;item&gt;1422&lt;/item&gt;&lt;item&gt;1522&lt;/item&gt;&lt;item&gt;1527&lt;/item&gt;&lt;item&gt;1533&lt;/item&gt;&lt;item&gt;1539&lt;/item&gt;&lt;item&gt;1540&lt;/item&gt;&lt;item&gt;1542&lt;/item&gt;&lt;item&gt;1543&lt;/item&gt;&lt;item&gt;1544&lt;/item&gt;&lt;item&gt;1547&lt;/item&gt;&lt;item&gt;1548&lt;/item&gt;&lt;item&gt;1550&lt;/item&gt;&lt;item&gt;1554&lt;/item&gt;&lt;item&gt;2029&lt;/item&gt;&lt;item&gt;2041&lt;/item&gt;&lt;item&gt;2042&lt;/item&gt;&lt;item&gt;2412&lt;/item&gt;&lt;item&gt;2432&lt;/item&gt;&lt;item&gt;2876&lt;/item&gt;&lt;item&gt;2900&lt;/item&gt;&lt;item&gt;2938&lt;/item&gt;&lt;item&gt;2981&lt;/item&gt;&lt;/record-ids&gt;&lt;/item&gt;&lt;/Libraries&gt;"/>
  </w:docVars>
  <w:rsids>
    <w:rsidRoot w:val="00AD788F"/>
    <w:rsid w:val="00002644"/>
    <w:rsid w:val="0000289A"/>
    <w:rsid w:val="00003216"/>
    <w:rsid w:val="00003B24"/>
    <w:rsid w:val="00005389"/>
    <w:rsid w:val="00006370"/>
    <w:rsid w:val="00021489"/>
    <w:rsid w:val="000250E0"/>
    <w:rsid w:val="00032855"/>
    <w:rsid w:val="00037ED4"/>
    <w:rsid w:val="00042CD2"/>
    <w:rsid w:val="00047ACD"/>
    <w:rsid w:val="00051A50"/>
    <w:rsid w:val="0005398B"/>
    <w:rsid w:val="000601F6"/>
    <w:rsid w:val="00065B85"/>
    <w:rsid w:val="000663EF"/>
    <w:rsid w:val="00072321"/>
    <w:rsid w:val="00074300"/>
    <w:rsid w:val="0007709E"/>
    <w:rsid w:val="00077AEE"/>
    <w:rsid w:val="00077CCF"/>
    <w:rsid w:val="00080C8C"/>
    <w:rsid w:val="00081B25"/>
    <w:rsid w:val="00083B9F"/>
    <w:rsid w:val="00091185"/>
    <w:rsid w:val="000935EB"/>
    <w:rsid w:val="000A0DAE"/>
    <w:rsid w:val="000A61BB"/>
    <w:rsid w:val="000B0DD1"/>
    <w:rsid w:val="000B7BD2"/>
    <w:rsid w:val="000C39C2"/>
    <w:rsid w:val="000D0EF2"/>
    <w:rsid w:val="000D665A"/>
    <w:rsid w:val="000E36A8"/>
    <w:rsid w:val="000F53CA"/>
    <w:rsid w:val="000F55C9"/>
    <w:rsid w:val="00101E60"/>
    <w:rsid w:val="00102852"/>
    <w:rsid w:val="00103F0C"/>
    <w:rsid w:val="0011184C"/>
    <w:rsid w:val="001134E6"/>
    <w:rsid w:val="001147BE"/>
    <w:rsid w:val="00121D94"/>
    <w:rsid w:val="001466B4"/>
    <w:rsid w:val="00170530"/>
    <w:rsid w:val="001711B5"/>
    <w:rsid w:val="0017213D"/>
    <w:rsid w:val="001763F3"/>
    <w:rsid w:val="0018085C"/>
    <w:rsid w:val="00186207"/>
    <w:rsid w:val="001922D5"/>
    <w:rsid w:val="001A0378"/>
    <w:rsid w:val="001A6595"/>
    <w:rsid w:val="001B015D"/>
    <w:rsid w:val="001C044F"/>
    <w:rsid w:val="001C1BB7"/>
    <w:rsid w:val="001D023B"/>
    <w:rsid w:val="001D10B4"/>
    <w:rsid w:val="001D5162"/>
    <w:rsid w:val="001E2A47"/>
    <w:rsid w:val="001F2701"/>
    <w:rsid w:val="001F4F66"/>
    <w:rsid w:val="001F506C"/>
    <w:rsid w:val="00202F2E"/>
    <w:rsid w:val="00211751"/>
    <w:rsid w:val="002124B5"/>
    <w:rsid w:val="00223C48"/>
    <w:rsid w:val="002352BE"/>
    <w:rsid w:val="00236ADB"/>
    <w:rsid w:val="0024119F"/>
    <w:rsid w:val="002440A3"/>
    <w:rsid w:val="00253EAD"/>
    <w:rsid w:val="00263C60"/>
    <w:rsid w:val="00266151"/>
    <w:rsid w:val="00270797"/>
    <w:rsid w:val="0027158E"/>
    <w:rsid w:val="0027331A"/>
    <w:rsid w:val="00276009"/>
    <w:rsid w:val="0028246B"/>
    <w:rsid w:val="00285920"/>
    <w:rsid w:val="00285EEF"/>
    <w:rsid w:val="00286FCA"/>
    <w:rsid w:val="00292D1E"/>
    <w:rsid w:val="00293224"/>
    <w:rsid w:val="00293BCF"/>
    <w:rsid w:val="002974F3"/>
    <w:rsid w:val="002A1129"/>
    <w:rsid w:val="002A2186"/>
    <w:rsid w:val="002B2B05"/>
    <w:rsid w:val="002B70E8"/>
    <w:rsid w:val="002C275D"/>
    <w:rsid w:val="002C5094"/>
    <w:rsid w:val="002D65BC"/>
    <w:rsid w:val="002E386E"/>
    <w:rsid w:val="002E3C5A"/>
    <w:rsid w:val="002E6429"/>
    <w:rsid w:val="002E6A26"/>
    <w:rsid w:val="00305E86"/>
    <w:rsid w:val="0030697C"/>
    <w:rsid w:val="00311994"/>
    <w:rsid w:val="00315227"/>
    <w:rsid w:val="00315BDA"/>
    <w:rsid w:val="00315C30"/>
    <w:rsid w:val="003171C6"/>
    <w:rsid w:val="0032156E"/>
    <w:rsid w:val="00322C7D"/>
    <w:rsid w:val="00333753"/>
    <w:rsid w:val="00333CCA"/>
    <w:rsid w:val="003377E4"/>
    <w:rsid w:val="00337C43"/>
    <w:rsid w:val="00340403"/>
    <w:rsid w:val="00343F22"/>
    <w:rsid w:val="003450ED"/>
    <w:rsid w:val="00346216"/>
    <w:rsid w:val="00350D5A"/>
    <w:rsid w:val="00351556"/>
    <w:rsid w:val="003675C9"/>
    <w:rsid w:val="00373594"/>
    <w:rsid w:val="00375AD0"/>
    <w:rsid w:val="003772C4"/>
    <w:rsid w:val="003816CB"/>
    <w:rsid w:val="0038172D"/>
    <w:rsid w:val="0038653B"/>
    <w:rsid w:val="0038730C"/>
    <w:rsid w:val="00393892"/>
    <w:rsid w:val="00395F50"/>
    <w:rsid w:val="003A35D8"/>
    <w:rsid w:val="003A6707"/>
    <w:rsid w:val="003B0990"/>
    <w:rsid w:val="003D627F"/>
    <w:rsid w:val="003E399D"/>
    <w:rsid w:val="003E58BF"/>
    <w:rsid w:val="003F55A3"/>
    <w:rsid w:val="00402774"/>
    <w:rsid w:val="00405A6B"/>
    <w:rsid w:val="0041440B"/>
    <w:rsid w:val="0041651D"/>
    <w:rsid w:val="0042768C"/>
    <w:rsid w:val="00434BC3"/>
    <w:rsid w:val="00445971"/>
    <w:rsid w:val="00460590"/>
    <w:rsid w:val="00476856"/>
    <w:rsid w:val="00490F61"/>
    <w:rsid w:val="004923F4"/>
    <w:rsid w:val="004A3ED1"/>
    <w:rsid w:val="004A5BAB"/>
    <w:rsid w:val="004D3BE4"/>
    <w:rsid w:val="004D3EBF"/>
    <w:rsid w:val="004D723A"/>
    <w:rsid w:val="004E3104"/>
    <w:rsid w:val="004E65C4"/>
    <w:rsid w:val="004E74AD"/>
    <w:rsid w:val="004F0C12"/>
    <w:rsid w:val="004F37F2"/>
    <w:rsid w:val="004F3DDB"/>
    <w:rsid w:val="0050146F"/>
    <w:rsid w:val="005031D4"/>
    <w:rsid w:val="00503C54"/>
    <w:rsid w:val="005116DC"/>
    <w:rsid w:val="00514BF0"/>
    <w:rsid w:val="00516F03"/>
    <w:rsid w:val="00521ECC"/>
    <w:rsid w:val="0052292F"/>
    <w:rsid w:val="0053526C"/>
    <w:rsid w:val="00537AF6"/>
    <w:rsid w:val="005468FD"/>
    <w:rsid w:val="00550CCE"/>
    <w:rsid w:val="00553B8D"/>
    <w:rsid w:val="00574683"/>
    <w:rsid w:val="00582652"/>
    <w:rsid w:val="0058403F"/>
    <w:rsid w:val="00584846"/>
    <w:rsid w:val="00590E30"/>
    <w:rsid w:val="00593D3E"/>
    <w:rsid w:val="005B24BA"/>
    <w:rsid w:val="005B2878"/>
    <w:rsid w:val="005B424D"/>
    <w:rsid w:val="005C2A31"/>
    <w:rsid w:val="005C4E51"/>
    <w:rsid w:val="005D0B08"/>
    <w:rsid w:val="005D29BE"/>
    <w:rsid w:val="005D2FA0"/>
    <w:rsid w:val="005D7FE1"/>
    <w:rsid w:val="005E4BF6"/>
    <w:rsid w:val="005F0771"/>
    <w:rsid w:val="005F222A"/>
    <w:rsid w:val="005F25C1"/>
    <w:rsid w:val="0060566A"/>
    <w:rsid w:val="00610BE6"/>
    <w:rsid w:val="00611236"/>
    <w:rsid w:val="006127FE"/>
    <w:rsid w:val="00617998"/>
    <w:rsid w:val="006331AF"/>
    <w:rsid w:val="006345FC"/>
    <w:rsid w:val="00654885"/>
    <w:rsid w:val="00661932"/>
    <w:rsid w:val="0066478F"/>
    <w:rsid w:val="00672CC6"/>
    <w:rsid w:val="00674E94"/>
    <w:rsid w:val="00677D25"/>
    <w:rsid w:val="00681966"/>
    <w:rsid w:val="00682B82"/>
    <w:rsid w:val="006916B3"/>
    <w:rsid w:val="00691B5B"/>
    <w:rsid w:val="00692A41"/>
    <w:rsid w:val="0069644C"/>
    <w:rsid w:val="006A169A"/>
    <w:rsid w:val="006A2B0D"/>
    <w:rsid w:val="006A52DD"/>
    <w:rsid w:val="006B30C1"/>
    <w:rsid w:val="006B3AD9"/>
    <w:rsid w:val="006B73A0"/>
    <w:rsid w:val="006C4079"/>
    <w:rsid w:val="006D196F"/>
    <w:rsid w:val="006D3B1B"/>
    <w:rsid w:val="006D5BBB"/>
    <w:rsid w:val="006E2BBA"/>
    <w:rsid w:val="006E3B00"/>
    <w:rsid w:val="006E5ED0"/>
    <w:rsid w:val="006E7D7F"/>
    <w:rsid w:val="00706B94"/>
    <w:rsid w:val="00717FFB"/>
    <w:rsid w:val="007208D0"/>
    <w:rsid w:val="00731C05"/>
    <w:rsid w:val="00741C63"/>
    <w:rsid w:val="0074352B"/>
    <w:rsid w:val="00744A9F"/>
    <w:rsid w:val="007469B1"/>
    <w:rsid w:val="00746F30"/>
    <w:rsid w:val="0076280D"/>
    <w:rsid w:val="00774B46"/>
    <w:rsid w:val="007774D6"/>
    <w:rsid w:val="00793AE1"/>
    <w:rsid w:val="00795212"/>
    <w:rsid w:val="007A0C94"/>
    <w:rsid w:val="007A7A04"/>
    <w:rsid w:val="007B1079"/>
    <w:rsid w:val="007B6777"/>
    <w:rsid w:val="007B6A95"/>
    <w:rsid w:val="007B71D9"/>
    <w:rsid w:val="007C14F3"/>
    <w:rsid w:val="007C1720"/>
    <w:rsid w:val="007C38D8"/>
    <w:rsid w:val="007C3C8E"/>
    <w:rsid w:val="007C64A2"/>
    <w:rsid w:val="007D705A"/>
    <w:rsid w:val="007E0F29"/>
    <w:rsid w:val="007E32A7"/>
    <w:rsid w:val="007F1F54"/>
    <w:rsid w:val="007F328E"/>
    <w:rsid w:val="007F6513"/>
    <w:rsid w:val="007F7463"/>
    <w:rsid w:val="00804BE5"/>
    <w:rsid w:val="00805DB6"/>
    <w:rsid w:val="008103C5"/>
    <w:rsid w:val="008168F7"/>
    <w:rsid w:val="008175AF"/>
    <w:rsid w:val="00820480"/>
    <w:rsid w:val="008237F7"/>
    <w:rsid w:val="00826D5E"/>
    <w:rsid w:val="00830BF0"/>
    <w:rsid w:val="00830EB2"/>
    <w:rsid w:val="0083739F"/>
    <w:rsid w:val="00845270"/>
    <w:rsid w:val="00850111"/>
    <w:rsid w:val="0085594F"/>
    <w:rsid w:val="00861DE2"/>
    <w:rsid w:val="00867B50"/>
    <w:rsid w:val="00871A8A"/>
    <w:rsid w:val="008808E0"/>
    <w:rsid w:val="008839D1"/>
    <w:rsid w:val="0089063A"/>
    <w:rsid w:val="00893D7F"/>
    <w:rsid w:val="00895393"/>
    <w:rsid w:val="008A0BC5"/>
    <w:rsid w:val="008A6E0C"/>
    <w:rsid w:val="008B06A7"/>
    <w:rsid w:val="008B6A51"/>
    <w:rsid w:val="008C04C0"/>
    <w:rsid w:val="008C0867"/>
    <w:rsid w:val="008C11E8"/>
    <w:rsid w:val="008C2E47"/>
    <w:rsid w:val="008E3054"/>
    <w:rsid w:val="008E7360"/>
    <w:rsid w:val="008F2643"/>
    <w:rsid w:val="008F4688"/>
    <w:rsid w:val="008F6ED7"/>
    <w:rsid w:val="0090284D"/>
    <w:rsid w:val="00903B4E"/>
    <w:rsid w:val="00903DF7"/>
    <w:rsid w:val="00906D51"/>
    <w:rsid w:val="00911263"/>
    <w:rsid w:val="009131AF"/>
    <w:rsid w:val="00920453"/>
    <w:rsid w:val="00926182"/>
    <w:rsid w:val="00932143"/>
    <w:rsid w:val="0093565E"/>
    <w:rsid w:val="009366DA"/>
    <w:rsid w:val="00951B5E"/>
    <w:rsid w:val="0095776D"/>
    <w:rsid w:val="0096452C"/>
    <w:rsid w:val="00970B2B"/>
    <w:rsid w:val="009712BC"/>
    <w:rsid w:val="0098756E"/>
    <w:rsid w:val="00991C49"/>
    <w:rsid w:val="00994722"/>
    <w:rsid w:val="009B68A6"/>
    <w:rsid w:val="009D02AF"/>
    <w:rsid w:val="009D4BEE"/>
    <w:rsid w:val="009F0B1D"/>
    <w:rsid w:val="009F29CE"/>
    <w:rsid w:val="009F2CA1"/>
    <w:rsid w:val="009F3A4E"/>
    <w:rsid w:val="00A00B7F"/>
    <w:rsid w:val="00A112E8"/>
    <w:rsid w:val="00A21687"/>
    <w:rsid w:val="00A21C14"/>
    <w:rsid w:val="00A36EB9"/>
    <w:rsid w:val="00A57DEA"/>
    <w:rsid w:val="00A648B5"/>
    <w:rsid w:val="00A731CD"/>
    <w:rsid w:val="00A87CFD"/>
    <w:rsid w:val="00AA05BF"/>
    <w:rsid w:val="00AA32D3"/>
    <w:rsid w:val="00AA49A6"/>
    <w:rsid w:val="00AA729E"/>
    <w:rsid w:val="00AB0844"/>
    <w:rsid w:val="00AB36FB"/>
    <w:rsid w:val="00AC1B9F"/>
    <w:rsid w:val="00AC2FF6"/>
    <w:rsid w:val="00AC58C5"/>
    <w:rsid w:val="00AD788F"/>
    <w:rsid w:val="00AE5E26"/>
    <w:rsid w:val="00AF68B5"/>
    <w:rsid w:val="00B16511"/>
    <w:rsid w:val="00B23161"/>
    <w:rsid w:val="00B43BC3"/>
    <w:rsid w:val="00B46E63"/>
    <w:rsid w:val="00B51FCA"/>
    <w:rsid w:val="00B52BF7"/>
    <w:rsid w:val="00B52FAC"/>
    <w:rsid w:val="00B5698E"/>
    <w:rsid w:val="00B6221B"/>
    <w:rsid w:val="00B75F4A"/>
    <w:rsid w:val="00B7677B"/>
    <w:rsid w:val="00B76868"/>
    <w:rsid w:val="00B77980"/>
    <w:rsid w:val="00B857C7"/>
    <w:rsid w:val="00BA1667"/>
    <w:rsid w:val="00BA1DBE"/>
    <w:rsid w:val="00BA227B"/>
    <w:rsid w:val="00BA2D08"/>
    <w:rsid w:val="00BB18C0"/>
    <w:rsid w:val="00BB4430"/>
    <w:rsid w:val="00BC0C82"/>
    <w:rsid w:val="00BC44D7"/>
    <w:rsid w:val="00BC45EF"/>
    <w:rsid w:val="00BC4BD5"/>
    <w:rsid w:val="00BE1CE3"/>
    <w:rsid w:val="00BE686E"/>
    <w:rsid w:val="00BF045C"/>
    <w:rsid w:val="00BF1A1B"/>
    <w:rsid w:val="00BF2011"/>
    <w:rsid w:val="00BF2DE7"/>
    <w:rsid w:val="00BF4511"/>
    <w:rsid w:val="00BF6F88"/>
    <w:rsid w:val="00C03532"/>
    <w:rsid w:val="00C23536"/>
    <w:rsid w:val="00C236A9"/>
    <w:rsid w:val="00C2772E"/>
    <w:rsid w:val="00C346AE"/>
    <w:rsid w:val="00C36304"/>
    <w:rsid w:val="00C42EFE"/>
    <w:rsid w:val="00C65377"/>
    <w:rsid w:val="00C745B9"/>
    <w:rsid w:val="00C90D63"/>
    <w:rsid w:val="00C94FC3"/>
    <w:rsid w:val="00C952F2"/>
    <w:rsid w:val="00C9632B"/>
    <w:rsid w:val="00CA2CD8"/>
    <w:rsid w:val="00CA5E34"/>
    <w:rsid w:val="00CB4C07"/>
    <w:rsid w:val="00CB63F4"/>
    <w:rsid w:val="00CC0D93"/>
    <w:rsid w:val="00CC484D"/>
    <w:rsid w:val="00CC5FE0"/>
    <w:rsid w:val="00CC7A16"/>
    <w:rsid w:val="00CD1A2A"/>
    <w:rsid w:val="00CD7B0E"/>
    <w:rsid w:val="00CE2978"/>
    <w:rsid w:val="00CE673D"/>
    <w:rsid w:val="00CE6F36"/>
    <w:rsid w:val="00CE7243"/>
    <w:rsid w:val="00D0682D"/>
    <w:rsid w:val="00D143BC"/>
    <w:rsid w:val="00D20929"/>
    <w:rsid w:val="00D217A3"/>
    <w:rsid w:val="00D224D9"/>
    <w:rsid w:val="00D31019"/>
    <w:rsid w:val="00D31433"/>
    <w:rsid w:val="00D33485"/>
    <w:rsid w:val="00D3458D"/>
    <w:rsid w:val="00D476AB"/>
    <w:rsid w:val="00D51659"/>
    <w:rsid w:val="00D5363F"/>
    <w:rsid w:val="00D57CD5"/>
    <w:rsid w:val="00D605D9"/>
    <w:rsid w:val="00D636DC"/>
    <w:rsid w:val="00D642D6"/>
    <w:rsid w:val="00D66AC3"/>
    <w:rsid w:val="00D704FC"/>
    <w:rsid w:val="00D72046"/>
    <w:rsid w:val="00D72BC4"/>
    <w:rsid w:val="00D765AE"/>
    <w:rsid w:val="00D904D1"/>
    <w:rsid w:val="00D919C4"/>
    <w:rsid w:val="00D93D01"/>
    <w:rsid w:val="00DA03E4"/>
    <w:rsid w:val="00DA3B7E"/>
    <w:rsid w:val="00DA4599"/>
    <w:rsid w:val="00DB0467"/>
    <w:rsid w:val="00DB1157"/>
    <w:rsid w:val="00DB5876"/>
    <w:rsid w:val="00DB6A42"/>
    <w:rsid w:val="00DD6016"/>
    <w:rsid w:val="00DF4BEA"/>
    <w:rsid w:val="00DF5C13"/>
    <w:rsid w:val="00DF6DA4"/>
    <w:rsid w:val="00DF6F52"/>
    <w:rsid w:val="00DF75A7"/>
    <w:rsid w:val="00E02D05"/>
    <w:rsid w:val="00E042B1"/>
    <w:rsid w:val="00E066A1"/>
    <w:rsid w:val="00E13586"/>
    <w:rsid w:val="00E223CB"/>
    <w:rsid w:val="00E2404A"/>
    <w:rsid w:val="00E270EA"/>
    <w:rsid w:val="00E2751C"/>
    <w:rsid w:val="00E400AD"/>
    <w:rsid w:val="00E4423C"/>
    <w:rsid w:val="00E46A9C"/>
    <w:rsid w:val="00E80783"/>
    <w:rsid w:val="00E81943"/>
    <w:rsid w:val="00E81EFA"/>
    <w:rsid w:val="00E92CA2"/>
    <w:rsid w:val="00EA5875"/>
    <w:rsid w:val="00EC6A2F"/>
    <w:rsid w:val="00ED0167"/>
    <w:rsid w:val="00ED0BE1"/>
    <w:rsid w:val="00EE507A"/>
    <w:rsid w:val="00EF7609"/>
    <w:rsid w:val="00F07ECE"/>
    <w:rsid w:val="00F1074D"/>
    <w:rsid w:val="00F10832"/>
    <w:rsid w:val="00F13F67"/>
    <w:rsid w:val="00F24511"/>
    <w:rsid w:val="00F24737"/>
    <w:rsid w:val="00F32E9B"/>
    <w:rsid w:val="00F42144"/>
    <w:rsid w:val="00F515FF"/>
    <w:rsid w:val="00F5792D"/>
    <w:rsid w:val="00F579DF"/>
    <w:rsid w:val="00F63D89"/>
    <w:rsid w:val="00F80CC2"/>
    <w:rsid w:val="00F8389B"/>
    <w:rsid w:val="00FA4E63"/>
    <w:rsid w:val="00FA6CDD"/>
    <w:rsid w:val="00FA79EF"/>
    <w:rsid w:val="00FB2E87"/>
    <w:rsid w:val="00FB7104"/>
    <w:rsid w:val="00FC51D1"/>
    <w:rsid w:val="00FD020D"/>
    <w:rsid w:val="00FD39D9"/>
    <w:rsid w:val="00FE0A6C"/>
    <w:rsid w:val="00FE18D6"/>
    <w:rsid w:val="00FE1C66"/>
    <w:rsid w:val="00FE2C61"/>
    <w:rsid w:val="00FF0627"/>
    <w:rsid w:val="00FF5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40B8A733"/>
  <w15:docId w15:val="{6B8F0B78-42C6-3748-A9A1-906E5EB356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4300"/>
    <w:rPr>
      <w:sz w:val="24"/>
      <w:szCs w:val="24"/>
      <w:lang w:val="en-SE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0146F"/>
    <w:pPr>
      <w:keepNext/>
      <w:keepLines/>
      <w:jc w:val="center"/>
      <w:outlineLvl w:val="0"/>
    </w:pPr>
    <w:rPr>
      <w:rFonts w:eastAsiaTheme="majorEastAsia" w:cstheme="majorBidi"/>
      <w:bCs/>
      <w:szCs w:val="32"/>
      <w:lang w:val="sv-SE" w:eastAsia="sv-S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0146F"/>
    <w:pPr>
      <w:keepNext/>
      <w:keepLines/>
      <w:outlineLvl w:val="1"/>
    </w:pPr>
    <w:rPr>
      <w:rFonts w:eastAsiaTheme="majorEastAsia" w:cstheme="majorBidi"/>
      <w:b/>
      <w:bCs/>
      <w:szCs w:val="26"/>
      <w:lang w:val="sv-SE" w:eastAsia="sv-S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4BD5"/>
    <w:pPr>
      <w:ind w:left="720"/>
      <w:contextualSpacing/>
    </w:pPr>
    <w:rPr>
      <w:lang w:val="sv-SE" w:eastAsia="sv-SE"/>
    </w:rPr>
  </w:style>
  <w:style w:type="paragraph" w:styleId="HTMLAddress">
    <w:name w:val="HTML Address"/>
    <w:aliases w:val=" adress"/>
    <w:basedOn w:val="z-TopofForm"/>
    <w:link w:val="HTMLAddressChar"/>
    <w:rsid w:val="003A6707"/>
    <w:pPr>
      <w:pBdr>
        <w:bottom w:val="none" w:sz="0" w:space="0" w:color="auto"/>
      </w:pBdr>
      <w:jc w:val="left"/>
    </w:pPr>
    <w:rPr>
      <w:rFonts w:ascii="Times New Roman" w:hAnsi="Times New Roman"/>
      <w:vanish w:val="0"/>
      <w:sz w:val="24"/>
      <w:szCs w:val="20"/>
      <w:lang w:val="en-US"/>
    </w:rPr>
  </w:style>
  <w:style w:type="character" w:customStyle="1" w:styleId="HTMLAddressChar">
    <w:name w:val="HTML Address Char"/>
    <w:aliases w:val=" adress Char"/>
    <w:basedOn w:val="DefaultParagraphFont"/>
    <w:link w:val="HTMLAddress"/>
    <w:rsid w:val="003A6707"/>
    <w:rPr>
      <w:sz w:val="24"/>
      <w:lang w:val="en-US"/>
    </w:rPr>
  </w:style>
  <w:style w:type="paragraph" w:styleId="z-TopofForm">
    <w:name w:val="HTML Top of Form"/>
    <w:basedOn w:val="Normal"/>
    <w:next w:val="Normal"/>
    <w:link w:val="z-TopofFormChar"/>
    <w:hidden/>
    <w:rsid w:val="003A6707"/>
    <w:pPr>
      <w:pBdr>
        <w:bottom w:val="single" w:sz="6" w:space="1" w:color="auto"/>
      </w:pBdr>
      <w:jc w:val="center"/>
    </w:pPr>
    <w:rPr>
      <w:rFonts w:ascii="Arial" w:hAnsi="Arial"/>
      <w:vanish/>
      <w:sz w:val="16"/>
      <w:szCs w:val="16"/>
      <w:lang w:val="sv-SE" w:eastAsia="sv-SE"/>
    </w:rPr>
  </w:style>
  <w:style w:type="character" w:customStyle="1" w:styleId="z-TopofFormChar">
    <w:name w:val="z-Top of Form Char"/>
    <w:basedOn w:val="DefaultParagraphFont"/>
    <w:link w:val="z-TopofForm"/>
    <w:rsid w:val="003A6707"/>
    <w:rPr>
      <w:rFonts w:ascii="Arial" w:hAnsi="Arial"/>
      <w:vanish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50146F"/>
    <w:rPr>
      <w:rFonts w:eastAsiaTheme="majorEastAsia" w:cstheme="majorBidi"/>
      <w:bCs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0146F"/>
    <w:rPr>
      <w:rFonts w:eastAsiaTheme="majorEastAsia" w:cstheme="majorBidi"/>
      <w:b/>
      <w:bCs/>
      <w:sz w:val="24"/>
      <w:szCs w:val="26"/>
    </w:rPr>
  </w:style>
  <w:style w:type="paragraph" w:styleId="BodyText">
    <w:name w:val="Body Text"/>
    <w:basedOn w:val="Normal"/>
    <w:link w:val="BodyTextChar"/>
    <w:rsid w:val="00793AE1"/>
    <w:rPr>
      <w:lang w:val="sv-SE" w:eastAsia="sv-SE"/>
    </w:rPr>
  </w:style>
  <w:style w:type="character" w:customStyle="1" w:styleId="BodyTextChar">
    <w:name w:val="Body Text Char"/>
    <w:basedOn w:val="DefaultParagraphFont"/>
    <w:link w:val="BodyText"/>
    <w:rsid w:val="00793AE1"/>
    <w:rPr>
      <w:sz w:val="24"/>
      <w:szCs w:val="24"/>
    </w:rPr>
  </w:style>
  <w:style w:type="paragraph" w:styleId="BodyText2">
    <w:name w:val="Body Text 2"/>
    <w:basedOn w:val="Normal"/>
    <w:link w:val="BodyText2Char"/>
    <w:rsid w:val="0050146F"/>
    <w:rPr>
      <w:i/>
      <w:color w:val="FF0000"/>
      <w:lang w:val="sv-SE" w:eastAsia="sv-SE"/>
    </w:rPr>
  </w:style>
  <w:style w:type="character" w:customStyle="1" w:styleId="BodyText2Char">
    <w:name w:val="Body Text 2 Char"/>
    <w:basedOn w:val="DefaultParagraphFont"/>
    <w:link w:val="BodyText2"/>
    <w:rsid w:val="0050146F"/>
    <w:rPr>
      <w:i/>
      <w:color w:val="FF0000"/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1D10B4"/>
    <w:rPr>
      <w:lang w:val="sv-SE" w:eastAsia="sv-SE"/>
    </w:rPr>
  </w:style>
  <w:style w:type="paragraph" w:styleId="TOC2">
    <w:name w:val="toc 2"/>
    <w:basedOn w:val="Normal"/>
    <w:next w:val="Normal"/>
    <w:autoRedefine/>
    <w:uiPriority w:val="39"/>
    <w:rsid w:val="001D10B4"/>
    <w:pPr>
      <w:ind w:left="240"/>
    </w:pPr>
    <w:rPr>
      <w:lang w:val="sv-SE" w:eastAsia="sv-SE"/>
    </w:rPr>
  </w:style>
  <w:style w:type="paragraph" w:styleId="TOC3">
    <w:name w:val="toc 3"/>
    <w:basedOn w:val="Normal"/>
    <w:next w:val="Normal"/>
    <w:autoRedefine/>
    <w:rsid w:val="001D10B4"/>
    <w:pPr>
      <w:ind w:left="480"/>
    </w:pPr>
    <w:rPr>
      <w:lang w:val="sv-SE" w:eastAsia="sv-SE"/>
    </w:rPr>
  </w:style>
  <w:style w:type="paragraph" w:styleId="TOC4">
    <w:name w:val="toc 4"/>
    <w:basedOn w:val="Normal"/>
    <w:next w:val="Normal"/>
    <w:autoRedefine/>
    <w:rsid w:val="001D10B4"/>
    <w:pPr>
      <w:ind w:left="720"/>
    </w:pPr>
    <w:rPr>
      <w:lang w:val="sv-SE" w:eastAsia="sv-SE"/>
    </w:rPr>
  </w:style>
  <w:style w:type="paragraph" w:styleId="TOC5">
    <w:name w:val="toc 5"/>
    <w:basedOn w:val="Normal"/>
    <w:next w:val="Normal"/>
    <w:autoRedefine/>
    <w:rsid w:val="001D10B4"/>
    <w:pPr>
      <w:ind w:left="960"/>
    </w:pPr>
    <w:rPr>
      <w:lang w:val="sv-SE" w:eastAsia="sv-SE"/>
    </w:rPr>
  </w:style>
  <w:style w:type="paragraph" w:styleId="TOC6">
    <w:name w:val="toc 6"/>
    <w:basedOn w:val="Normal"/>
    <w:next w:val="Normal"/>
    <w:autoRedefine/>
    <w:rsid w:val="001D10B4"/>
    <w:pPr>
      <w:ind w:left="1200"/>
    </w:pPr>
    <w:rPr>
      <w:lang w:val="sv-SE" w:eastAsia="sv-SE"/>
    </w:rPr>
  </w:style>
  <w:style w:type="paragraph" w:styleId="TOC7">
    <w:name w:val="toc 7"/>
    <w:basedOn w:val="Normal"/>
    <w:next w:val="Normal"/>
    <w:autoRedefine/>
    <w:rsid w:val="001D10B4"/>
    <w:pPr>
      <w:ind w:left="1440"/>
    </w:pPr>
    <w:rPr>
      <w:lang w:val="sv-SE" w:eastAsia="sv-SE"/>
    </w:rPr>
  </w:style>
  <w:style w:type="paragraph" w:styleId="TOC8">
    <w:name w:val="toc 8"/>
    <w:basedOn w:val="Normal"/>
    <w:next w:val="Normal"/>
    <w:autoRedefine/>
    <w:rsid w:val="001D10B4"/>
    <w:pPr>
      <w:ind w:left="1680"/>
    </w:pPr>
    <w:rPr>
      <w:lang w:val="sv-SE" w:eastAsia="sv-SE"/>
    </w:rPr>
  </w:style>
  <w:style w:type="paragraph" w:styleId="TOC9">
    <w:name w:val="toc 9"/>
    <w:basedOn w:val="Normal"/>
    <w:next w:val="Normal"/>
    <w:autoRedefine/>
    <w:rsid w:val="001D10B4"/>
    <w:pPr>
      <w:ind w:left="1920"/>
    </w:pPr>
    <w:rPr>
      <w:lang w:val="sv-SE" w:eastAsia="sv-SE"/>
    </w:rPr>
  </w:style>
  <w:style w:type="paragraph" w:styleId="Header">
    <w:name w:val="header"/>
    <w:basedOn w:val="Normal"/>
    <w:link w:val="HeaderChar"/>
    <w:rsid w:val="00BA1667"/>
    <w:pPr>
      <w:tabs>
        <w:tab w:val="center" w:pos="4703"/>
        <w:tab w:val="right" w:pos="9406"/>
      </w:tabs>
    </w:pPr>
    <w:rPr>
      <w:lang w:val="sv-SE" w:eastAsia="sv-SE"/>
    </w:rPr>
  </w:style>
  <w:style w:type="character" w:customStyle="1" w:styleId="HeaderChar">
    <w:name w:val="Header Char"/>
    <w:basedOn w:val="DefaultParagraphFont"/>
    <w:link w:val="Header"/>
    <w:rsid w:val="00BA1667"/>
    <w:rPr>
      <w:sz w:val="24"/>
      <w:szCs w:val="24"/>
    </w:rPr>
  </w:style>
  <w:style w:type="paragraph" w:styleId="Footer">
    <w:name w:val="footer"/>
    <w:basedOn w:val="Normal"/>
    <w:link w:val="FooterChar"/>
    <w:rsid w:val="00BA1667"/>
    <w:pPr>
      <w:tabs>
        <w:tab w:val="center" w:pos="4703"/>
        <w:tab w:val="right" w:pos="9406"/>
      </w:tabs>
    </w:pPr>
    <w:rPr>
      <w:lang w:val="sv-SE" w:eastAsia="sv-SE"/>
    </w:rPr>
  </w:style>
  <w:style w:type="character" w:customStyle="1" w:styleId="FooterChar">
    <w:name w:val="Footer Char"/>
    <w:basedOn w:val="DefaultParagraphFont"/>
    <w:link w:val="Footer"/>
    <w:rsid w:val="00BA1667"/>
    <w:rPr>
      <w:sz w:val="24"/>
      <w:szCs w:val="24"/>
    </w:rPr>
  </w:style>
  <w:style w:type="character" w:styleId="PageNumber">
    <w:name w:val="page number"/>
    <w:basedOn w:val="DefaultParagraphFont"/>
    <w:rsid w:val="00BA1667"/>
  </w:style>
  <w:style w:type="character" w:styleId="Hyperlink">
    <w:name w:val="Hyperlink"/>
    <w:uiPriority w:val="99"/>
    <w:rsid w:val="00B76868"/>
    <w:rPr>
      <w:color w:val="0000FF"/>
      <w:u w:val="single"/>
    </w:rPr>
  </w:style>
  <w:style w:type="paragraph" w:styleId="ListBullet2">
    <w:name w:val="List Bullet 2"/>
    <w:basedOn w:val="Normal"/>
    <w:autoRedefine/>
    <w:rsid w:val="001A0378"/>
    <w:pPr>
      <w:numPr>
        <w:numId w:val="13"/>
      </w:numPr>
    </w:pPr>
    <w:rPr>
      <w:rFonts w:ascii="Times" w:hAnsi="Times"/>
      <w:szCs w:val="20"/>
      <w:lang w:val="en-US" w:eastAsia="sv-SE"/>
    </w:rPr>
  </w:style>
  <w:style w:type="character" w:styleId="FollowedHyperlink">
    <w:name w:val="FollowedHyperlink"/>
    <w:basedOn w:val="DefaultParagraphFont"/>
    <w:rsid w:val="006127FE"/>
    <w:rPr>
      <w:color w:val="954F72" w:themeColor="followedHyperlink"/>
      <w:u w:val="single"/>
    </w:rPr>
  </w:style>
  <w:style w:type="character" w:customStyle="1" w:styleId="slug-vol">
    <w:name w:val="slug-vol"/>
    <w:basedOn w:val="DefaultParagraphFont"/>
    <w:rsid w:val="008E3054"/>
    <w:rPr>
      <w:b/>
      <w:bCs/>
    </w:rPr>
  </w:style>
  <w:style w:type="character" w:customStyle="1" w:styleId="cit-sep1">
    <w:name w:val="cit-sep1"/>
    <w:basedOn w:val="DefaultParagraphFont"/>
    <w:rsid w:val="008E3054"/>
    <w:rPr>
      <w:b w:val="0"/>
      <w:bCs w:val="0"/>
    </w:rPr>
  </w:style>
  <w:style w:type="character" w:customStyle="1" w:styleId="slug-pub-date3">
    <w:name w:val="slug-pub-date3"/>
    <w:basedOn w:val="DefaultParagraphFont"/>
    <w:rsid w:val="008E3054"/>
    <w:rPr>
      <w:b w:val="0"/>
      <w:bCs w:val="0"/>
    </w:rPr>
  </w:style>
  <w:style w:type="character" w:customStyle="1" w:styleId="slug-pages3">
    <w:name w:val="slug-pages3"/>
    <w:basedOn w:val="DefaultParagraphFont"/>
    <w:rsid w:val="008E3054"/>
    <w:rPr>
      <w:b w:val="0"/>
      <w:bCs w:val="0"/>
    </w:rPr>
  </w:style>
  <w:style w:type="character" w:customStyle="1" w:styleId="slug-doi2">
    <w:name w:val="slug-doi2"/>
    <w:basedOn w:val="DefaultParagraphFont"/>
    <w:rsid w:val="008E3054"/>
  </w:style>
  <w:style w:type="paragraph" w:customStyle="1" w:styleId="EndNoteBibliographyTitle">
    <w:name w:val="EndNote Bibliography Title"/>
    <w:basedOn w:val="Normal"/>
    <w:rsid w:val="00951B5E"/>
    <w:pPr>
      <w:jc w:val="center"/>
    </w:pPr>
    <w:rPr>
      <w:lang w:val="sv-SE" w:eastAsia="sv-SE"/>
    </w:rPr>
  </w:style>
  <w:style w:type="paragraph" w:customStyle="1" w:styleId="EndNoteBibliography">
    <w:name w:val="EndNote Bibliography"/>
    <w:basedOn w:val="Normal"/>
    <w:rsid w:val="00951B5E"/>
    <w:rPr>
      <w:lang w:val="sv-SE" w:eastAsia="sv-SE"/>
    </w:rPr>
  </w:style>
  <w:style w:type="character" w:customStyle="1" w:styleId="apple-converted-space">
    <w:name w:val="apple-converted-space"/>
    <w:basedOn w:val="DefaultParagraphFont"/>
    <w:rsid w:val="006B30C1"/>
  </w:style>
  <w:style w:type="character" w:styleId="Strong">
    <w:name w:val="Strong"/>
    <w:basedOn w:val="DefaultParagraphFont"/>
    <w:uiPriority w:val="22"/>
    <w:qFormat/>
    <w:rsid w:val="008C2E47"/>
    <w:rPr>
      <w:b/>
      <w:bCs/>
    </w:rPr>
  </w:style>
  <w:style w:type="character" w:styleId="Emphasis">
    <w:name w:val="Emphasis"/>
    <w:basedOn w:val="DefaultParagraphFont"/>
    <w:uiPriority w:val="20"/>
    <w:qFormat/>
    <w:rsid w:val="008C2E47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34040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0250E0"/>
    <w:pPr>
      <w:spacing w:before="100" w:beforeAutospacing="1" w:after="100" w:afterAutospacing="1"/>
    </w:pPr>
  </w:style>
  <w:style w:type="paragraph" w:styleId="ListBullet">
    <w:name w:val="List Bullet"/>
    <w:basedOn w:val="Normal"/>
    <w:semiHidden/>
    <w:unhideWhenUsed/>
    <w:rsid w:val="008839D1"/>
    <w:pPr>
      <w:numPr>
        <w:numId w:val="8"/>
      </w:numPr>
      <w:contextualSpacing/>
    </w:pPr>
    <w:rPr>
      <w:lang w:val="sv-SE" w:eastAsia="sv-SE"/>
    </w:rPr>
  </w:style>
  <w:style w:type="paragraph" w:customStyle="1" w:styleId="Checkbox">
    <w:name w:val="Checkbox"/>
    <w:basedOn w:val="Normal"/>
    <w:next w:val="ListBullet2"/>
    <w:qFormat/>
    <w:rsid w:val="00537AF6"/>
    <w:pPr>
      <w:numPr>
        <w:numId w:val="28"/>
      </w:numPr>
      <w:autoSpaceDE w:val="0"/>
      <w:autoSpaceDN w:val="0"/>
      <w:adjustRightInd w:val="0"/>
      <w:contextualSpacing/>
    </w:pPr>
    <w:rPr>
      <w:rFonts w:eastAsiaTheme="minorEastAsia"/>
      <w:lang w:val="sv-SE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61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01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06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939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248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05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66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165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3733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648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427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37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195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808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81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98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479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155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26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0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694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184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7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495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329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86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63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71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9334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054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9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0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75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7137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165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067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220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702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575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211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519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14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37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9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9797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80782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53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5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8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9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85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048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746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631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9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4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05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emergencymedicinecases.com/ocular-trauma/" TargetMode="External"/><Relationship Id="rId21" Type="http://schemas.openxmlformats.org/officeDocument/2006/relationships/hyperlink" Target="https://en.wikipedia.org/wiki/Quadrantanopia" TargetMode="External"/><Relationship Id="rId42" Type="http://schemas.openxmlformats.org/officeDocument/2006/relationships/hyperlink" Target="http://www.lakartidningen.se/Klinik-och-vetenskap/Klinisk-oversikt/2015/01/Bells-pares-ger-resttillstand-hos-30-procent-av-vuxna-patienter/" TargetMode="External"/><Relationship Id="rId63" Type="http://schemas.openxmlformats.org/officeDocument/2006/relationships/hyperlink" Target="https://en.wikipedia.org/wiki/Spinothalamic_tract" TargetMode="External"/><Relationship Id="rId84" Type="http://schemas.openxmlformats.org/officeDocument/2006/relationships/hyperlink" Target="http://www.ncbi.nlm.nih.gov/pubmed/?term=22694000" TargetMode="External"/><Relationship Id="rId138" Type="http://schemas.openxmlformats.org/officeDocument/2006/relationships/hyperlink" Target="https://slf.se/swesem/app/uploads/2020/03/oftalmologi-akut-200308.pdf" TargetMode="External"/><Relationship Id="rId107" Type="http://schemas.openxmlformats.org/officeDocument/2006/relationships/hyperlink" Target="https://pubmed.ncbi.nlm.nih.gov/32402163/" TargetMode="External"/><Relationship Id="rId11" Type="http://schemas.openxmlformats.org/officeDocument/2006/relationships/hyperlink" Target="https://slf.se/swesem/app/uploads/2020/03/oftalmologi-akut-200308.pdf" TargetMode="External"/><Relationship Id="rId32" Type="http://schemas.openxmlformats.org/officeDocument/2006/relationships/hyperlink" Target="https://www.ncbi.nlm.nih.gov/pubmed/?term=28745996" TargetMode="External"/><Relationship Id="rId37" Type="http://schemas.openxmlformats.org/officeDocument/2006/relationships/hyperlink" Target="https://en.wikipedia.org/wiki/Horner%27s_syndrome" TargetMode="External"/><Relationship Id="rId53" Type="http://schemas.openxmlformats.org/officeDocument/2006/relationships/hyperlink" Target="http://www.ncbi.nlm.nih.gov/pubmed/22162937" TargetMode="External"/><Relationship Id="rId58" Type="http://schemas.openxmlformats.org/officeDocument/2006/relationships/hyperlink" Target="https://en.wikipedia.org/wiki/Lateral_corticospinal_tract" TargetMode="External"/><Relationship Id="rId74" Type="http://schemas.openxmlformats.org/officeDocument/2006/relationships/hyperlink" Target="http://www.ncbi.nlm.nih.gov/pubmed/?term=23417182" TargetMode="External"/><Relationship Id="rId79" Type="http://schemas.openxmlformats.org/officeDocument/2006/relationships/hyperlink" Target="https://en.wikipedia.org/wiki/Radial_nerve" TargetMode="External"/><Relationship Id="rId102" Type="http://schemas.openxmlformats.org/officeDocument/2006/relationships/hyperlink" Target="http://www.ncbi.nlm.nih.gov/pubmed/?term=25786912" TargetMode="External"/><Relationship Id="rId123" Type="http://schemas.openxmlformats.org/officeDocument/2006/relationships/hyperlink" Target="https://slf.se/swesem/app/uploads/2020/03/oftalmologi-akut-200308.pdf" TargetMode="External"/><Relationship Id="rId128" Type="http://schemas.openxmlformats.org/officeDocument/2006/relationships/hyperlink" Target="https://slf.se/swesem/app/uploads/2020/03/oftalmologi-akut-200308.pdf" TargetMode="External"/><Relationship Id="rId144" Type="http://schemas.openxmlformats.org/officeDocument/2006/relationships/theme" Target="theme/theme1.xml"/><Relationship Id="rId5" Type="http://schemas.openxmlformats.org/officeDocument/2006/relationships/webSettings" Target="webSettings.xml"/><Relationship Id="rId90" Type="http://schemas.openxmlformats.org/officeDocument/2006/relationships/hyperlink" Target="https://www.socialstyrelsen.se/globalassets/sharepoint-dokument/artikelkatalog/nationella-riktlinjer/2020-1-6545.pdf" TargetMode="External"/><Relationship Id="rId95" Type="http://schemas.openxmlformats.org/officeDocument/2006/relationships/hyperlink" Target="http://www.lakartidningen.se/Functions/OldArticleView.aspx?articleId=6872" TargetMode="External"/><Relationship Id="rId22" Type="http://schemas.openxmlformats.org/officeDocument/2006/relationships/hyperlink" Target="https://en.wikipedia.org/wiki/Bitemporal_hemianopsia" TargetMode="External"/><Relationship Id="rId27" Type="http://schemas.openxmlformats.org/officeDocument/2006/relationships/hyperlink" Target="https://en.wikipedia.org/wiki/Oculomotor_nerve_palsy" TargetMode="External"/><Relationship Id="rId43" Type="http://schemas.openxmlformats.org/officeDocument/2006/relationships/hyperlink" Target="https://www.uic.edu/com/ferne/pdf/posterior0501.pdf" TargetMode="External"/><Relationship Id="rId48" Type="http://schemas.openxmlformats.org/officeDocument/2006/relationships/hyperlink" Target="http://stroke.ahajournals.org/content/40/11/3504.full" TargetMode="External"/><Relationship Id="rId64" Type="http://schemas.openxmlformats.org/officeDocument/2006/relationships/hyperlink" Target="http://anothersample.net/acute-spinal-cord-injury" TargetMode="External"/><Relationship Id="rId69" Type="http://schemas.openxmlformats.org/officeDocument/2006/relationships/hyperlink" Target="https://en.wikipedia.org/wiki/Spinal_cord_injury" TargetMode="External"/><Relationship Id="rId113" Type="http://schemas.openxmlformats.org/officeDocument/2006/relationships/hyperlink" Target="https://pubmed.ncbi.nlm.nih.gov/32402163/" TargetMode="External"/><Relationship Id="rId118" Type="http://schemas.openxmlformats.org/officeDocument/2006/relationships/hyperlink" Target="https://litfl.com/the-ocular-ultrasound-challenge/" TargetMode="External"/><Relationship Id="rId134" Type="http://schemas.openxmlformats.org/officeDocument/2006/relationships/hyperlink" Target="http://emergencymedicinecases.com/episode-9-nontraumatic-eye-emergencies/" TargetMode="External"/><Relationship Id="rId139" Type="http://schemas.openxmlformats.org/officeDocument/2006/relationships/hyperlink" Target="https://slf.se/swesem/app/uploads/2020/03/oftalmologi-akut-200308.pdf" TargetMode="External"/><Relationship Id="rId80" Type="http://schemas.openxmlformats.org/officeDocument/2006/relationships/hyperlink" Target="https://en.wikipedia.org/wiki/Median_nerve" TargetMode="External"/><Relationship Id="rId85" Type="http://schemas.openxmlformats.org/officeDocument/2006/relationships/hyperlink" Target="http://www.ncbi.nlm.nih.gov/pubmed/?term=22694000" TargetMode="External"/><Relationship Id="rId12" Type="http://schemas.openxmlformats.org/officeDocument/2006/relationships/hyperlink" Target="https://en.wikipedia.org/wiki/Aphasia" TargetMode="External"/><Relationship Id="rId17" Type="http://schemas.openxmlformats.org/officeDocument/2006/relationships/hyperlink" Target="https://sv.wikipedia.org/wiki/Neglect" TargetMode="External"/><Relationship Id="rId33" Type="http://schemas.openxmlformats.org/officeDocument/2006/relationships/hyperlink" Target="http://www.lakartidningen.se/Functions/OldArticleView.aspx?articleId=18900" TargetMode="External"/><Relationship Id="rId38" Type="http://schemas.openxmlformats.org/officeDocument/2006/relationships/hyperlink" Target="https://en.wikipedia.org/wiki/Horner%27s_syndrome" TargetMode="External"/><Relationship Id="rId59" Type="http://schemas.openxmlformats.org/officeDocument/2006/relationships/hyperlink" Target="https://en.wikipedia.org/wiki/Lateral_corticospinal_tract" TargetMode="External"/><Relationship Id="rId103" Type="http://schemas.openxmlformats.org/officeDocument/2006/relationships/hyperlink" Target="http://www.ncbi.nlm.nih.gov/pubmed/?term=26810499" TargetMode="External"/><Relationship Id="rId108" Type="http://schemas.openxmlformats.org/officeDocument/2006/relationships/hyperlink" Target="https://pubmed.ncbi.nlm.nih.gov/32402163/" TargetMode="External"/><Relationship Id="rId124" Type="http://schemas.openxmlformats.org/officeDocument/2006/relationships/hyperlink" Target="https://slf.se/swesem/app/uploads/2020/03/oftalmologi-akut-200308.pdf" TargetMode="External"/><Relationship Id="rId129" Type="http://schemas.openxmlformats.org/officeDocument/2006/relationships/hyperlink" Target="http://www.ncbi.nlm.nih.gov/pubmed/?term=18249258" TargetMode="External"/><Relationship Id="rId54" Type="http://schemas.openxmlformats.org/officeDocument/2006/relationships/hyperlink" Target="http://www.lakartidningen.se/Klinik-och-vetenskap/Medicinens-ABC/2015/02/Yrsel-pa-akuten/" TargetMode="External"/><Relationship Id="rId70" Type="http://schemas.openxmlformats.org/officeDocument/2006/relationships/hyperlink" Target="https://en.wikipedia.org/wiki/Spinal_cord_injury" TargetMode="External"/><Relationship Id="rId75" Type="http://schemas.openxmlformats.org/officeDocument/2006/relationships/hyperlink" Target="https://en.wikipedia.org/wiki/Upper_motor_neuron_syndrome" TargetMode="External"/><Relationship Id="rId91" Type="http://schemas.openxmlformats.org/officeDocument/2006/relationships/hyperlink" Target="https://www.socialstyrelsen.se/globalassets/sharepoint-dokument/artikelkatalog/nationella-riktlinjer/2020-1-6548.pdf" TargetMode="External"/><Relationship Id="rId96" Type="http://schemas.openxmlformats.org/officeDocument/2006/relationships/hyperlink" Target="https://pubmed.ncbi.nlm.nih.gov/30793434/" TargetMode="External"/><Relationship Id="rId140" Type="http://schemas.openxmlformats.org/officeDocument/2006/relationships/hyperlink" Target="https://slf.se/swesem/app/uploads/2020/03/oftalmologi-akut-200308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hyperlink" Target="https://en.wikipedia.org/wiki/Primary_motor_cortex" TargetMode="External"/><Relationship Id="rId28" Type="http://schemas.openxmlformats.org/officeDocument/2006/relationships/hyperlink" Target="https://en.wikipedia.org/wiki/Trochlear_nerve" TargetMode="External"/><Relationship Id="rId49" Type="http://schemas.openxmlformats.org/officeDocument/2006/relationships/hyperlink" Target="http://ltarkiv.lakartidningen.se/artNo29053" TargetMode="External"/><Relationship Id="rId114" Type="http://schemas.openxmlformats.org/officeDocument/2006/relationships/hyperlink" Target="https://emergencymedicinecases.com/ocular-trauma/" TargetMode="External"/><Relationship Id="rId119" Type="http://schemas.openxmlformats.org/officeDocument/2006/relationships/hyperlink" Target="https://www.youtube.com/watch?v=A0gQmqWcIn8&amp;list=PLzsxsy7arIHG4L9zr1GFT7XDxwdd7POci&amp;index=22" TargetMode="External"/><Relationship Id="rId44" Type="http://schemas.openxmlformats.org/officeDocument/2006/relationships/hyperlink" Target="http://www.ncbi.nlm.nih.gov/pubmed/21576300" TargetMode="External"/><Relationship Id="rId60" Type="http://schemas.openxmlformats.org/officeDocument/2006/relationships/hyperlink" Target="https://en.wikipedia.org/wiki/Posterior_column" TargetMode="External"/><Relationship Id="rId65" Type="http://schemas.openxmlformats.org/officeDocument/2006/relationships/hyperlink" Target="http://anothersample.net/acute-spinal-cord-injury" TargetMode="External"/><Relationship Id="rId81" Type="http://schemas.openxmlformats.org/officeDocument/2006/relationships/hyperlink" Target="https://en.wikipedia.org/wiki/Ulnar_nerve" TargetMode="External"/><Relationship Id="rId86" Type="http://schemas.openxmlformats.org/officeDocument/2006/relationships/hyperlink" Target="http://www.ncbi.nlm.nih.gov/pubmed/?term=22694000" TargetMode="External"/><Relationship Id="rId130" Type="http://schemas.openxmlformats.org/officeDocument/2006/relationships/hyperlink" Target="http://www.ncbi.nlm.nih.gov/pubmed/?term=24847142" TargetMode="External"/><Relationship Id="rId135" Type="http://schemas.openxmlformats.org/officeDocument/2006/relationships/hyperlink" Target="http://emergencymedicinecases.com/episode-9-nontraumatic-eye-emergencies/" TargetMode="External"/><Relationship Id="rId13" Type="http://schemas.openxmlformats.org/officeDocument/2006/relationships/hyperlink" Target="https://en.wikipedia.org/wiki/Aphasia" TargetMode="External"/><Relationship Id="rId18" Type="http://schemas.openxmlformats.org/officeDocument/2006/relationships/hyperlink" Target="https://sv.wikipedia.org/wiki/Neglect" TargetMode="External"/><Relationship Id="rId39" Type="http://schemas.openxmlformats.org/officeDocument/2006/relationships/hyperlink" Target="https://en.wikipedia.org/wiki/Horner%27s_syndrome" TargetMode="External"/><Relationship Id="rId109" Type="http://schemas.openxmlformats.org/officeDocument/2006/relationships/hyperlink" Target="https://www.ncbi.nlm.nih.gov/pubmed/?term=21646462" TargetMode="External"/><Relationship Id="rId34" Type="http://schemas.openxmlformats.org/officeDocument/2006/relationships/hyperlink" Target="https://en.wikipedia.org/wiki/Nystagmus" TargetMode="External"/><Relationship Id="rId50" Type="http://schemas.openxmlformats.org/officeDocument/2006/relationships/hyperlink" Target="http://www.ncbi.nlm.nih.gov/pubmed/21576300" TargetMode="External"/><Relationship Id="rId55" Type="http://schemas.openxmlformats.org/officeDocument/2006/relationships/hyperlink" Target="http://www.lakartidningen.se/Klinik-och-vetenskap/Medicinens-ABC/2015/02/Yrsel-pa-akuten/" TargetMode="External"/><Relationship Id="rId76" Type="http://schemas.openxmlformats.org/officeDocument/2006/relationships/hyperlink" Target="https://en.wikipedia.org/wiki/Upper_motor_neuron_syndrome" TargetMode="External"/><Relationship Id="rId97" Type="http://schemas.openxmlformats.org/officeDocument/2006/relationships/hyperlink" Target="https://pubmed.ncbi.nlm.nih.gov/30793434/" TargetMode="External"/><Relationship Id="rId104" Type="http://schemas.openxmlformats.org/officeDocument/2006/relationships/hyperlink" Target="http://www.ncbi.nlm.nih.gov/pubmed/?term=26138731" TargetMode="External"/><Relationship Id="rId120" Type="http://schemas.openxmlformats.org/officeDocument/2006/relationships/hyperlink" Target="https://www.coreultrasound.com/clr/" TargetMode="External"/><Relationship Id="rId125" Type="http://schemas.openxmlformats.org/officeDocument/2006/relationships/hyperlink" Target="https://slf.se/swesem/app/uploads/2020/03/oftalmologi-akut-200308.pdf" TargetMode="External"/><Relationship Id="rId141" Type="http://schemas.openxmlformats.org/officeDocument/2006/relationships/hyperlink" Target="https://slf.se/swesem/app/uploads/2020/03/oftalmologi-akut-200308.pdf" TargetMode="External"/><Relationship Id="rId7" Type="http://schemas.openxmlformats.org/officeDocument/2006/relationships/endnotes" Target="endnotes.xml"/><Relationship Id="rId71" Type="http://schemas.openxmlformats.org/officeDocument/2006/relationships/hyperlink" Target="https://en.wikipedia.org/wiki/Spinal_cord_injury" TargetMode="External"/><Relationship Id="rId92" Type="http://schemas.openxmlformats.org/officeDocument/2006/relationships/hyperlink" Target="https://www.socialstyrelsen.se/globalassets/sharepoint-dokument/artikelkatalog/nationella-riktlinjer/2020-1-6545.pdf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en.wikipedia.org/wiki/Sixth_nerve_palsy" TargetMode="External"/><Relationship Id="rId24" Type="http://schemas.openxmlformats.org/officeDocument/2006/relationships/hyperlink" Target="https://en.wikipedia.org/wiki/Primary_motor_cortex" TargetMode="External"/><Relationship Id="rId40" Type="http://schemas.openxmlformats.org/officeDocument/2006/relationships/hyperlink" Target="https://en.wikipedia.org/wiki/Facial_nerve" TargetMode="External"/><Relationship Id="rId45" Type="http://schemas.openxmlformats.org/officeDocument/2006/relationships/hyperlink" Target="http://stroke.ahajournals.org/content/40/11/3504.full" TargetMode="External"/><Relationship Id="rId66" Type="http://schemas.openxmlformats.org/officeDocument/2006/relationships/hyperlink" Target="http://www.lakartidningen.se/Klinik-och-vetenskap/Medicinens-ABC/2015/10/Chock-pa-akuten/" TargetMode="External"/><Relationship Id="rId87" Type="http://schemas.openxmlformats.org/officeDocument/2006/relationships/hyperlink" Target="http://www.lakartidningen.se/Klinik-och-vetenskap/Fallbeskrivning/2014/03/Botulism-ar-en-behandlingsbar-mycket-sallsynt-forgiftning/" TargetMode="External"/><Relationship Id="rId110" Type="http://schemas.openxmlformats.org/officeDocument/2006/relationships/hyperlink" Target="https://www.ncbi.nlm.nih.gov/pubmed/?term=24262323" TargetMode="External"/><Relationship Id="rId115" Type="http://schemas.openxmlformats.org/officeDocument/2006/relationships/hyperlink" Target="https://emergencymedicinecases.com/ocular-trauma/" TargetMode="External"/><Relationship Id="rId131" Type="http://schemas.openxmlformats.org/officeDocument/2006/relationships/hyperlink" Target="http://www.ncbi.nlm.nih.gov/pubmed/?term=24847142" TargetMode="External"/><Relationship Id="rId136" Type="http://schemas.openxmlformats.org/officeDocument/2006/relationships/hyperlink" Target="https://slf.se/swesem/app/uploads/2020/03/oftalmologi-akut-200308.pdf" TargetMode="External"/><Relationship Id="rId61" Type="http://schemas.openxmlformats.org/officeDocument/2006/relationships/hyperlink" Target="https://en.wikipedia.org/wiki/Posterior_column" TargetMode="External"/><Relationship Id="rId82" Type="http://schemas.openxmlformats.org/officeDocument/2006/relationships/hyperlink" Target="http://www.cmaj.ca/content/172/10/1273.full" TargetMode="External"/><Relationship Id="rId19" Type="http://schemas.openxmlformats.org/officeDocument/2006/relationships/hyperlink" Target="https://en.wikipedia.org/wiki/Anopsia" TargetMode="External"/><Relationship Id="rId14" Type="http://schemas.openxmlformats.org/officeDocument/2006/relationships/hyperlink" Target="https://en.wikipedia.org/wiki/Aphasia" TargetMode="External"/><Relationship Id="rId30" Type="http://schemas.openxmlformats.org/officeDocument/2006/relationships/hyperlink" Target="http://jnnp.bmj.com/content/74/4/415.full" TargetMode="External"/><Relationship Id="rId35" Type="http://schemas.openxmlformats.org/officeDocument/2006/relationships/hyperlink" Target="http://www.lakartidningen.se/Klinik-och-vetenskap/Medicinens-ABC/2015/02/Yrsel-pa-akuten/" TargetMode="External"/><Relationship Id="rId56" Type="http://schemas.openxmlformats.org/officeDocument/2006/relationships/hyperlink" Target="http://www.lakartidningen.se/Klinik-och-vetenskap/Medicinens-ABC/2015/02/Yrsel-pa-akuten/" TargetMode="External"/><Relationship Id="rId77" Type="http://schemas.openxmlformats.org/officeDocument/2006/relationships/hyperlink" Target="https://en.wikipedia.org/wiki/Lower_motor_neuron_lesion" TargetMode="External"/><Relationship Id="rId100" Type="http://schemas.openxmlformats.org/officeDocument/2006/relationships/hyperlink" Target="http://stemlynsblog.org/jc-kicking-against-the-prick-sr-and-ma-of-stroke-thrombolysis/" TargetMode="External"/><Relationship Id="rId105" Type="http://schemas.openxmlformats.org/officeDocument/2006/relationships/hyperlink" Target="http://www.ncbi.nlm.nih.gov/pubmed/?term=26810499" TargetMode="External"/><Relationship Id="rId126" Type="http://schemas.openxmlformats.org/officeDocument/2006/relationships/hyperlink" Target="https://emergencymedicinecases.com/ocular-trauma/" TargetMode="External"/><Relationship Id="rId8" Type="http://schemas.openxmlformats.org/officeDocument/2006/relationships/hyperlink" Target="http://swesem.org/category/Utbildning/SWESEMs-utbildningsmaterial" TargetMode="External"/><Relationship Id="rId51" Type="http://schemas.openxmlformats.org/officeDocument/2006/relationships/hyperlink" Target="http://www.lakartidningen.se/Klinik-och-vetenskap/Medicinens-ABC/2015/02/Yrsel-pa-akuten/" TargetMode="External"/><Relationship Id="rId72" Type="http://schemas.openxmlformats.org/officeDocument/2006/relationships/hyperlink" Target="https://en.wikipedia.org/wiki/Spinal_cord_injury" TargetMode="External"/><Relationship Id="rId93" Type="http://schemas.openxmlformats.org/officeDocument/2006/relationships/hyperlink" Target="http://www.ncbi.nlm.nih.gov/pubmed/?term=16484610" TargetMode="External"/><Relationship Id="rId98" Type="http://schemas.openxmlformats.org/officeDocument/2006/relationships/hyperlink" Target="https://sv.wikipedia.org/wiki/Modifierade_Rankinskalan" TargetMode="External"/><Relationship Id="rId121" Type="http://schemas.openxmlformats.org/officeDocument/2006/relationships/hyperlink" Target="https://www.youtube.com/watch?v=A0gQmqWcIn8&amp;list=PLzsxsy7arIHG4L9zr1GFT7XDxwdd7POci&amp;index=22" TargetMode="External"/><Relationship Id="rId142" Type="http://schemas.openxmlformats.org/officeDocument/2006/relationships/footer" Target="footer1.xml"/><Relationship Id="rId3" Type="http://schemas.openxmlformats.org/officeDocument/2006/relationships/styles" Target="styles.xml"/><Relationship Id="rId25" Type="http://schemas.openxmlformats.org/officeDocument/2006/relationships/hyperlink" Target="http://www.aao.org/bcscsnippetdetail.aspx?id=f5a77965-de2a-4fb0-82fb-5f4089671ad6" TargetMode="External"/><Relationship Id="rId46" Type="http://schemas.openxmlformats.org/officeDocument/2006/relationships/hyperlink" Target="http://www.youtube.com/watch?v=4EBwtckFfTo" TargetMode="External"/><Relationship Id="rId67" Type="http://schemas.openxmlformats.org/officeDocument/2006/relationships/hyperlink" Target="http://www.lakartidningen.se/Functions/OldArticleView.aspx?articleId=11567" TargetMode="External"/><Relationship Id="rId116" Type="http://schemas.openxmlformats.org/officeDocument/2006/relationships/hyperlink" Target="https://emergencymedicinecases.com/ocular-trauma/" TargetMode="External"/><Relationship Id="rId137" Type="http://schemas.openxmlformats.org/officeDocument/2006/relationships/hyperlink" Target="http://emergencymedicinecases.com/episode-9-nontraumatic-eye-emergencies/" TargetMode="External"/><Relationship Id="rId20" Type="http://schemas.openxmlformats.org/officeDocument/2006/relationships/hyperlink" Target="https://en.wikipedia.org/wiki/Homonymous_hemianopsia" TargetMode="External"/><Relationship Id="rId41" Type="http://schemas.openxmlformats.org/officeDocument/2006/relationships/hyperlink" Target="http://www.lakartidningen.se/Klinik-och-vetenskap/Klinisk-oversikt/2015/01/Bells-pares-ger-resttillstand-hos-30-procent-av-vuxna-patienter/" TargetMode="External"/><Relationship Id="rId62" Type="http://schemas.openxmlformats.org/officeDocument/2006/relationships/hyperlink" Target="https://en.wikipedia.org/wiki/Spinothalamic_tract" TargetMode="External"/><Relationship Id="rId83" Type="http://schemas.openxmlformats.org/officeDocument/2006/relationships/hyperlink" Target="https://en.wikipedia.org/wiki/Common_peroneal_nerve" TargetMode="External"/><Relationship Id="rId88" Type="http://schemas.openxmlformats.org/officeDocument/2006/relationships/hyperlink" Target="http://www.lakartidningen.se/Klinik-och-vetenskap/Fallbeskrivning/2014/03/Botulism-ar-en-behandlingsbar-mycket-sallsynt-forgiftning/" TargetMode="External"/><Relationship Id="rId111" Type="http://schemas.openxmlformats.org/officeDocument/2006/relationships/hyperlink" Target="https://www.ncbi.nlm.nih.gov/pubmed/?term=24262323" TargetMode="External"/><Relationship Id="rId132" Type="http://schemas.openxmlformats.org/officeDocument/2006/relationships/hyperlink" Target="http://www.ncbi.nlm.nih.gov/pubmed/?term=25337759" TargetMode="External"/><Relationship Id="rId15" Type="http://schemas.openxmlformats.org/officeDocument/2006/relationships/hyperlink" Target="https://en.wikipedia.org/wiki/Dysarthria" TargetMode="External"/><Relationship Id="rId36" Type="http://schemas.openxmlformats.org/officeDocument/2006/relationships/hyperlink" Target="http://www.lakartidningen.se/Klinik-och-vetenskap/Medicinens-ABC/2015/02/Yrsel-pa-akuten/" TargetMode="External"/><Relationship Id="rId57" Type="http://schemas.openxmlformats.org/officeDocument/2006/relationships/hyperlink" Target="http://www.lakartidningen.se/Klinik-och-vetenskap/Medicinens-ABC/2015/02/Yrsel-pa-akuten/" TargetMode="External"/><Relationship Id="rId106" Type="http://schemas.openxmlformats.org/officeDocument/2006/relationships/hyperlink" Target="http://www.ncbi.nlm.nih.gov/pubmed/?term=26138731" TargetMode="External"/><Relationship Id="rId127" Type="http://schemas.openxmlformats.org/officeDocument/2006/relationships/hyperlink" Target="https://emergencymedicinecases.com/ocular-trauma/" TargetMode="External"/><Relationship Id="rId10" Type="http://schemas.openxmlformats.org/officeDocument/2006/relationships/hyperlink" Target="http://www.lakartidningen.se/Klinik-och-vetenskap/Medicinens-ABC/2015/02/Yrsel-pa-akuten/" TargetMode="External"/><Relationship Id="rId31" Type="http://schemas.openxmlformats.org/officeDocument/2006/relationships/hyperlink" Target="http://www.ncbi.nlm.nih.gov/pubmed/?term=17434099" TargetMode="External"/><Relationship Id="rId52" Type="http://schemas.openxmlformats.org/officeDocument/2006/relationships/hyperlink" Target="http://www.lakartidningen.se/Klinik-och-vetenskap/Medicinens-ABC/2015/02/Yrsel-pa-akuten/" TargetMode="External"/><Relationship Id="rId73" Type="http://schemas.openxmlformats.org/officeDocument/2006/relationships/hyperlink" Target="http://www.ncbi.nlm.nih.gov/pubmed/?term=23417181" TargetMode="External"/><Relationship Id="rId78" Type="http://schemas.openxmlformats.org/officeDocument/2006/relationships/hyperlink" Target="https://en.wikipedia.org/wiki/Lower_motor_neuron_lesion" TargetMode="External"/><Relationship Id="rId94" Type="http://schemas.openxmlformats.org/officeDocument/2006/relationships/hyperlink" Target="https://pubmed.ncbi.nlm.nih.gov/23734351/" TargetMode="External"/><Relationship Id="rId99" Type="http://schemas.openxmlformats.org/officeDocument/2006/relationships/hyperlink" Target="http://www.ncbi.nlm.nih.gov/pubmed/?term=25106063" TargetMode="External"/><Relationship Id="rId101" Type="http://schemas.openxmlformats.org/officeDocument/2006/relationships/hyperlink" Target="http://stemlynsblog.org/jc-kicking-against-the-prick-sr-and-ma-of-stroke-thrombolysis/" TargetMode="External"/><Relationship Id="rId122" Type="http://schemas.openxmlformats.org/officeDocument/2006/relationships/hyperlink" Target="https://litfl.com/the-ocular-ultrasound-challenge/" TargetMode="External"/><Relationship Id="rId14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swesem.org/swesems_utbildningsmaterial.asp" TargetMode="External"/><Relationship Id="rId26" Type="http://schemas.openxmlformats.org/officeDocument/2006/relationships/hyperlink" Target="http://www.aao.org/bcscsnippetdetail.aspx?id=f5a77965-de2a-4fb0-82fb-5f4089671ad6" TargetMode="External"/><Relationship Id="rId47" Type="http://schemas.openxmlformats.org/officeDocument/2006/relationships/hyperlink" Target="http://stroke.ahajournals.org/content/40/11/3504.full" TargetMode="External"/><Relationship Id="rId68" Type="http://schemas.openxmlformats.org/officeDocument/2006/relationships/hyperlink" Target="https://en.wikipedia.org/wiki/Spinal_cord_injury" TargetMode="External"/><Relationship Id="rId89" Type="http://schemas.openxmlformats.org/officeDocument/2006/relationships/hyperlink" Target="http://www.lakartidningen.se/Klinik-och-vetenskap/Fallbeskrivning/2014/03/Botulism-ar-en-behandlingsbar-mycket-sallsynt-forgiftning/" TargetMode="External"/><Relationship Id="rId112" Type="http://schemas.openxmlformats.org/officeDocument/2006/relationships/hyperlink" Target="https://pubmed.ncbi.nlm.nih.gov/32402163/" TargetMode="External"/><Relationship Id="rId133" Type="http://schemas.openxmlformats.org/officeDocument/2006/relationships/hyperlink" Target="https://www.researchgate.net/publication/5603660_The_Painful_Eye" TargetMode="External"/><Relationship Id="rId16" Type="http://schemas.openxmlformats.org/officeDocument/2006/relationships/hyperlink" Target="https://en.wikipedia.org/wiki/Dysarthria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EF178F4-5F97-4A46-901D-8ABF6C1890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0</Pages>
  <Words>17055</Words>
  <Characters>97220</Characters>
  <Application>Microsoft Office Word</Application>
  <DocSecurity>0</DocSecurity>
  <Lines>810</Lines>
  <Paragraphs>2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Region Skåne</Company>
  <LinksUpToDate>false</LinksUpToDate>
  <CharactersWithSpaces>114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iL Akuten</dc:creator>
  <cp:keywords/>
  <dc:description/>
  <cp:lastModifiedBy>Eric Dryver</cp:lastModifiedBy>
  <cp:revision>22</cp:revision>
  <dcterms:created xsi:type="dcterms:W3CDTF">2020-08-30T09:37:00Z</dcterms:created>
  <dcterms:modified xsi:type="dcterms:W3CDTF">2020-08-30T09:47:00Z</dcterms:modified>
</cp:coreProperties>
</file>